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743A87B" w14:textId="483688B7" w:rsidR="009845D5" w:rsidRDefault="00F328C1" w:rsidP="00C646BC">
      <w:pPr>
        <w:pStyle w:val="Untertitel"/>
        <w:rPr>
          <w:noProof/>
          <w:lang w:val="en-GB" w:eastAsia="ja-JP"/>
        </w:rPr>
      </w:pPr>
      <w:r w:rsidRPr="00195818">
        <w:rPr>
          <w:noProof/>
          <w:lang w:val="en-GB"/>
        </w:rPr>
        <w:drawing>
          <wp:inline distT="0" distB="0" distL="0" distR="0" wp14:anchorId="781E46CD" wp14:editId="69FDC9E0">
            <wp:extent cx="5105400" cy="488315"/>
            <wp:effectExtent l="0" t="0" r="0" b="0"/>
            <wp:docPr id="1" name="Bild 1" descr="fhnw_hw_e_10m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fhnw_hw_e_10mm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05400" cy="488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A3668D" w14:textId="77777777" w:rsidR="00EA4919" w:rsidRDefault="00EA4919" w:rsidP="00A74050">
      <w:pPr>
        <w:pStyle w:val="Untertitel"/>
        <w:rPr>
          <w:noProof/>
          <w:lang w:val="en-GB" w:eastAsia="ja-JP"/>
        </w:rPr>
      </w:pPr>
    </w:p>
    <w:p w14:paraId="6CA21054" w14:textId="3A58A7FF" w:rsidR="00B577C1" w:rsidRDefault="00B24D60" w:rsidP="00A74050">
      <w:pPr>
        <w:pStyle w:val="Untertitel"/>
        <w:rPr>
          <w:noProof/>
          <w:lang w:val="en-GB" w:eastAsia="ja-JP"/>
        </w:rPr>
      </w:pPr>
      <w:r>
        <w:rPr>
          <w:noProof/>
          <w:lang w:val="en-GB" w:eastAsia="ja-JP"/>
        </w:rPr>
        <w:t>Agile Business Analysis</w:t>
      </w:r>
      <w:r w:rsidR="00132D42">
        <w:rPr>
          <w:noProof/>
          <w:lang w:val="en-GB" w:eastAsia="ja-JP"/>
        </w:rPr>
        <w:t xml:space="preserve"> </w:t>
      </w:r>
      <w:r>
        <w:rPr>
          <w:noProof/>
          <w:lang w:val="en-GB" w:eastAsia="ja-JP"/>
        </w:rPr>
        <w:t>H</w:t>
      </w:r>
      <w:r w:rsidR="00132D42">
        <w:rPr>
          <w:noProof/>
          <w:lang w:val="en-GB" w:eastAsia="ja-JP"/>
        </w:rPr>
        <w:t>S 2019</w:t>
      </w:r>
    </w:p>
    <w:p w14:paraId="20594FF1" w14:textId="77777777" w:rsidR="009845D5" w:rsidRPr="00B577C1" w:rsidRDefault="009845D5" w:rsidP="00B577C1">
      <w:pPr>
        <w:rPr>
          <w:lang w:val="en-GB" w:eastAsia="ja-JP"/>
        </w:rPr>
      </w:pPr>
    </w:p>
    <w:p w14:paraId="04892C75" w14:textId="6B543659" w:rsidR="000E248A" w:rsidRPr="00195818" w:rsidRDefault="00B24D60" w:rsidP="00B24D60">
      <w:pPr>
        <w:pStyle w:val="Titel"/>
        <w:framePr w:w="8281" w:wrap="around" w:y="9"/>
        <w:rPr>
          <w:lang w:val="en-GB"/>
        </w:rPr>
      </w:pPr>
      <w:r>
        <w:rPr>
          <w:lang w:val="en-GB"/>
        </w:rPr>
        <w:t>Assignment</w:t>
      </w:r>
    </w:p>
    <w:p w14:paraId="1D7B2972" w14:textId="77777777" w:rsidR="000E248A" w:rsidRPr="00195818" w:rsidRDefault="000E248A" w:rsidP="00624DC5">
      <w:pPr>
        <w:jc w:val="left"/>
        <w:rPr>
          <w:lang w:val="en-GB"/>
        </w:rPr>
      </w:pPr>
    </w:p>
    <w:p w14:paraId="060ECC2A" w14:textId="7AF2AB16" w:rsidR="69F01E89" w:rsidRDefault="00D53B69" w:rsidP="69F01E89">
      <w:pPr>
        <w:pStyle w:val="Untertitel"/>
        <w:rPr>
          <w:lang w:val="en-GB"/>
        </w:rPr>
      </w:pPr>
      <w:r>
        <w:rPr>
          <w:lang w:val="en-GB"/>
        </w:rPr>
        <w:t>Public</w:t>
      </w:r>
      <w:r w:rsidR="69F01E89" w:rsidRPr="69F01E89">
        <w:rPr>
          <w:lang w:val="en-GB"/>
        </w:rPr>
        <w:t xml:space="preserve"> Awareness </w:t>
      </w:r>
      <w:r>
        <w:rPr>
          <w:lang w:val="en-GB"/>
        </w:rPr>
        <w:t>Trainings</w:t>
      </w:r>
      <w:r w:rsidR="69F01E89" w:rsidRPr="69F01E89">
        <w:rPr>
          <w:lang w:val="en-GB"/>
        </w:rPr>
        <w:t xml:space="preserve"> </w:t>
      </w:r>
    </w:p>
    <w:p w14:paraId="0DD0912A" w14:textId="77777777" w:rsidR="00A74050" w:rsidRPr="00195818" w:rsidRDefault="00A74050" w:rsidP="00D2512B">
      <w:pPr>
        <w:pStyle w:val="Textkrper"/>
        <w:jc w:val="left"/>
        <w:rPr>
          <w:sz w:val="28"/>
          <w:lang w:val="en-GB"/>
        </w:rPr>
      </w:pPr>
    </w:p>
    <w:p w14:paraId="155DA42B" w14:textId="77777777" w:rsidR="00A74050" w:rsidRPr="00195818" w:rsidRDefault="00A74050" w:rsidP="00D2512B">
      <w:pPr>
        <w:pStyle w:val="Textkrper"/>
        <w:jc w:val="left"/>
        <w:rPr>
          <w:sz w:val="28"/>
          <w:lang w:val="en-GB"/>
        </w:rPr>
      </w:pPr>
    </w:p>
    <w:tbl>
      <w:tblPr>
        <w:tblW w:w="8222" w:type="dxa"/>
        <w:tblLook w:val="04A0" w:firstRow="1" w:lastRow="0" w:firstColumn="1" w:lastColumn="0" w:noHBand="0" w:noVBand="1"/>
      </w:tblPr>
      <w:tblGrid>
        <w:gridCol w:w="1701"/>
        <w:gridCol w:w="3261"/>
        <w:gridCol w:w="1275"/>
        <w:gridCol w:w="1985"/>
      </w:tblGrid>
      <w:tr w:rsidR="00850C84" w:rsidRPr="00A73D96" w14:paraId="57037DBF" w14:textId="77777777" w:rsidTr="00A73D96">
        <w:tc>
          <w:tcPr>
            <w:tcW w:w="1701" w:type="dxa"/>
            <w:shd w:val="clear" w:color="auto" w:fill="auto"/>
          </w:tcPr>
          <w:p w14:paraId="446FCA08" w14:textId="77777777" w:rsidR="00B577C1" w:rsidRPr="00195818" w:rsidRDefault="00B577C1" w:rsidP="007718FD">
            <w:pPr>
              <w:pStyle w:val="Textkrper"/>
              <w:jc w:val="right"/>
              <w:rPr>
                <w:rStyle w:val="Hervorhebung"/>
                <w:lang w:val="en-GB"/>
              </w:rPr>
            </w:pPr>
            <w:r w:rsidRPr="00195818">
              <w:rPr>
                <w:rStyle w:val="Hervorhebung"/>
                <w:lang w:val="en-GB"/>
              </w:rPr>
              <w:t>Duration</w:t>
            </w:r>
          </w:p>
        </w:tc>
        <w:tc>
          <w:tcPr>
            <w:tcW w:w="3261" w:type="dxa"/>
            <w:shd w:val="clear" w:color="auto" w:fill="auto"/>
          </w:tcPr>
          <w:p w14:paraId="0FA66888" w14:textId="7C684D33" w:rsidR="00B577C1" w:rsidRPr="00195818" w:rsidRDefault="00B24D60" w:rsidP="007718FD">
            <w:pPr>
              <w:pStyle w:val="Textkrper"/>
              <w:jc w:val="left"/>
              <w:rPr>
                <w:sz w:val="28"/>
                <w:lang w:val="en-GB"/>
              </w:rPr>
            </w:pPr>
            <w:r>
              <w:rPr>
                <w:sz w:val="28"/>
                <w:lang w:val="en-GB"/>
              </w:rPr>
              <w:t>September</w:t>
            </w:r>
            <w:r w:rsidR="00B577C1" w:rsidRPr="00195818">
              <w:rPr>
                <w:sz w:val="28"/>
                <w:lang w:val="en-GB"/>
              </w:rPr>
              <w:t xml:space="preserve"> 2019 </w:t>
            </w:r>
            <w:r w:rsidR="00B577C1" w:rsidRPr="00195818">
              <w:rPr>
                <w:sz w:val="28"/>
                <w:lang w:val="en-GB"/>
              </w:rPr>
              <w:br/>
              <w:t xml:space="preserve">until </w:t>
            </w:r>
            <w:r w:rsidR="00A73D96">
              <w:rPr>
                <w:sz w:val="28"/>
                <w:lang w:val="en-GB"/>
              </w:rPr>
              <w:t>December</w:t>
            </w:r>
            <w:r w:rsidR="00B577C1" w:rsidRPr="00195818">
              <w:rPr>
                <w:sz w:val="28"/>
                <w:lang w:val="en-GB"/>
              </w:rPr>
              <w:t xml:space="preserve"> 2019</w:t>
            </w:r>
          </w:p>
          <w:p w14:paraId="7E04D1CA" w14:textId="77777777" w:rsidR="00B577C1" w:rsidRPr="00195818" w:rsidRDefault="00B577C1" w:rsidP="007718FD">
            <w:pPr>
              <w:pStyle w:val="Textkrper"/>
              <w:jc w:val="left"/>
              <w:rPr>
                <w:sz w:val="28"/>
                <w:lang w:val="en-GB"/>
              </w:rPr>
            </w:pPr>
          </w:p>
        </w:tc>
        <w:tc>
          <w:tcPr>
            <w:tcW w:w="1275" w:type="dxa"/>
            <w:shd w:val="clear" w:color="auto" w:fill="auto"/>
          </w:tcPr>
          <w:p w14:paraId="19F12EEB" w14:textId="77777777" w:rsidR="00B577C1" w:rsidRPr="00195818" w:rsidRDefault="00B577C1" w:rsidP="007718FD">
            <w:pPr>
              <w:pStyle w:val="Textkrper"/>
              <w:jc w:val="right"/>
              <w:rPr>
                <w:rStyle w:val="Hervorhebung"/>
                <w:lang w:val="en-GB"/>
              </w:rPr>
            </w:pPr>
            <w:r w:rsidRPr="00195818">
              <w:rPr>
                <w:rStyle w:val="Hervorhebung"/>
                <w:lang w:val="en-GB"/>
              </w:rPr>
              <w:t>Authors</w:t>
            </w:r>
          </w:p>
        </w:tc>
        <w:tc>
          <w:tcPr>
            <w:tcW w:w="1985" w:type="dxa"/>
            <w:shd w:val="clear" w:color="auto" w:fill="auto"/>
          </w:tcPr>
          <w:p w14:paraId="54A19CA6" w14:textId="39BFC632" w:rsidR="00A73D96" w:rsidRPr="00A73D96" w:rsidRDefault="00A73D96" w:rsidP="007718FD">
            <w:pPr>
              <w:pStyle w:val="Textkrper"/>
              <w:jc w:val="left"/>
              <w:rPr>
                <w:sz w:val="28"/>
                <w:lang w:val="fr-CH"/>
              </w:rPr>
            </w:pPr>
            <w:r w:rsidRPr="00A73D96">
              <w:rPr>
                <w:sz w:val="28"/>
                <w:lang w:val="fr-CH"/>
              </w:rPr>
              <w:t xml:space="preserve">Alain </w:t>
            </w:r>
            <w:proofErr w:type="spellStart"/>
            <w:r w:rsidRPr="00A73D96">
              <w:rPr>
                <w:sz w:val="28"/>
                <w:lang w:val="fr-CH"/>
              </w:rPr>
              <w:t>Schmutz</w:t>
            </w:r>
            <w:proofErr w:type="spellEnd"/>
            <w:r w:rsidR="00B577C1" w:rsidRPr="00A73D96">
              <w:rPr>
                <w:sz w:val="28"/>
                <w:lang w:val="fr-CH"/>
              </w:rPr>
              <w:t xml:space="preserve">, </w:t>
            </w:r>
            <w:r w:rsidR="00B577C1" w:rsidRPr="00A73D96">
              <w:rPr>
                <w:sz w:val="28"/>
                <w:lang w:val="fr-CH"/>
              </w:rPr>
              <w:br/>
              <w:t xml:space="preserve">Florian </w:t>
            </w:r>
            <w:proofErr w:type="spellStart"/>
            <w:r w:rsidR="00B577C1" w:rsidRPr="00A73D96">
              <w:rPr>
                <w:sz w:val="28"/>
                <w:lang w:val="fr-CH"/>
              </w:rPr>
              <w:t>Jutzi</w:t>
            </w:r>
            <w:proofErr w:type="spellEnd"/>
            <w:r w:rsidR="00B577C1" w:rsidRPr="00A73D96">
              <w:rPr>
                <w:sz w:val="28"/>
                <w:lang w:val="fr-CH"/>
              </w:rPr>
              <w:t xml:space="preserve">, </w:t>
            </w:r>
            <w:r w:rsidR="00B577C1" w:rsidRPr="00A73D96">
              <w:rPr>
                <w:sz w:val="28"/>
                <w:lang w:val="fr-CH"/>
              </w:rPr>
              <w:br/>
              <w:t>David Huynh</w:t>
            </w:r>
            <w:r w:rsidRPr="00A73D96">
              <w:rPr>
                <w:sz w:val="28"/>
                <w:lang w:val="fr-CH"/>
              </w:rPr>
              <w:br/>
              <w:t>Joel En</w:t>
            </w:r>
            <w:r>
              <w:rPr>
                <w:sz w:val="28"/>
                <w:lang w:val="fr-CH"/>
              </w:rPr>
              <w:t>gel</w:t>
            </w:r>
          </w:p>
        </w:tc>
      </w:tr>
      <w:tr w:rsidR="00850C84" w:rsidRPr="00BC5157" w14:paraId="527F04C9" w14:textId="77777777" w:rsidTr="00A73D96">
        <w:tc>
          <w:tcPr>
            <w:tcW w:w="1701" w:type="dxa"/>
            <w:shd w:val="clear" w:color="auto" w:fill="auto"/>
          </w:tcPr>
          <w:p w14:paraId="3BFBE260" w14:textId="0238F282" w:rsidR="00B577C1" w:rsidRPr="00195818" w:rsidRDefault="00B577C1" w:rsidP="007718FD">
            <w:pPr>
              <w:pStyle w:val="Textkrper"/>
              <w:jc w:val="left"/>
              <w:rPr>
                <w:rStyle w:val="Hervorhebung"/>
                <w:lang w:val="en-GB"/>
              </w:rPr>
            </w:pPr>
            <w:r w:rsidRPr="00195818">
              <w:rPr>
                <w:rStyle w:val="Hervorhebung"/>
                <w:lang w:val="en-GB"/>
              </w:rPr>
              <w:t>Supervisors</w:t>
            </w:r>
          </w:p>
        </w:tc>
        <w:tc>
          <w:tcPr>
            <w:tcW w:w="3261" w:type="dxa"/>
            <w:shd w:val="clear" w:color="auto" w:fill="auto"/>
          </w:tcPr>
          <w:p w14:paraId="17308253" w14:textId="77777777" w:rsidR="00B577C1" w:rsidRDefault="0026738E" w:rsidP="007718FD">
            <w:pPr>
              <w:pStyle w:val="Textkrper"/>
              <w:jc w:val="left"/>
              <w:rPr>
                <w:sz w:val="28"/>
              </w:rPr>
            </w:pPr>
            <w:proofErr w:type="spellStart"/>
            <w:r>
              <w:rPr>
                <w:sz w:val="28"/>
              </w:rPr>
              <w:t>Kunt</w:t>
            </w:r>
            <w:proofErr w:type="spellEnd"/>
            <w:r>
              <w:rPr>
                <w:sz w:val="28"/>
              </w:rPr>
              <w:t xml:space="preserve"> </w:t>
            </w:r>
            <w:proofErr w:type="spellStart"/>
            <w:r>
              <w:rPr>
                <w:sz w:val="28"/>
              </w:rPr>
              <w:t>Hinkelmann</w:t>
            </w:r>
            <w:proofErr w:type="spellEnd"/>
            <w:r w:rsidR="00B577C1" w:rsidRPr="00B76FA3">
              <w:rPr>
                <w:sz w:val="28"/>
              </w:rPr>
              <w:t xml:space="preserve"> </w:t>
            </w:r>
            <w:r w:rsidR="00B577C1" w:rsidRPr="00B76FA3">
              <w:rPr>
                <w:sz w:val="28"/>
              </w:rPr>
              <w:br/>
            </w:r>
            <w:r w:rsidR="00D37367">
              <w:rPr>
                <w:sz w:val="28"/>
              </w:rPr>
              <w:t>Holger Wache</w:t>
            </w:r>
          </w:p>
          <w:p w14:paraId="4291C2C7" w14:textId="77777777" w:rsidR="00D37367" w:rsidRDefault="00D37367" w:rsidP="007718FD">
            <w:pPr>
              <w:pStyle w:val="Textkrper"/>
              <w:jc w:val="left"/>
              <w:rPr>
                <w:sz w:val="28"/>
              </w:rPr>
            </w:pPr>
            <w:r>
              <w:rPr>
                <w:sz w:val="28"/>
              </w:rPr>
              <w:t xml:space="preserve">Beat </w:t>
            </w:r>
            <w:proofErr w:type="spellStart"/>
            <w:r>
              <w:rPr>
                <w:sz w:val="28"/>
              </w:rPr>
              <w:t>Fräfel</w:t>
            </w:r>
            <w:proofErr w:type="spellEnd"/>
          </w:p>
          <w:p w14:paraId="49285C7C" w14:textId="14C89BC8" w:rsidR="00D37367" w:rsidRPr="00B76FA3" w:rsidRDefault="001F00BA" w:rsidP="007718FD">
            <w:pPr>
              <w:pStyle w:val="Textkrper"/>
              <w:jc w:val="left"/>
              <w:rPr>
                <w:sz w:val="28"/>
              </w:rPr>
            </w:pPr>
            <w:r>
              <w:rPr>
                <w:sz w:val="28"/>
              </w:rPr>
              <w:t>Maja Spahic</w:t>
            </w:r>
          </w:p>
        </w:tc>
        <w:tc>
          <w:tcPr>
            <w:tcW w:w="1275" w:type="dxa"/>
            <w:shd w:val="clear" w:color="auto" w:fill="auto"/>
          </w:tcPr>
          <w:p w14:paraId="2C70D232" w14:textId="77777777" w:rsidR="00B577C1" w:rsidRPr="00B76FA3" w:rsidRDefault="00B577C1" w:rsidP="007718FD">
            <w:pPr>
              <w:pStyle w:val="Textkrper"/>
              <w:jc w:val="left"/>
              <w:rPr>
                <w:sz w:val="28"/>
              </w:rPr>
            </w:pPr>
          </w:p>
        </w:tc>
        <w:tc>
          <w:tcPr>
            <w:tcW w:w="1985" w:type="dxa"/>
            <w:shd w:val="clear" w:color="auto" w:fill="auto"/>
          </w:tcPr>
          <w:p w14:paraId="7F3C9723" w14:textId="77777777" w:rsidR="00B577C1" w:rsidRPr="00B76FA3" w:rsidRDefault="00B577C1" w:rsidP="007718FD">
            <w:pPr>
              <w:pStyle w:val="Textkrper"/>
              <w:jc w:val="left"/>
              <w:rPr>
                <w:sz w:val="28"/>
              </w:rPr>
            </w:pPr>
          </w:p>
        </w:tc>
      </w:tr>
    </w:tbl>
    <w:p w14:paraId="6DE78296" w14:textId="77777777" w:rsidR="009845D5" w:rsidRPr="00B76FA3" w:rsidRDefault="009845D5" w:rsidP="00D2512B">
      <w:pPr>
        <w:pStyle w:val="Textkrper"/>
        <w:jc w:val="left"/>
        <w:rPr>
          <w:sz w:val="28"/>
        </w:rPr>
      </w:pPr>
    </w:p>
    <w:p w14:paraId="6589A016" w14:textId="412C4D6E" w:rsidR="00B577C1" w:rsidRPr="00195818" w:rsidRDefault="00B577C1" w:rsidP="00B577C1">
      <w:pPr>
        <w:pStyle w:val="Textkrper"/>
        <w:jc w:val="center"/>
        <w:rPr>
          <w:sz w:val="28"/>
          <w:lang w:val="en-GB"/>
        </w:rPr>
      </w:pPr>
      <w:r w:rsidRPr="00195818">
        <w:rPr>
          <w:sz w:val="28"/>
          <w:lang w:val="en-GB"/>
        </w:rPr>
        <w:fldChar w:fldCharType="begin"/>
      </w:r>
      <w:r>
        <w:rPr>
          <w:sz w:val="28"/>
          <w:lang w:val="en-US"/>
        </w:rPr>
        <w:instrText xml:space="preserve"> DATE  \@ "dddd, MMMM d, yyyy"  \* MERGEFORMAT </w:instrText>
      </w:r>
      <w:r w:rsidRPr="00195818">
        <w:rPr>
          <w:sz w:val="28"/>
          <w:lang w:val="en-GB"/>
        </w:rPr>
        <w:fldChar w:fldCharType="separate"/>
      </w:r>
      <w:r w:rsidR="00D53B69">
        <w:rPr>
          <w:noProof/>
          <w:sz w:val="28"/>
          <w:lang w:val="en-US"/>
        </w:rPr>
        <w:t>Friday, November 8, 2019</w:t>
      </w:r>
      <w:r w:rsidRPr="00195818">
        <w:rPr>
          <w:sz w:val="28"/>
          <w:lang w:val="en-GB"/>
        </w:rPr>
        <w:fldChar w:fldCharType="end"/>
      </w:r>
    </w:p>
    <w:p w14:paraId="6BCF65E6" w14:textId="03B77925" w:rsidR="007718FD" w:rsidRDefault="009E0170" w:rsidP="008D43FE">
      <w:pPr>
        <w:pStyle w:val="berschrift1"/>
        <w:rPr>
          <w:lang w:val="en-GB"/>
        </w:rPr>
      </w:pPr>
      <w:r w:rsidRPr="00195818">
        <w:rPr>
          <w:lang w:val="en-GB"/>
        </w:rPr>
        <w:br w:type="page"/>
      </w:r>
      <w:bookmarkStart w:id="0" w:name="_Toc22807246"/>
      <w:bookmarkStart w:id="1" w:name="_Toc2357460"/>
      <w:r w:rsidR="007718FD" w:rsidRPr="00B105D1">
        <w:rPr>
          <w:lang w:val="en-GB"/>
        </w:rPr>
        <w:t>Table of Contents</w:t>
      </w:r>
      <w:bookmarkEnd w:id="0"/>
    </w:p>
    <w:sdt>
      <w:sdtPr>
        <w:rPr>
          <w:rFonts w:ascii="Cambria" w:hAnsi="Cambria"/>
          <w:color w:val="auto"/>
          <w:sz w:val="24"/>
          <w:szCs w:val="22"/>
          <w:lang w:val="de-DE" w:eastAsia="en-US"/>
        </w:rPr>
        <w:id w:val="582729362"/>
        <w:docPartObj>
          <w:docPartGallery w:val="Table of Contents"/>
          <w:docPartUnique/>
        </w:docPartObj>
      </w:sdtPr>
      <w:sdtEndPr>
        <w:rPr>
          <w:b/>
          <w:bCs/>
          <w:noProof/>
          <w:lang w:val="de-CH"/>
        </w:rPr>
      </w:sdtEndPr>
      <w:sdtContent>
        <w:p w14:paraId="69CEA333" w14:textId="5243B72F" w:rsidR="00E0583C" w:rsidRDefault="00E0583C">
          <w:pPr>
            <w:pStyle w:val="Inhaltsverzeichnisberschrift"/>
          </w:pPr>
          <w:r>
            <w:rPr>
              <w:lang w:val="de-DE"/>
            </w:rPr>
            <w:t>Inhaltsverzeichnis</w:t>
          </w:r>
        </w:p>
        <w:p w14:paraId="470659F0" w14:textId="2682AFC6" w:rsidR="00797561" w:rsidRDefault="00E0583C">
          <w:pPr>
            <w:pStyle w:val="Verzeichnis1"/>
            <w:tabs>
              <w:tab w:val="left" w:pos="480"/>
              <w:tab w:val="right" w:leader="dot" w:pos="806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de-DE"/>
            </w:rPr>
          </w:pPr>
          <w:r>
            <w:rPr>
              <w:b w:val="0"/>
              <w:bCs w:val="0"/>
            </w:rPr>
            <w:fldChar w:fldCharType="begin"/>
          </w:r>
          <w:r>
            <w:instrText>TOC \o "1-3" \h \z \u</w:instrText>
          </w:r>
          <w:r>
            <w:rPr>
              <w:b w:val="0"/>
              <w:bCs w:val="0"/>
            </w:rPr>
            <w:fldChar w:fldCharType="separate"/>
          </w:r>
          <w:hyperlink w:anchor="_Toc22807246" w:history="1">
            <w:r w:rsidR="00797561" w:rsidRPr="002A5909">
              <w:rPr>
                <w:rStyle w:val="Hyperlink"/>
                <w:noProof/>
                <w:lang w:val="en-GB"/>
              </w:rPr>
              <w:t>1</w:t>
            </w:r>
            <w:r w:rsidR="00797561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  <w:lang w:val="en-GB"/>
              </w:rPr>
              <w:t>Table of Contents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46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2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59B5220E" w14:textId="5191B900" w:rsidR="00797561" w:rsidRDefault="00997722">
          <w:pPr>
            <w:pStyle w:val="Verzeichnis1"/>
            <w:tabs>
              <w:tab w:val="left" w:pos="480"/>
              <w:tab w:val="right" w:leader="dot" w:pos="806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de-DE"/>
            </w:rPr>
          </w:pPr>
          <w:hyperlink w:anchor="_Toc22807247" w:history="1">
            <w:r w:rsidR="00797561" w:rsidRPr="002A5909">
              <w:rPr>
                <w:rStyle w:val="Hyperlink"/>
                <w:noProof/>
                <w:lang w:val="en-GB"/>
              </w:rPr>
              <w:t>2</w:t>
            </w:r>
            <w:r w:rsidR="00797561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  <w:lang w:val="en-GB"/>
              </w:rPr>
              <w:t>Introduction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47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4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14E85312" w14:textId="36B5F53B" w:rsidR="00797561" w:rsidRDefault="00997722">
          <w:pPr>
            <w:pStyle w:val="Verzeichnis1"/>
            <w:tabs>
              <w:tab w:val="left" w:pos="480"/>
              <w:tab w:val="right" w:leader="dot" w:pos="806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de-DE"/>
            </w:rPr>
          </w:pPr>
          <w:hyperlink w:anchor="_Toc22807248" w:history="1">
            <w:r w:rsidR="00797561" w:rsidRPr="002A5909">
              <w:rPr>
                <w:rStyle w:val="Hyperlink"/>
                <w:noProof/>
                <w:lang w:val="en-GB"/>
              </w:rPr>
              <w:t>3</w:t>
            </w:r>
            <w:r w:rsidR="00797561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  <w:lang w:val="en-GB"/>
              </w:rPr>
              <w:t>The Project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48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5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2FC7A72B" w14:textId="645F28EF" w:rsidR="00797561" w:rsidRDefault="00997722">
          <w:pPr>
            <w:pStyle w:val="Verzeichnis2"/>
            <w:tabs>
              <w:tab w:val="left" w:pos="960"/>
              <w:tab w:val="right" w:leader="dot" w:pos="8068"/>
            </w:tabs>
            <w:rPr>
              <w:rFonts w:eastAsiaTheme="minorEastAsia" w:cstheme="minorBidi"/>
              <w:i w:val="0"/>
              <w:iCs w:val="0"/>
              <w:noProof/>
              <w:sz w:val="24"/>
              <w:szCs w:val="24"/>
              <w:lang w:eastAsia="de-DE"/>
            </w:rPr>
          </w:pPr>
          <w:hyperlink w:anchor="_Toc22807249" w:history="1">
            <w:r w:rsidR="00797561" w:rsidRPr="002A5909">
              <w:rPr>
                <w:rStyle w:val="Hyperlink"/>
                <w:noProof/>
                <w:lang w:val="en-GB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1</w:t>
            </w:r>
            <w:r w:rsidR="00797561">
              <w:rPr>
                <w:rFonts w:eastAsiaTheme="minorEastAsia" w:cstheme="minorBidi"/>
                <w:i w:val="0"/>
                <w:iCs w:val="0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  <w:lang w:val="en-GB"/>
              </w:rPr>
              <w:t>Company Presentation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49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5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1964D6FE" w14:textId="4EAF5388" w:rsidR="00797561" w:rsidRDefault="00997722">
          <w:pPr>
            <w:pStyle w:val="Verzeichnis2"/>
            <w:tabs>
              <w:tab w:val="left" w:pos="960"/>
              <w:tab w:val="right" w:leader="dot" w:pos="8068"/>
            </w:tabs>
            <w:rPr>
              <w:rFonts w:eastAsiaTheme="minorEastAsia" w:cstheme="minorBidi"/>
              <w:i w:val="0"/>
              <w:iCs w:val="0"/>
              <w:noProof/>
              <w:sz w:val="24"/>
              <w:szCs w:val="24"/>
              <w:lang w:eastAsia="de-DE"/>
            </w:rPr>
          </w:pPr>
          <w:hyperlink w:anchor="_Toc22807250" w:history="1">
            <w:r w:rsidR="00797561" w:rsidRPr="002A5909">
              <w:rPr>
                <w:rStyle w:val="Hyperlink"/>
                <w:noProof/>
                <w:lang w:val="en-GB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2</w:t>
            </w:r>
            <w:r w:rsidR="00797561">
              <w:rPr>
                <w:rFonts w:eastAsiaTheme="minorEastAsia" w:cstheme="minorBidi"/>
                <w:i w:val="0"/>
                <w:iCs w:val="0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  <w:lang w:val="en-GB"/>
              </w:rPr>
              <w:t>Project organisation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50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5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4C9894DB" w14:textId="1DD312B8" w:rsidR="00797561" w:rsidRDefault="00997722">
          <w:pPr>
            <w:pStyle w:val="Verzeichnis1"/>
            <w:tabs>
              <w:tab w:val="left" w:pos="480"/>
              <w:tab w:val="right" w:leader="dot" w:pos="806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de-DE"/>
            </w:rPr>
          </w:pPr>
          <w:hyperlink w:anchor="_Toc22807251" w:history="1">
            <w:r w:rsidR="00797561" w:rsidRPr="002A5909">
              <w:rPr>
                <w:rStyle w:val="Hyperlink"/>
                <w:noProof/>
                <w:lang w:val="en-GB"/>
              </w:rPr>
              <w:t>4</w:t>
            </w:r>
            <w:r w:rsidR="00797561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  <w:lang w:val="en-GB"/>
              </w:rPr>
              <w:t>Sprint 0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51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6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14937372" w14:textId="50BDA9AB" w:rsidR="00797561" w:rsidRDefault="00997722">
          <w:pPr>
            <w:pStyle w:val="Verzeichnis2"/>
            <w:tabs>
              <w:tab w:val="left" w:pos="960"/>
              <w:tab w:val="right" w:leader="dot" w:pos="8068"/>
            </w:tabs>
            <w:rPr>
              <w:rFonts w:eastAsiaTheme="minorEastAsia" w:cstheme="minorBidi"/>
              <w:i w:val="0"/>
              <w:iCs w:val="0"/>
              <w:noProof/>
              <w:sz w:val="24"/>
              <w:szCs w:val="24"/>
              <w:lang w:eastAsia="de-DE"/>
            </w:rPr>
          </w:pPr>
          <w:hyperlink w:anchor="_Toc22807252" w:history="1">
            <w:r w:rsidR="00797561" w:rsidRPr="002A5909">
              <w:rPr>
                <w:rStyle w:val="Hyperlink"/>
                <w:noProof/>
                <w:lang w:val="en-GB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4.1</w:t>
            </w:r>
            <w:r w:rsidR="00797561">
              <w:rPr>
                <w:rFonts w:eastAsiaTheme="minorEastAsia" w:cstheme="minorBidi"/>
                <w:i w:val="0"/>
                <w:iCs w:val="0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  <w:lang w:val="en-GB"/>
              </w:rPr>
              <w:t>Sprint Planning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52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6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77C0A6BD" w14:textId="296673AF" w:rsidR="00797561" w:rsidRDefault="00997722">
          <w:pPr>
            <w:pStyle w:val="Verzeichnis2"/>
            <w:tabs>
              <w:tab w:val="left" w:pos="960"/>
              <w:tab w:val="right" w:leader="dot" w:pos="8068"/>
            </w:tabs>
            <w:rPr>
              <w:rFonts w:eastAsiaTheme="minorEastAsia" w:cstheme="minorBidi"/>
              <w:i w:val="0"/>
              <w:iCs w:val="0"/>
              <w:noProof/>
              <w:sz w:val="24"/>
              <w:szCs w:val="24"/>
              <w:lang w:eastAsia="de-DE"/>
            </w:rPr>
          </w:pPr>
          <w:hyperlink w:anchor="_Toc22807253" w:history="1">
            <w:r w:rsidR="00797561" w:rsidRPr="002A5909">
              <w:rPr>
                <w:rStyle w:val="Hyperlink"/>
                <w:noProof/>
                <w:lang w:val="en-GB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4.2</w:t>
            </w:r>
            <w:r w:rsidR="00797561">
              <w:rPr>
                <w:rFonts w:eastAsiaTheme="minorEastAsia" w:cstheme="minorBidi"/>
                <w:i w:val="0"/>
                <w:iCs w:val="0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  <w:lang w:val="en-GB"/>
              </w:rPr>
              <w:t>Sprint Execution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53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6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34C9A80E" w14:textId="277FD6D2" w:rsidR="00797561" w:rsidRDefault="00997722">
          <w:pPr>
            <w:pStyle w:val="Verzeichnis3"/>
            <w:tabs>
              <w:tab w:val="left" w:pos="1200"/>
              <w:tab w:val="right" w:leader="dot" w:pos="8068"/>
            </w:tabs>
            <w:rPr>
              <w:rFonts w:eastAsiaTheme="minorEastAsia" w:cstheme="minorBidi"/>
              <w:noProof/>
              <w:sz w:val="24"/>
              <w:szCs w:val="24"/>
              <w:lang w:eastAsia="de-DE"/>
            </w:rPr>
          </w:pPr>
          <w:hyperlink w:anchor="_Toc22807254" w:history="1">
            <w:r w:rsidR="00797561" w:rsidRPr="002A5909">
              <w:rPr>
                <w:rStyle w:val="Hyperlink"/>
                <w:noProof/>
              </w:rPr>
              <w:t>4.2.1</w:t>
            </w:r>
            <w:r w:rsidR="00797561">
              <w:rPr>
                <w:rFonts w:eastAsiaTheme="minorEastAsia" w:cstheme="minorBidi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</w:rPr>
              <w:t>Titel der User Story 1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54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6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3741039E" w14:textId="5197D029" w:rsidR="00797561" w:rsidRDefault="00997722">
          <w:pPr>
            <w:pStyle w:val="Verzeichnis3"/>
            <w:tabs>
              <w:tab w:val="left" w:pos="1200"/>
              <w:tab w:val="right" w:leader="dot" w:pos="8068"/>
            </w:tabs>
            <w:rPr>
              <w:rFonts w:eastAsiaTheme="minorEastAsia" w:cstheme="minorBidi"/>
              <w:noProof/>
              <w:sz w:val="24"/>
              <w:szCs w:val="24"/>
              <w:lang w:eastAsia="de-DE"/>
            </w:rPr>
          </w:pPr>
          <w:hyperlink w:anchor="_Toc22807255" w:history="1">
            <w:r w:rsidR="00797561" w:rsidRPr="002A5909">
              <w:rPr>
                <w:rStyle w:val="Hyperlink"/>
                <w:noProof/>
              </w:rPr>
              <w:t>4.2.2</w:t>
            </w:r>
            <w:r w:rsidR="00797561">
              <w:rPr>
                <w:rFonts w:eastAsiaTheme="minorEastAsia" w:cstheme="minorBidi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</w:rPr>
              <w:t>Titel der User Story 2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55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7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543498C4" w14:textId="4063B701" w:rsidR="00797561" w:rsidRDefault="00997722">
          <w:pPr>
            <w:pStyle w:val="Verzeichnis2"/>
            <w:tabs>
              <w:tab w:val="left" w:pos="960"/>
              <w:tab w:val="right" w:leader="dot" w:pos="8068"/>
            </w:tabs>
            <w:rPr>
              <w:rFonts w:eastAsiaTheme="minorEastAsia" w:cstheme="minorBidi"/>
              <w:i w:val="0"/>
              <w:iCs w:val="0"/>
              <w:noProof/>
              <w:sz w:val="24"/>
              <w:szCs w:val="24"/>
              <w:lang w:eastAsia="de-DE"/>
            </w:rPr>
          </w:pPr>
          <w:hyperlink w:anchor="_Toc22807256" w:history="1">
            <w:r w:rsidR="00797561" w:rsidRPr="002A5909">
              <w:rPr>
                <w:rStyle w:val="Hyperlink"/>
                <w:noProof/>
                <w:lang w:val="en-GB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4.3</w:t>
            </w:r>
            <w:r w:rsidR="00797561">
              <w:rPr>
                <w:rFonts w:eastAsiaTheme="minorEastAsia" w:cstheme="minorBidi"/>
                <w:i w:val="0"/>
                <w:iCs w:val="0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  <w:lang w:val="en-GB"/>
              </w:rPr>
              <w:t>Sprint Review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56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8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00D58547" w14:textId="7B174AEE" w:rsidR="00797561" w:rsidRDefault="00997722">
          <w:pPr>
            <w:pStyle w:val="Verzeichnis2"/>
            <w:tabs>
              <w:tab w:val="left" w:pos="960"/>
              <w:tab w:val="right" w:leader="dot" w:pos="8068"/>
            </w:tabs>
            <w:rPr>
              <w:rFonts w:eastAsiaTheme="minorEastAsia" w:cstheme="minorBidi"/>
              <w:i w:val="0"/>
              <w:iCs w:val="0"/>
              <w:noProof/>
              <w:sz w:val="24"/>
              <w:szCs w:val="24"/>
              <w:lang w:eastAsia="de-DE"/>
            </w:rPr>
          </w:pPr>
          <w:hyperlink w:anchor="_Toc22807257" w:history="1">
            <w:r w:rsidR="00797561" w:rsidRPr="002A5909">
              <w:rPr>
                <w:rStyle w:val="Hyperlink"/>
                <w:noProof/>
                <w:lang w:val="en-GB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4.4</w:t>
            </w:r>
            <w:r w:rsidR="00797561">
              <w:rPr>
                <w:rFonts w:eastAsiaTheme="minorEastAsia" w:cstheme="minorBidi"/>
                <w:i w:val="0"/>
                <w:iCs w:val="0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  <w:lang w:val="en-GB"/>
              </w:rPr>
              <w:t>Sprint Retrospective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57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8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1A66A1C1" w14:textId="358513B6" w:rsidR="00797561" w:rsidRDefault="00997722">
          <w:pPr>
            <w:pStyle w:val="Verzeichnis1"/>
            <w:tabs>
              <w:tab w:val="left" w:pos="480"/>
              <w:tab w:val="right" w:leader="dot" w:pos="806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de-DE"/>
            </w:rPr>
          </w:pPr>
          <w:hyperlink w:anchor="_Toc22807258" w:history="1">
            <w:r w:rsidR="00797561" w:rsidRPr="002A5909">
              <w:rPr>
                <w:rStyle w:val="Hyperlink"/>
                <w:noProof/>
                <w:lang w:val="en-GB"/>
              </w:rPr>
              <w:t>5</w:t>
            </w:r>
            <w:r w:rsidR="00797561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  <w:lang w:val="en-GB"/>
              </w:rPr>
              <w:t>Sprint 1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58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8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6E581BFD" w14:textId="66537B86" w:rsidR="00797561" w:rsidRDefault="00997722">
          <w:pPr>
            <w:pStyle w:val="Verzeichnis2"/>
            <w:tabs>
              <w:tab w:val="left" w:pos="960"/>
              <w:tab w:val="right" w:leader="dot" w:pos="8068"/>
            </w:tabs>
            <w:rPr>
              <w:rFonts w:eastAsiaTheme="minorEastAsia" w:cstheme="minorBidi"/>
              <w:i w:val="0"/>
              <w:iCs w:val="0"/>
              <w:noProof/>
              <w:sz w:val="24"/>
              <w:szCs w:val="24"/>
              <w:lang w:eastAsia="de-DE"/>
            </w:rPr>
          </w:pPr>
          <w:hyperlink w:anchor="_Toc22807259" w:history="1">
            <w:r w:rsidR="00797561" w:rsidRPr="002A5909">
              <w:rPr>
                <w:rStyle w:val="Hyperlink"/>
                <w:noProof/>
                <w:lang w:val="en-GB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5.1</w:t>
            </w:r>
            <w:r w:rsidR="00797561">
              <w:rPr>
                <w:rFonts w:eastAsiaTheme="minorEastAsia" w:cstheme="minorBidi"/>
                <w:i w:val="0"/>
                <w:iCs w:val="0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  <w:lang w:val="en-GB"/>
              </w:rPr>
              <w:t>Sprint Planning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59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8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4536AB10" w14:textId="300DC185" w:rsidR="00797561" w:rsidRDefault="00997722">
          <w:pPr>
            <w:pStyle w:val="Verzeichnis2"/>
            <w:tabs>
              <w:tab w:val="left" w:pos="960"/>
              <w:tab w:val="right" w:leader="dot" w:pos="8068"/>
            </w:tabs>
            <w:rPr>
              <w:rFonts w:eastAsiaTheme="minorEastAsia" w:cstheme="minorBidi"/>
              <w:i w:val="0"/>
              <w:iCs w:val="0"/>
              <w:noProof/>
              <w:sz w:val="24"/>
              <w:szCs w:val="24"/>
              <w:lang w:eastAsia="de-DE"/>
            </w:rPr>
          </w:pPr>
          <w:hyperlink w:anchor="_Toc22807260" w:history="1">
            <w:r w:rsidR="00797561" w:rsidRPr="002A5909">
              <w:rPr>
                <w:rStyle w:val="Hyperlink"/>
                <w:noProof/>
                <w:lang w:val="en-GB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5.2</w:t>
            </w:r>
            <w:r w:rsidR="00797561">
              <w:rPr>
                <w:rFonts w:eastAsiaTheme="minorEastAsia" w:cstheme="minorBidi"/>
                <w:i w:val="0"/>
                <w:iCs w:val="0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  <w:lang w:val="en-GB"/>
              </w:rPr>
              <w:t>Sprint Execution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60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8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5D4D677E" w14:textId="549CB870" w:rsidR="00797561" w:rsidRDefault="00997722">
          <w:pPr>
            <w:pStyle w:val="Verzeichnis3"/>
            <w:tabs>
              <w:tab w:val="left" w:pos="1200"/>
              <w:tab w:val="right" w:leader="dot" w:pos="8068"/>
            </w:tabs>
            <w:rPr>
              <w:rFonts w:eastAsiaTheme="minorEastAsia" w:cstheme="minorBidi"/>
              <w:noProof/>
              <w:sz w:val="24"/>
              <w:szCs w:val="24"/>
              <w:lang w:eastAsia="de-DE"/>
            </w:rPr>
          </w:pPr>
          <w:hyperlink w:anchor="_Toc22807261" w:history="1">
            <w:r w:rsidR="00797561" w:rsidRPr="002A5909">
              <w:rPr>
                <w:rStyle w:val="Hyperlink"/>
                <w:noProof/>
              </w:rPr>
              <w:t>5.2.1</w:t>
            </w:r>
            <w:r w:rsidR="00797561">
              <w:rPr>
                <w:rFonts w:eastAsiaTheme="minorEastAsia" w:cstheme="minorBidi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</w:rPr>
              <w:t>Titel der User Story 1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61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8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7D882F13" w14:textId="46EBA7AB" w:rsidR="00797561" w:rsidRDefault="00997722">
          <w:pPr>
            <w:pStyle w:val="Verzeichnis3"/>
            <w:tabs>
              <w:tab w:val="left" w:pos="1200"/>
              <w:tab w:val="right" w:leader="dot" w:pos="8068"/>
            </w:tabs>
            <w:rPr>
              <w:rFonts w:eastAsiaTheme="minorEastAsia" w:cstheme="minorBidi"/>
              <w:noProof/>
              <w:sz w:val="24"/>
              <w:szCs w:val="24"/>
              <w:lang w:eastAsia="de-DE"/>
            </w:rPr>
          </w:pPr>
          <w:hyperlink w:anchor="_Toc22807262" w:history="1">
            <w:r w:rsidR="00797561" w:rsidRPr="002A5909">
              <w:rPr>
                <w:rStyle w:val="Hyperlink"/>
                <w:noProof/>
              </w:rPr>
              <w:t>5.2.2</w:t>
            </w:r>
            <w:r w:rsidR="00797561">
              <w:rPr>
                <w:rFonts w:eastAsiaTheme="minorEastAsia" w:cstheme="minorBidi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</w:rPr>
              <w:t>Titel der User Story 2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62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9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6C82F817" w14:textId="4ADE44ED" w:rsidR="00797561" w:rsidRDefault="00997722">
          <w:pPr>
            <w:pStyle w:val="Verzeichnis2"/>
            <w:tabs>
              <w:tab w:val="left" w:pos="960"/>
              <w:tab w:val="right" w:leader="dot" w:pos="8068"/>
            </w:tabs>
            <w:rPr>
              <w:rFonts w:eastAsiaTheme="minorEastAsia" w:cstheme="minorBidi"/>
              <w:i w:val="0"/>
              <w:iCs w:val="0"/>
              <w:noProof/>
              <w:sz w:val="24"/>
              <w:szCs w:val="24"/>
              <w:lang w:eastAsia="de-DE"/>
            </w:rPr>
          </w:pPr>
          <w:hyperlink w:anchor="_Toc22807263" w:history="1">
            <w:r w:rsidR="00797561" w:rsidRPr="002A5909">
              <w:rPr>
                <w:rStyle w:val="Hyperlink"/>
                <w:noProof/>
                <w:lang w:val="en-GB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5.3</w:t>
            </w:r>
            <w:r w:rsidR="00797561">
              <w:rPr>
                <w:rFonts w:eastAsiaTheme="minorEastAsia" w:cstheme="minorBidi"/>
                <w:i w:val="0"/>
                <w:iCs w:val="0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  <w:lang w:val="en-GB"/>
              </w:rPr>
              <w:t>Sprint Review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63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10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777484DC" w14:textId="290C9756" w:rsidR="00797561" w:rsidRDefault="00997722">
          <w:pPr>
            <w:pStyle w:val="Verzeichnis2"/>
            <w:tabs>
              <w:tab w:val="left" w:pos="960"/>
              <w:tab w:val="right" w:leader="dot" w:pos="8068"/>
            </w:tabs>
            <w:rPr>
              <w:rFonts w:eastAsiaTheme="minorEastAsia" w:cstheme="minorBidi"/>
              <w:i w:val="0"/>
              <w:iCs w:val="0"/>
              <w:noProof/>
              <w:sz w:val="24"/>
              <w:szCs w:val="24"/>
              <w:lang w:eastAsia="de-DE"/>
            </w:rPr>
          </w:pPr>
          <w:hyperlink w:anchor="_Toc22807264" w:history="1">
            <w:r w:rsidR="00797561" w:rsidRPr="002A5909">
              <w:rPr>
                <w:rStyle w:val="Hyperlink"/>
                <w:noProof/>
                <w:lang w:val="en-GB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5.4</w:t>
            </w:r>
            <w:r w:rsidR="00797561">
              <w:rPr>
                <w:rFonts w:eastAsiaTheme="minorEastAsia" w:cstheme="minorBidi"/>
                <w:i w:val="0"/>
                <w:iCs w:val="0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  <w:lang w:val="en-GB"/>
              </w:rPr>
              <w:t>Sprint Retrospective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64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10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4C19EB86" w14:textId="07E6237E" w:rsidR="00797561" w:rsidRDefault="00997722">
          <w:pPr>
            <w:pStyle w:val="Verzeichnis1"/>
            <w:tabs>
              <w:tab w:val="left" w:pos="480"/>
              <w:tab w:val="right" w:leader="dot" w:pos="806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de-DE"/>
            </w:rPr>
          </w:pPr>
          <w:hyperlink w:anchor="_Toc22807265" w:history="1">
            <w:r w:rsidR="00797561" w:rsidRPr="002A5909">
              <w:rPr>
                <w:rStyle w:val="Hyperlink"/>
                <w:noProof/>
                <w:lang w:val="en-GB"/>
              </w:rPr>
              <w:t>6</w:t>
            </w:r>
            <w:r w:rsidR="00797561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  <w:lang w:val="en-GB"/>
              </w:rPr>
              <w:t>Sprint 2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65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10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196D5A69" w14:textId="0B9490C0" w:rsidR="00797561" w:rsidRDefault="00997722">
          <w:pPr>
            <w:pStyle w:val="Verzeichnis2"/>
            <w:tabs>
              <w:tab w:val="left" w:pos="960"/>
              <w:tab w:val="right" w:leader="dot" w:pos="8068"/>
            </w:tabs>
            <w:rPr>
              <w:rFonts w:eastAsiaTheme="minorEastAsia" w:cstheme="minorBidi"/>
              <w:i w:val="0"/>
              <w:iCs w:val="0"/>
              <w:noProof/>
              <w:sz w:val="24"/>
              <w:szCs w:val="24"/>
              <w:lang w:eastAsia="de-DE"/>
            </w:rPr>
          </w:pPr>
          <w:hyperlink w:anchor="_Toc22807266" w:history="1">
            <w:r w:rsidR="00797561" w:rsidRPr="002A5909">
              <w:rPr>
                <w:rStyle w:val="Hyperlink"/>
                <w:noProof/>
                <w:lang w:val="en-GB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6.1</w:t>
            </w:r>
            <w:r w:rsidR="00797561">
              <w:rPr>
                <w:rFonts w:eastAsiaTheme="minorEastAsia" w:cstheme="minorBidi"/>
                <w:i w:val="0"/>
                <w:iCs w:val="0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  <w:lang w:val="en-GB"/>
              </w:rPr>
              <w:t>Sprint Planning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66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10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133222BF" w14:textId="73D1A717" w:rsidR="00797561" w:rsidRDefault="00997722">
          <w:pPr>
            <w:pStyle w:val="Verzeichnis2"/>
            <w:tabs>
              <w:tab w:val="left" w:pos="960"/>
              <w:tab w:val="right" w:leader="dot" w:pos="8068"/>
            </w:tabs>
            <w:rPr>
              <w:rFonts w:eastAsiaTheme="minorEastAsia" w:cstheme="minorBidi"/>
              <w:i w:val="0"/>
              <w:iCs w:val="0"/>
              <w:noProof/>
              <w:sz w:val="24"/>
              <w:szCs w:val="24"/>
              <w:lang w:eastAsia="de-DE"/>
            </w:rPr>
          </w:pPr>
          <w:hyperlink w:anchor="_Toc22807267" w:history="1">
            <w:r w:rsidR="00797561" w:rsidRPr="002A5909">
              <w:rPr>
                <w:rStyle w:val="Hyperlink"/>
                <w:noProof/>
                <w:lang w:val="en-GB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6.2</w:t>
            </w:r>
            <w:r w:rsidR="00797561">
              <w:rPr>
                <w:rFonts w:eastAsiaTheme="minorEastAsia" w:cstheme="minorBidi"/>
                <w:i w:val="0"/>
                <w:iCs w:val="0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  <w:lang w:val="en-GB"/>
              </w:rPr>
              <w:t>Sprint Execution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67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10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056BC07F" w14:textId="1662F07C" w:rsidR="00797561" w:rsidRDefault="00997722">
          <w:pPr>
            <w:pStyle w:val="Verzeichnis3"/>
            <w:tabs>
              <w:tab w:val="left" w:pos="1200"/>
              <w:tab w:val="right" w:leader="dot" w:pos="8068"/>
            </w:tabs>
            <w:rPr>
              <w:rFonts w:eastAsiaTheme="minorEastAsia" w:cstheme="minorBidi"/>
              <w:noProof/>
              <w:sz w:val="24"/>
              <w:szCs w:val="24"/>
              <w:lang w:eastAsia="de-DE"/>
            </w:rPr>
          </w:pPr>
          <w:hyperlink w:anchor="_Toc22807268" w:history="1">
            <w:r w:rsidR="00797561" w:rsidRPr="002A5909">
              <w:rPr>
                <w:rStyle w:val="Hyperlink"/>
                <w:noProof/>
              </w:rPr>
              <w:t>6.2.1</w:t>
            </w:r>
            <w:r w:rsidR="00797561">
              <w:rPr>
                <w:rFonts w:eastAsiaTheme="minorEastAsia" w:cstheme="minorBidi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</w:rPr>
              <w:t>Titel der User Story 1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68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10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11C48A14" w14:textId="6B74311C" w:rsidR="00797561" w:rsidRDefault="00997722">
          <w:pPr>
            <w:pStyle w:val="Verzeichnis3"/>
            <w:tabs>
              <w:tab w:val="left" w:pos="1200"/>
              <w:tab w:val="right" w:leader="dot" w:pos="8068"/>
            </w:tabs>
            <w:rPr>
              <w:rFonts w:eastAsiaTheme="minorEastAsia" w:cstheme="minorBidi"/>
              <w:noProof/>
              <w:sz w:val="24"/>
              <w:szCs w:val="24"/>
              <w:lang w:eastAsia="de-DE"/>
            </w:rPr>
          </w:pPr>
          <w:hyperlink w:anchor="_Toc22807269" w:history="1">
            <w:r w:rsidR="00797561" w:rsidRPr="002A5909">
              <w:rPr>
                <w:rStyle w:val="Hyperlink"/>
                <w:noProof/>
              </w:rPr>
              <w:t>6.2.2</w:t>
            </w:r>
            <w:r w:rsidR="00797561">
              <w:rPr>
                <w:rFonts w:eastAsiaTheme="minorEastAsia" w:cstheme="minorBidi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</w:rPr>
              <w:t>Titel der User Story 2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69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11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3BF1CEBF" w14:textId="3D7D4275" w:rsidR="00797561" w:rsidRDefault="00997722">
          <w:pPr>
            <w:pStyle w:val="Verzeichnis2"/>
            <w:tabs>
              <w:tab w:val="left" w:pos="960"/>
              <w:tab w:val="right" w:leader="dot" w:pos="8068"/>
            </w:tabs>
            <w:rPr>
              <w:rFonts w:eastAsiaTheme="minorEastAsia" w:cstheme="minorBidi"/>
              <w:i w:val="0"/>
              <w:iCs w:val="0"/>
              <w:noProof/>
              <w:sz w:val="24"/>
              <w:szCs w:val="24"/>
              <w:lang w:eastAsia="de-DE"/>
            </w:rPr>
          </w:pPr>
          <w:hyperlink w:anchor="_Toc22807270" w:history="1">
            <w:r w:rsidR="00797561" w:rsidRPr="002A5909">
              <w:rPr>
                <w:rStyle w:val="Hyperlink"/>
                <w:noProof/>
                <w:lang w:val="en-GB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6.3</w:t>
            </w:r>
            <w:r w:rsidR="00797561">
              <w:rPr>
                <w:rFonts w:eastAsiaTheme="minorEastAsia" w:cstheme="minorBidi"/>
                <w:i w:val="0"/>
                <w:iCs w:val="0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  <w:lang w:val="en-GB"/>
              </w:rPr>
              <w:t>Sprint Review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70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12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4695590B" w14:textId="3A396B2B" w:rsidR="00797561" w:rsidRDefault="00997722">
          <w:pPr>
            <w:pStyle w:val="Verzeichnis2"/>
            <w:tabs>
              <w:tab w:val="left" w:pos="960"/>
              <w:tab w:val="right" w:leader="dot" w:pos="8068"/>
            </w:tabs>
            <w:rPr>
              <w:rFonts w:eastAsiaTheme="minorEastAsia" w:cstheme="minorBidi"/>
              <w:i w:val="0"/>
              <w:iCs w:val="0"/>
              <w:noProof/>
              <w:sz w:val="24"/>
              <w:szCs w:val="24"/>
              <w:lang w:eastAsia="de-DE"/>
            </w:rPr>
          </w:pPr>
          <w:hyperlink w:anchor="_Toc22807271" w:history="1">
            <w:r w:rsidR="00797561" w:rsidRPr="002A5909">
              <w:rPr>
                <w:rStyle w:val="Hyperlink"/>
                <w:noProof/>
                <w:lang w:val="en-GB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6.4</w:t>
            </w:r>
            <w:r w:rsidR="00797561">
              <w:rPr>
                <w:rFonts w:eastAsiaTheme="minorEastAsia" w:cstheme="minorBidi"/>
                <w:i w:val="0"/>
                <w:iCs w:val="0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  <w:lang w:val="en-GB"/>
              </w:rPr>
              <w:t>Sprint Retrospective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71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12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6A85C4CC" w14:textId="633A09AA" w:rsidR="00797561" w:rsidRDefault="00997722">
          <w:pPr>
            <w:pStyle w:val="Verzeichnis1"/>
            <w:tabs>
              <w:tab w:val="left" w:pos="480"/>
              <w:tab w:val="right" w:leader="dot" w:pos="806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de-DE"/>
            </w:rPr>
          </w:pPr>
          <w:hyperlink w:anchor="_Toc22807272" w:history="1">
            <w:r w:rsidR="00797561" w:rsidRPr="002A5909">
              <w:rPr>
                <w:rStyle w:val="Hyperlink"/>
                <w:noProof/>
                <w:lang w:val="en-GB"/>
              </w:rPr>
              <w:t>7</w:t>
            </w:r>
            <w:r w:rsidR="00797561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  <w:lang w:val="en-GB"/>
              </w:rPr>
              <w:t>Sprint 3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72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13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28DBC317" w14:textId="16EFB879" w:rsidR="00797561" w:rsidRDefault="00997722">
          <w:pPr>
            <w:pStyle w:val="Verzeichnis2"/>
            <w:tabs>
              <w:tab w:val="left" w:pos="960"/>
              <w:tab w:val="right" w:leader="dot" w:pos="8068"/>
            </w:tabs>
            <w:rPr>
              <w:rFonts w:eastAsiaTheme="minorEastAsia" w:cstheme="minorBidi"/>
              <w:i w:val="0"/>
              <w:iCs w:val="0"/>
              <w:noProof/>
              <w:sz w:val="24"/>
              <w:szCs w:val="24"/>
              <w:lang w:eastAsia="de-DE"/>
            </w:rPr>
          </w:pPr>
          <w:hyperlink w:anchor="_Toc22807273" w:history="1">
            <w:r w:rsidR="00797561" w:rsidRPr="002A5909">
              <w:rPr>
                <w:rStyle w:val="Hyperlink"/>
                <w:noProof/>
                <w:lang w:val="en-GB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7.1</w:t>
            </w:r>
            <w:r w:rsidR="00797561">
              <w:rPr>
                <w:rFonts w:eastAsiaTheme="minorEastAsia" w:cstheme="minorBidi"/>
                <w:i w:val="0"/>
                <w:iCs w:val="0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  <w:lang w:val="en-GB"/>
              </w:rPr>
              <w:t>Sprint Planning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73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13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11D8224C" w14:textId="50F18456" w:rsidR="00797561" w:rsidRDefault="00997722">
          <w:pPr>
            <w:pStyle w:val="Verzeichnis2"/>
            <w:tabs>
              <w:tab w:val="left" w:pos="960"/>
              <w:tab w:val="right" w:leader="dot" w:pos="8068"/>
            </w:tabs>
            <w:rPr>
              <w:rFonts w:eastAsiaTheme="minorEastAsia" w:cstheme="minorBidi"/>
              <w:i w:val="0"/>
              <w:iCs w:val="0"/>
              <w:noProof/>
              <w:sz w:val="24"/>
              <w:szCs w:val="24"/>
              <w:lang w:eastAsia="de-DE"/>
            </w:rPr>
          </w:pPr>
          <w:hyperlink w:anchor="_Toc22807274" w:history="1">
            <w:r w:rsidR="00797561" w:rsidRPr="002A5909">
              <w:rPr>
                <w:rStyle w:val="Hyperlink"/>
                <w:noProof/>
                <w:lang w:val="en-GB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7.2</w:t>
            </w:r>
            <w:r w:rsidR="00797561">
              <w:rPr>
                <w:rFonts w:eastAsiaTheme="minorEastAsia" w:cstheme="minorBidi"/>
                <w:i w:val="0"/>
                <w:iCs w:val="0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  <w:lang w:val="en-GB"/>
              </w:rPr>
              <w:t>Sprint Execution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74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13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2BA88864" w14:textId="2D33BAC7" w:rsidR="00797561" w:rsidRDefault="00997722">
          <w:pPr>
            <w:pStyle w:val="Verzeichnis3"/>
            <w:tabs>
              <w:tab w:val="left" w:pos="1200"/>
              <w:tab w:val="right" w:leader="dot" w:pos="8068"/>
            </w:tabs>
            <w:rPr>
              <w:rFonts w:eastAsiaTheme="minorEastAsia" w:cstheme="minorBidi"/>
              <w:noProof/>
              <w:sz w:val="24"/>
              <w:szCs w:val="24"/>
              <w:lang w:eastAsia="de-DE"/>
            </w:rPr>
          </w:pPr>
          <w:hyperlink w:anchor="_Toc22807275" w:history="1">
            <w:r w:rsidR="00797561" w:rsidRPr="002A5909">
              <w:rPr>
                <w:rStyle w:val="Hyperlink"/>
                <w:noProof/>
              </w:rPr>
              <w:t>7.2.1</w:t>
            </w:r>
            <w:r w:rsidR="00797561">
              <w:rPr>
                <w:rFonts w:eastAsiaTheme="minorEastAsia" w:cstheme="minorBidi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</w:rPr>
              <w:t>Titel der User Story 1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75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13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7B852271" w14:textId="57F1DED7" w:rsidR="00797561" w:rsidRDefault="00997722">
          <w:pPr>
            <w:pStyle w:val="Verzeichnis3"/>
            <w:tabs>
              <w:tab w:val="left" w:pos="1200"/>
              <w:tab w:val="right" w:leader="dot" w:pos="8068"/>
            </w:tabs>
            <w:rPr>
              <w:rFonts w:eastAsiaTheme="minorEastAsia" w:cstheme="minorBidi"/>
              <w:noProof/>
              <w:sz w:val="24"/>
              <w:szCs w:val="24"/>
              <w:lang w:eastAsia="de-DE"/>
            </w:rPr>
          </w:pPr>
          <w:hyperlink w:anchor="_Toc22807276" w:history="1">
            <w:r w:rsidR="00797561" w:rsidRPr="002A5909">
              <w:rPr>
                <w:rStyle w:val="Hyperlink"/>
                <w:noProof/>
              </w:rPr>
              <w:t>7.2.2</w:t>
            </w:r>
            <w:r w:rsidR="00797561">
              <w:rPr>
                <w:rFonts w:eastAsiaTheme="minorEastAsia" w:cstheme="minorBidi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</w:rPr>
              <w:t>Titel der User Story 2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76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14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3D873925" w14:textId="643A069C" w:rsidR="00797561" w:rsidRDefault="00997722">
          <w:pPr>
            <w:pStyle w:val="Verzeichnis2"/>
            <w:tabs>
              <w:tab w:val="left" w:pos="960"/>
              <w:tab w:val="right" w:leader="dot" w:pos="8068"/>
            </w:tabs>
            <w:rPr>
              <w:rFonts w:eastAsiaTheme="minorEastAsia" w:cstheme="minorBidi"/>
              <w:i w:val="0"/>
              <w:iCs w:val="0"/>
              <w:noProof/>
              <w:sz w:val="24"/>
              <w:szCs w:val="24"/>
              <w:lang w:eastAsia="de-DE"/>
            </w:rPr>
          </w:pPr>
          <w:hyperlink w:anchor="_Toc22807277" w:history="1">
            <w:r w:rsidR="00797561" w:rsidRPr="002A5909">
              <w:rPr>
                <w:rStyle w:val="Hyperlink"/>
                <w:noProof/>
                <w:lang w:val="en-GB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7.3</w:t>
            </w:r>
            <w:r w:rsidR="00797561">
              <w:rPr>
                <w:rFonts w:eastAsiaTheme="minorEastAsia" w:cstheme="minorBidi"/>
                <w:i w:val="0"/>
                <w:iCs w:val="0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  <w:lang w:val="en-GB"/>
              </w:rPr>
              <w:t>Sprint Review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77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15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07A81018" w14:textId="0BC2DA40" w:rsidR="00797561" w:rsidRDefault="00997722">
          <w:pPr>
            <w:pStyle w:val="Verzeichnis2"/>
            <w:tabs>
              <w:tab w:val="left" w:pos="960"/>
              <w:tab w:val="right" w:leader="dot" w:pos="8068"/>
            </w:tabs>
            <w:rPr>
              <w:rFonts w:eastAsiaTheme="minorEastAsia" w:cstheme="minorBidi"/>
              <w:i w:val="0"/>
              <w:iCs w:val="0"/>
              <w:noProof/>
              <w:sz w:val="24"/>
              <w:szCs w:val="24"/>
              <w:lang w:eastAsia="de-DE"/>
            </w:rPr>
          </w:pPr>
          <w:hyperlink w:anchor="_Toc22807278" w:history="1">
            <w:r w:rsidR="00797561" w:rsidRPr="002A5909">
              <w:rPr>
                <w:rStyle w:val="Hyperlink"/>
                <w:noProof/>
                <w:lang w:val="en-GB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7.4</w:t>
            </w:r>
            <w:r w:rsidR="00797561">
              <w:rPr>
                <w:rFonts w:eastAsiaTheme="minorEastAsia" w:cstheme="minorBidi"/>
                <w:i w:val="0"/>
                <w:iCs w:val="0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  <w:lang w:val="en-GB"/>
              </w:rPr>
              <w:t>Sprint Retrospective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78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15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557E1F6A" w14:textId="495BA2CE" w:rsidR="00797561" w:rsidRDefault="00997722">
          <w:pPr>
            <w:pStyle w:val="Verzeichnis1"/>
            <w:tabs>
              <w:tab w:val="left" w:pos="480"/>
              <w:tab w:val="right" w:leader="dot" w:pos="806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  <w:lang w:eastAsia="de-DE"/>
            </w:rPr>
          </w:pPr>
          <w:hyperlink w:anchor="_Toc22807279" w:history="1">
            <w:r w:rsidR="00797561" w:rsidRPr="002A5909">
              <w:rPr>
                <w:rStyle w:val="Hyperlink"/>
                <w:noProof/>
                <w:lang w:val="en-GB"/>
              </w:rPr>
              <w:t>8</w:t>
            </w:r>
            <w:r w:rsidR="00797561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  <w:lang w:eastAsia="de-DE"/>
              </w:rPr>
              <w:tab/>
            </w:r>
            <w:r w:rsidR="00797561" w:rsidRPr="002A5909">
              <w:rPr>
                <w:rStyle w:val="Hyperlink"/>
                <w:noProof/>
                <w:lang w:val="en-GB"/>
              </w:rPr>
              <w:t>Conclusion</w:t>
            </w:r>
            <w:r w:rsidR="00797561">
              <w:rPr>
                <w:noProof/>
                <w:webHidden/>
              </w:rPr>
              <w:tab/>
            </w:r>
            <w:r w:rsidR="00797561">
              <w:rPr>
                <w:noProof/>
                <w:webHidden/>
              </w:rPr>
              <w:fldChar w:fldCharType="begin"/>
            </w:r>
            <w:r w:rsidR="00797561">
              <w:rPr>
                <w:noProof/>
                <w:webHidden/>
              </w:rPr>
              <w:instrText xml:space="preserve"> PAGEREF _Toc22807279 \h </w:instrText>
            </w:r>
            <w:r w:rsidR="00797561">
              <w:rPr>
                <w:noProof/>
                <w:webHidden/>
              </w:rPr>
            </w:r>
            <w:r w:rsidR="00797561">
              <w:rPr>
                <w:noProof/>
                <w:webHidden/>
              </w:rPr>
              <w:fldChar w:fldCharType="separate"/>
            </w:r>
            <w:r w:rsidR="00797561">
              <w:rPr>
                <w:noProof/>
                <w:webHidden/>
              </w:rPr>
              <w:t>15</w:t>
            </w:r>
            <w:r w:rsidR="00797561">
              <w:rPr>
                <w:noProof/>
                <w:webHidden/>
              </w:rPr>
              <w:fldChar w:fldCharType="end"/>
            </w:r>
          </w:hyperlink>
        </w:p>
        <w:p w14:paraId="3757CF11" w14:textId="6ABBF1B8" w:rsidR="00E0583C" w:rsidRDefault="00E0583C">
          <w:r>
            <w:rPr>
              <w:b/>
              <w:bCs/>
              <w:noProof/>
            </w:rPr>
            <w:fldChar w:fldCharType="end"/>
          </w:r>
        </w:p>
      </w:sdtContent>
    </w:sdt>
    <w:p w14:paraId="30AF37F7" w14:textId="77777777" w:rsidR="00E0583C" w:rsidRPr="00E0583C" w:rsidRDefault="00E0583C" w:rsidP="00E0583C">
      <w:pPr>
        <w:rPr>
          <w:lang w:val="en-GB"/>
        </w:rPr>
      </w:pPr>
    </w:p>
    <w:p w14:paraId="7864A856" w14:textId="27C51720" w:rsidR="00971C5D" w:rsidRPr="00EE5BA4" w:rsidRDefault="007718FD" w:rsidP="00971C5D">
      <w:pPr>
        <w:rPr>
          <w:szCs w:val="24"/>
          <w:lang w:val="en-US" w:eastAsia="de-CH"/>
        </w:rPr>
      </w:pPr>
      <w:r w:rsidRPr="00195818">
        <w:rPr>
          <w:lang w:val="en-GB"/>
        </w:rPr>
        <w:br w:type="page"/>
      </w:r>
      <w:bookmarkStart w:id="2" w:name="_Toc10966913"/>
      <w:bookmarkEnd w:id="1"/>
    </w:p>
    <w:p w14:paraId="70C3094D" w14:textId="16A00443" w:rsidR="00A35981" w:rsidRDefault="00034EBA" w:rsidP="00034EBA">
      <w:pPr>
        <w:pStyle w:val="berschrift1"/>
        <w:rPr>
          <w:lang w:val="en-GB"/>
        </w:rPr>
      </w:pPr>
      <w:bookmarkStart w:id="3" w:name="_Toc22807247"/>
      <w:bookmarkStart w:id="4" w:name="_Toc2357467"/>
      <w:bookmarkEnd w:id="2"/>
      <w:r>
        <w:rPr>
          <w:lang w:val="en-GB"/>
        </w:rPr>
        <w:t>Introduction</w:t>
      </w:r>
      <w:bookmarkEnd w:id="3"/>
    </w:p>
    <w:p w14:paraId="13D03B1C" w14:textId="1E37C4E6" w:rsidR="00034EBA" w:rsidRDefault="00F2159B" w:rsidP="69F01E89">
      <w:pPr>
        <w:spacing w:before="0" w:after="0"/>
        <w:jc w:val="left"/>
        <w:rPr>
          <w:lang w:val="en-GB"/>
        </w:rPr>
      </w:pPr>
      <w:r>
        <w:rPr>
          <w:lang w:val="en-GB"/>
        </w:rPr>
        <w:t xml:space="preserve">In order to </w:t>
      </w:r>
      <w:r w:rsidR="009B5B1E">
        <w:rPr>
          <w:lang w:val="en-GB"/>
        </w:rPr>
        <w:t>pass</w:t>
      </w:r>
      <w:r>
        <w:rPr>
          <w:lang w:val="en-GB"/>
        </w:rPr>
        <w:t xml:space="preserve"> the</w:t>
      </w:r>
      <w:r w:rsidR="00401F3A">
        <w:rPr>
          <w:lang w:val="en-GB"/>
        </w:rPr>
        <w:t xml:space="preserve"> </w:t>
      </w:r>
      <w:r w:rsidR="002F403A">
        <w:rPr>
          <w:lang w:val="en-GB"/>
        </w:rPr>
        <w:t xml:space="preserve">elective module </w:t>
      </w:r>
      <w:r>
        <w:rPr>
          <w:lang w:val="en-GB"/>
        </w:rPr>
        <w:t>“</w:t>
      </w:r>
      <w:r w:rsidR="002F403A">
        <w:rPr>
          <w:lang w:val="en-GB"/>
        </w:rPr>
        <w:t>Agile</w:t>
      </w:r>
      <w:r>
        <w:rPr>
          <w:lang w:val="en-GB"/>
        </w:rPr>
        <w:t xml:space="preserve"> </w:t>
      </w:r>
      <w:r w:rsidR="002F403A">
        <w:rPr>
          <w:lang w:val="en-GB"/>
        </w:rPr>
        <w:t>Business Analysis</w:t>
      </w:r>
      <w:r>
        <w:rPr>
          <w:lang w:val="en-GB"/>
        </w:rPr>
        <w:t>”</w:t>
      </w:r>
      <w:r w:rsidR="002F403A">
        <w:rPr>
          <w:lang w:val="en-GB"/>
        </w:rPr>
        <w:t xml:space="preserve"> </w:t>
      </w:r>
      <w:r>
        <w:rPr>
          <w:lang w:val="en-GB"/>
        </w:rPr>
        <w:t xml:space="preserve">we are required to </w:t>
      </w:r>
      <w:r w:rsidR="003631F4">
        <w:rPr>
          <w:lang w:val="en-GB"/>
        </w:rPr>
        <w:t>work as a group to perform the role of a business analyst. The goal is to realize a use case</w:t>
      </w:r>
      <w:r w:rsidR="00401F3A">
        <w:rPr>
          <w:lang w:val="en-GB"/>
        </w:rPr>
        <w:t xml:space="preserve"> by using agile project methods. </w:t>
      </w:r>
      <w:r w:rsidR="00071F4F">
        <w:rPr>
          <w:lang w:val="en-GB"/>
        </w:rPr>
        <w:t xml:space="preserve">We are advised to use the BABOK Business Analysis guide to perform </w:t>
      </w:r>
      <w:r w:rsidR="003E7454">
        <w:rPr>
          <w:lang w:val="en-GB"/>
        </w:rPr>
        <w:t>the agile technique</w:t>
      </w:r>
      <w:r w:rsidR="00DF0019">
        <w:rPr>
          <w:lang w:val="en-GB"/>
        </w:rPr>
        <w:t xml:space="preserve"> </w:t>
      </w:r>
      <w:r w:rsidR="00395F38" w:rsidRPr="69F01E89">
        <w:fldChar w:fldCharType="begin" w:fldLock="1"/>
      </w:r>
      <w:r w:rsidR="00395F38">
        <w:rPr>
          <w:lang w:val="en-GB"/>
        </w:rPr>
        <w:instrText>ADDIN CSL_CITATION {"citationItems":[{"id":"ITEM-1","itemData":{"author":[{"dropping-particle":"","family":"Hinkelmann","given":"Knut","non-dropping-particle":"","parse-names":false,"suffix":""}],"id":"ITEM-1","issued":{"date-parts":[["2019"]]},"number-of-pages":"1-2","title":"Assignment Agile Business Analysis","type":"report"},"uris":["http://www.mendeley.com/documents/?uuid=8d89cd53-4c39-49a4-a751-676ca185c3f7"]}],"mendeley":{"formattedCitation":"(Hinkelmann, 2019)","plainTextFormattedCitation":"(Hinkelmann, 2019)"},"properties":{"noteIndex":0},"schema":"https://github.com/citation-style-language/schema/raw/master/csl-citation.json"}</w:instrText>
      </w:r>
      <w:r w:rsidR="00395F38" w:rsidRPr="69F01E89">
        <w:rPr>
          <w:lang w:val="en-GB"/>
        </w:rPr>
        <w:fldChar w:fldCharType="separate"/>
      </w:r>
      <w:r w:rsidR="00395F38" w:rsidRPr="00395F38">
        <w:rPr>
          <w:noProof/>
          <w:lang w:val="en-GB"/>
        </w:rPr>
        <w:t>(Hinkelmann, 2019)</w:t>
      </w:r>
      <w:r w:rsidR="00395F38" w:rsidRPr="69F01E89">
        <w:fldChar w:fldCharType="end"/>
      </w:r>
      <w:r w:rsidR="003E7454">
        <w:rPr>
          <w:lang w:val="en-GB"/>
        </w:rPr>
        <w:t xml:space="preserve">. </w:t>
      </w:r>
      <w:r w:rsidR="003B0BC9">
        <w:rPr>
          <w:lang w:val="en-GB"/>
        </w:rPr>
        <w:t xml:space="preserve">We will perform the agile project methodology on a company, where one of the </w:t>
      </w:r>
      <w:r w:rsidR="001110F9">
        <w:rPr>
          <w:lang w:val="en-GB"/>
        </w:rPr>
        <w:t>team members</w:t>
      </w:r>
      <w:r w:rsidR="003B0BC9">
        <w:rPr>
          <w:lang w:val="en-GB"/>
        </w:rPr>
        <w:t xml:space="preserve"> is currently </w:t>
      </w:r>
      <w:r w:rsidR="00790C91">
        <w:rPr>
          <w:lang w:val="en-GB"/>
        </w:rPr>
        <w:t xml:space="preserve">employed. The company is described in </w:t>
      </w:r>
      <w:r w:rsidR="00DF265F">
        <w:rPr>
          <w:lang w:val="en-GB"/>
        </w:rPr>
        <w:t>C</w:t>
      </w:r>
      <w:r w:rsidR="00790C91">
        <w:rPr>
          <w:lang w:val="en-GB"/>
        </w:rPr>
        <w:t xml:space="preserve">hapter </w:t>
      </w:r>
      <w:r w:rsidR="00DF265F" w:rsidRPr="69F01E89">
        <w:fldChar w:fldCharType="begin"/>
      </w:r>
      <w:r w:rsidR="00DF265F">
        <w:rPr>
          <w:lang w:val="en-GB"/>
        </w:rPr>
        <w:instrText xml:space="preserve"> REF _Ref20320930 \r \h </w:instrText>
      </w:r>
      <w:r w:rsidR="00DF265F" w:rsidRPr="69F01E89">
        <w:rPr>
          <w:lang w:val="en-GB"/>
        </w:rPr>
        <w:fldChar w:fldCharType="separate"/>
      </w:r>
      <w:r w:rsidR="00DF265F">
        <w:rPr>
          <w:lang w:val="en-GB"/>
        </w:rPr>
        <w:t>3</w:t>
      </w:r>
      <w:r w:rsidR="00DF265F" w:rsidRPr="69F01E89">
        <w:fldChar w:fldCharType="end"/>
      </w:r>
      <w:r w:rsidR="00DF265F">
        <w:rPr>
          <w:lang w:val="en-GB"/>
        </w:rPr>
        <w:t>.</w:t>
      </w:r>
    </w:p>
    <w:p w14:paraId="0158CE00" w14:textId="77777777" w:rsidR="00A35981" w:rsidRDefault="00A35981" w:rsidP="00A35981">
      <w:pPr>
        <w:spacing w:before="0" w:after="0"/>
        <w:jc w:val="left"/>
        <w:rPr>
          <w:lang w:val="en-GB"/>
        </w:rPr>
      </w:pPr>
    </w:p>
    <w:p w14:paraId="132AF782" w14:textId="17145049" w:rsidR="00900F13" w:rsidRDefault="00900F13">
      <w:pPr>
        <w:spacing w:before="0" w:after="0" w:line="240" w:lineRule="auto"/>
        <w:jc w:val="left"/>
        <w:rPr>
          <w:bCs/>
          <w:sz w:val="20"/>
          <w:szCs w:val="18"/>
          <w:lang w:val="en-GB"/>
        </w:rPr>
      </w:pPr>
      <w:r>
        <w:rPr>
          <w:lang w:val="en-GB"/>
        </w:rPr>
        <w:br w:type="page"/>
      </w:r>
    </w:p>
    <w:p w14:paraId="496CDC44" w14:textId="6A254C22" w:rsidR="00762DAA" w:rsidRDefault="00762DAA" w:rsidP="00900F13">
      <w:pPr>
        <w:pStyle w:val="berschrift1"/>
        <w:rPr>
          <w:lang w:val="en-GB"/>
        </w:rPr>
      </w:pPr>
      <w:bookmarkStart w:id="5" w:name="_Toc22807248"/>
      <w:bookmarkStart w:id="6" w:name="_Ref20320930"/>
      <w:bookmarkEnd w:id="4"/>
      <w:r>
        <w:rPr>
          <w:lang w:val="en-GB"/>
        </w:rPr>
        <w:t>The Project</w:t>
      </w:r>
      <w:bookmarkEnd w:id="5"/>
    </w:p>
    <w:p w14:paraId="33E6A4AC" w14:textId="7A14E661" w:rsidR="00762DAA" w:rsidRDefault="00762DAA" w:rsidP="00762DAA">
      <w:pPr>
        <w:pStyle w:val="Listenabsatz"/>
        <w:numPr>
          <w:ilvl w:val="0"/>
          <w:numId w:val="8"/>
        </w:numPr>
        <w:rPr>
          <w:lang w:val="en-GB"/>
        </w:rPr>
      </w:pPr>
      <w:r>
        <w:rPr>
          <w:lang w:val="en-GB"/>
        </w:rPr>
        <w:t>Give a brief introduction about the project</w:t>
      </w:r>
    </w:p>
    <w:p w14:paraId="0ED70FBA" w14:textId="2B1BCB00" w:rsidR="00762DAA" w:rsidRDefault="00762DAA" w:rsidP="00762DAA">
      <w:pPr>
        <w:pStyle w:val="Listenabsatz"/>
        <w:numPr>
          <w:ilvl w:val="1"/>
          <w:numId w:val="8"/>
        </w:numPr>
        <w:rPr>
          <w:lang w:val="en-GB"/>
        </w:rPr>
      </w:pPr>
      <w:r>
        <w:rPr>
          <w:lang w:val="en-GB"/>
        </w:rPr>
        <w:t xml:space="preserve">What did we do </w:t>
      </w:r>
      <w:proofErr w:type="gramStart"/>
      <w:r>
        <w:rPr>
          <w:lang w:val="en-GB"/>
        </w:rPr>
        <w:t>etc</w:t>
      </w:r>
      <w:proofErr w:type="gramEnd"/>
    </w:p>
    <w:p w14:paraId="64477792" w14:textId="7721B3C4" w:rsidR="00762DAA" w:rsidRPr="00762DAA" w:rsidRDefault="00762DAA" w:rsidP="00762DAA">
      <w:pPr>
        <w:pStyle w:val="Listenabsatz"/>
        <w:numPr>
          <w:ilvl w:val="1"/>
          <w:numId w:val="8"/>
        </w:numPr>
        <w:rPr>
          <w:lang w:val="en-GB"/>
        </w:rPr>
      </w:pPr>
      <w:r>
        <w:rPr>
          <w:lang w:val="en-GB"/>
        </w:rPr>
        <w:t xml:space="preserve">Not </w:t>
      </w:r>
      <w:proofErr w:type="gramStart"/>
      <w:r>
        <w:rPr>
          <w:lang w:val="en-GB"/>
        </w:rPr>
        <w:t>to</w:t>
      </w:r>
      <w:proofErr w:type="gramEnd"/>
      <w:r>
        <w:rPr>
          <w:lang w:val="en-GB"/>
        </w:rPr>
        <w:t xml:space="preserve"> many details since most of it goes into Sprint 0</w:t>
      </w:r>
    </w:p>
    <w:p w14:paraId="0DB2D0C9" w14:textId="3F36D139" w:rsidR="003137EE" w:rsidRDefault="009505CC" w:rsidP="00762DAA">
      <w:pPr>
        <w:pStyle w:val="berschrift2"/>
        <w:rPr>
          <w:lang w:val="en-GB"/>
        </w:rPr>
      </w:pPr>
      <w:bookmarkStart w:id="7" w:name="_Toc22807249"/>
      <w:commentRangeStart w:id="8"/>
      <w:r>
        <w:rPr>
          <w:lang w:val="en-GB"/>
        </w:rPr>
        <w:t>Company Presentation</w:t>
      </w:r>
      <w:bookmarkEnd w:id="6"/>
      <w:bookmarkEnd w:id="7"/>
      <w:commentRangeEnd w:id="8"/>
      <w:r w:rsidR="008667D0">
        <w:rPr>
          <w:rStyle w:val="Kommentarzeichen"/>
          <w:rFonts w:eastAsia="Times New Roman"/>
          <w:b w:val="0"/>
          <w:bCs w:val="0"/>
        </w:rPr>
        <w:commentReference w:id="8"/>
      </w:r>
    </w:p>
    <w:p w14:paraId="25B4D4F3" w14:textId="77777777" w:rsidR="00762DAA" w:rsidRDefault="00762DAA" w:rsidP="00762DAA">
      <w:pPr>
        <w:rPr>
          <w:lang w:val="en-GB"/>
        </w:rPr>
      </w:pPr>
      <w:r w:rsidRPr="69F01E89">
        <w:rPr>
          <w:lang w:val="en-GB"/>
        </w:rPr>
        <w:t xml:space="preserve">Just very short – we don’t need to prevent lots of information. Maybe just doublecheck with BPMN when we already </w:t>
      </w:r>
      <w:proofErr w:type="spellStart"/>
      <w:r w:rsidRPr="69F01E89">
        <w:rPr>
          <w:lang w:val="en-GB"/>
        </w:rPr>
        <w:t>choosed</w:t>
      </w:r>
      <w:proofErr w:type="spellEnd"/>
      <w:r w:rsidRPr="69F01E89">
        <w:rPr>
          <w:lang w:val="en-GB"/>
        </w:rPr>
        <w:t xml:space="preserve"> E3.</w:t>
      </w:r>
    </w:p>
    <w:p w14:paraId="350541AA" w14:textId="77777777" w:rsidR="00762DAA" w:rsidRPr="00762DAA" w:rsidRDefault="00762DAA" w:rsidP="00762DAA">
      <w:pPr>
        <w:rPr>
          <w:lang w:val="en-GB"/>
        </w:rPr>
      </w:pPr>
      <w:bookmarkStart w:id="9" w:name="_GoBack"/>
      <w:bookmarkEnd w:id="9"/>
    </w:p>
    <w:p w14:paraId="371BE1F4" w14:textId="255A3EFA" w:rsidR="00762DAA" w:rsidRDefault="00762DAA" w:rsidP="00762DAA">
      <w:pPr>
        <w:pStyle w:val="berschrift2"/>
        <w:rPr>
          <w:lang w:val="en-GB"/>
        </w:rPr>
      </w:pPr>
      <w:bookmarkStart w:id="10" w:name="_Toc22807250"/>
      <w:r>
        <w:rPr>
          <w:lang w:val="en-GB"/>
        </w:rPr>
        <w:t>Project organisation</w:t>
      </w:r>
      <w:bookmarkEnd w:id="10"/>
    </w:p>
    <w:p w14:paraId="122EC85A" w14:textId="72995635" w:rsidR="00762DAA" w:rsidRDefault="00762DAA" w:rsidP="00762DAA">
      <w:pPr>
        <w:pStyle w:val="Listenabsatz"/>
        <w:numPr>
          <w:ilvl w:val="0"/>
          <w:numId w:val="7"/>
        </w:numPr>
        <w:rPr>
          <w:lang w:val="en-GB"/>
        </w:rPr>
      </w:pPr>
      <w:r>
        <w:rPr>
          <w:lang w:val="en-GB"/>
        </w:rPr>
        <w:t>We followed scrum</w:t>
      </w:r>
    </w:p>
    <w:p w14:paraId="7F8D1EAB" w14:textId="7C87F8A6" w:rsidR="00762DAA" w:rsidRDefault="00762DAA" w:rsidP="00762DAA">
      <w:pPr>
        <w:pStyle w:val="Listenabsatz"/>
        <w:numPr>
          <w:ilvl w:val="0"/>
          <w:numId w:val="7"/>
        </w:numPr>
        <w:rPr>
          <w:lang w:val="en-GB"/>
        </w:rPr>
      </w:pPr>
      <w:r>
        <w:rPr>
          <w:lang w:val="en-GB"/>
        </w:rPr>
        <w:t>Present the roles (PO / Scrum Master / Development Team)</w:t>
      </w:r>
    </w:p>
    <w:p w14:paraId="075AE1F5" w14:textId="3FFD0E95" w:rsidR="00762DAA" w:rsidRPr="00762DAA" w:rsidRDefault="00762DAA" w:rsidP="00762DAA">
      <w:pPr>
        <w:pStyle w:val="Listenabsatz"/>
        <w:numPr>
          <w:ilvl w:val="0"/>
          <w:numId w:val="7"/>
        </w:numPr>
        <w:rPr>
          <w:lang w:val="en-GB"/>
        </w:rPr>
      </w:pPr>
      <w:r>
        <w:rPr>
          <w:lang w:val="en-GB"/>
        </w:rPr>
        <w:t>Organizational chart?</w:t>
      </w:r>
    </w:p>
    <w:p w14:paraId="43777CE5" w14:textId="7FF872E3" w:rsidR="00EA68DD" w:rsidRDefault="008375BB" w:rsidP="008872A4">
      <w:pPr>
        <w:pStyle w:val="berschrift2"/>
        <w:rPr>
          <w:lang w:val="en-GB"/>
        </w:rPr>
      </w:pPr>
      <w:r>
        <w:rPr>
          <w:lang w:val="en-GB"/>
        </w:rPr>
        <w:t>Estimation</w:t>
      </w:r>
    </w:p>
    <w:p w14:paraId="17E387A6" w14:textId="031F59BA" w:rsidR="008375BB" w:rsidRPr="008375BB" w:rsidRDefault="008375BB" w:rsidP="008375BB">
      <w:pPr>
        <w:spacing w:before="0" w:after="0" w:line="240" w:lineRule="auto"/>
        <w:jc w:val="left"/>
        <w:rPr>
          <w:lang w:val="en-US"/>
        </w:rPr>
      </w:pPr>
      <w:r w:rsidRPr="008375BB">
        <w:rPr>
          <w:lang w:val="en-US"/>
        </w:rPr>
        <w:t xml:space="preserve">Describe how </w:t>
      </w:r>
      <w:r>
        <w:rPr>
          <w:lang w:val="en-US"/>
        </w:rPr>
        <w:t>w</w:t>
      </w:r>
      <w:r w:rsidRPr="008375BB">
        <w:rPr>
          <w:lang w:val="en-US"/>
        </w:rPr>
        <w:t>e</w:t>
      </w:r>
      <w:r>
        <w:rPr>
          <w:lang w:val="en-US"/>
        </w:rPr>
        <w:t xml:space="preserve"> </w:t>
      </w:r>
      <w:r w:rsidRPr="008375BB">
        <w:rPr>
          <w:lang w:val="en-US"/>
        </w:rPr>
        <w:t>made the estimation</w:t>
      </w:r>
      <w:r w:rsidR="007251EC">
        <w:rPr>
          <w:lang w:val="en-US"/>
        </w:rPr>
        <w:t xml:space="preserve"> (Story Points etc)</w:t>
      </w:r>
    </w:p>
    <w:p w14:paraId="0FEABBF5" w14:textId="1FA1DCFF" w:rsidR="008375BB" w:rsidRPr="007251EC" w:rsidRDefault="00997722" w:rsidP="008375BB">
      <w:pPr>
        <w:spacing w:before="0" w:after="0" w:line="240" w:lineRule="auto"/>
        <w:jc w:val="left"/>
        <w:rPr>
          <w:rFonts w:ascii="Times New Roman" w:hAnsi="Times New Roman"/>
          <w:szCs w:val="24"/>
          <w:lang w:val="en-US" w:eastAsia="de-DE"/>
        </w:rPr>
      </w:pPr>
      <w:hyperlink r:id="rId12" w:history="1">
        <w:r w:rsidR="008375BB" w:rsidRPr="007251EC">
          <w:rPr>
            <w:rStyle w:val="Hyperlink"/>
            <w:lang w:val="en-US"/>
          </w:rPr>
          <w:t>https://rubygarage.org/blog/how-to-estimate-with-story-points</w:t>
        </w:r>
      </w:hyperlink>
    </w:p>
    <w:p w14:paraId="68D23617" w14:textId="77777777" w:rsidR="008375BB" w:rsidRPr="007251EC" w:rsidRDefault="008375BB" w:rsidP="008375BB">
      <w:pPr>
        <w:rPr>
          <w:lang w:val="en-US"/>
        </w:rPr>
      </w:pPr>
    </w:p>
    <w:p w14:paraId="148B5E12" w14:textId="77777777" w:rsidR="00664A2B" w:rsidRDefault="006129A6" w:rsidP="00664A2B">
      <w:pPr>
        <w:rPr>
          <w:rStyle w:val="Hyperlink"/>
        </w:rPr>
      </w:pPr>
      <w:r w:rsidRPr="00664A2B">
        <w:rPr>
          <w:highlight w:val="yellow"/>
        </w:rPr>
        <w:t xml:space="preserve">Für die zu beschreibenden Arbeitspakete, siehe: </w:t>
      </w:r>
      <w:hyperlink r:id="rId13" w:history="1">
        <w:r w:rsidR="00664A2B" w:rsidRPr="00664A2B">
          <w:rPr>
            <w:rStyle w:val="Hyperlink"/>
            <w:highlight w:val="yellow"/>
          </w:rPr>
          <w:t>https://fhnw-aba-group3.storiesonboard.com/m/agile-business-analysis</w:t>
        </w:r>
      </w:hyperlink>
    </w:p>
    <w:p w14:paraId="4FC84A93" w14:textId="77777777" w:rsidR="000629DF" w:rsidRDefault="000629DF" w:rsidP="00664A2B">
      <w:pPr>
        <w:rPr>
          <w:rStyle w:val="Hyperlink"/>
        </w:rPr>
      </w:pPr>
    </w:p>
    <w:p w14:paraId="60D68F46" w14:textId="77777777" w:rsidR="000629DF" w:rsidRDefault="000629DF" w:rsidP="00664A2B">
      <w:pPr>
        <w:rPr>
          <w:rStyle w:val="Hyperlink"/>
        </w:rPr>
      </w:pPr>
    </w:p>
    <w:p w14:paraId="0F3C546D" w14:textId="77777777" w:rsidR="000629DF" w:rsidRDefault="000629DF" w:rsidP="00664A2B">
      <w:pPr>
        <w:rPr>
          <w:rStyle w:val="Hyperlink"/>
        </w:rPr>
      </w:pPr>
    </w:p>
    <w:p w14:paraId="6F962C1B" w14:textId="77777777" w:rsidR="000629DF" w:rsidRDefault="000629DF" w:rsidP="00664A2B">
      <w:pPr>
        <w:rPr>
          <w:rStyle w:val="Hyperlink"/>
        </w:rPr>
      </w:pPr>
    </w:p>
    <w:p w14:paraId="47DE27AA" w14:textId="77777777" w:rsidR="000629DF" w:rsidRDefault="000629DF" w:rsidP="00664A2B">
      <w:pPr>
        <w:rPr>
          <w:rStyle w:val="Hyperlink"/>
        </w:rPr>
      </w:pPr>
    </w:p>
    <w:p w14:paraId="30E18D88" w14:textId="77777777" w:rsidR="000629DF" w:rsidRDefault="000629DF" w:rsidP="00664A2B">
      <w:pPr>
        <w:rPr>
          <w:rStyle w:val="Hyperlink"/>
        </w:rPr>
      </w:pPr>
    </w:p>
    <w:p w14:paraId="7D522F9C" w14:textId="77777777" w:rsidR="000629DF" w:rsidRDefault="000629DF" w:rsidP="00664A2B">
      <w:pPr>
        <w:rPr>
          <w:rStyle w:val="Hyperlink"/>
        </w:rPr>
      </w:pPr>
    </w:p>
    <w:p w14:paraId="7E0ACAB5" w14:textId="2A22B792" w:rsidR="000629DF" w:rsidRDefault="000629DF" w:rsidP="00664A2B">
      <w:pPr>
        <w:rPr>
          <w:rFonts w:ascii="Times New Roman" w:hAnsi="Times New Roman"/>
          <w:szCs w:val="24"/>
          <w:lang w:eastAsia="de-DE"/>
        </w:rPr>
      </w:pPr>
    </w:p>
    <w:p w14:paraId="10E928B2" w14:textId="5BCAE12C" w:rsidR="00371EB8" w:rsidRDefault="00371EB8" w:rsidP="00664A2B">
      <w:pPr>
        <w:rPr>
          <w:rFonts w:ascii="Times New Roman" w:hAnsi="Times New Roman"/>
          <w:szCs w:val="24"/>
          <w:lang w:eastAsia="de-DE"/>
        </w:rPr>
      </w:pPr>
    </w:p>
    <w:p w14:paraId="112D2AC8" w14:textId="427412C6" w:rsidR="00371EB8" w:rsidRDefault="00371EB8" w:rsidP="00664A2B">
      <w:pPr>
        <w:rPr>
          <w:rFonts w:ascii="Times New Roman" w:hAnsi="Times New Roman"/>
          <w:szCs w:val="24"/>
          <w:lang w:eastAsia="de-DE"/>
        </w:rPr>
      </w:pPr>
    </w:p>
    <w:p w14:paraId="7A01002E" w14:textId="19E80804" w:rsidR="00371EB8" w:rsidRDefault="00371EB8" w:rsidP="00664A2B">
      <w:pPr>
        <w:rPr>
          <w:rFonts w:ascii="Times New Roman" w:hAnsi="Times New Roman"/>
          <w:szCs w:val="24"/>
          <w:lang w:eastAsia="de-DE"/>
        </w:rPr>
      </w:pPr>
    </w:p>
    <w:p w14:paraId="758848B5" w14:textId="3A12A985" w:rsidR="00371EB8" w:rsidRDefault="00371EB8" w:rsidP="00664A2B">
      <w:pPr>
        <w:rPr>
          <w:rFonts w:ascii="Times New Roman" w:hAnsi="Times New Roman"/>
          <w:szCs w:val="24"/>
          <w:lang w:eastAsia="de-DE"/>
        </w:rPr>
      </w:pPr>
    </w:p>
    <w:p w14:paraId="78FE3432" w14:textId="1468D072" w:rsidR="00371EB8" w:rsidRDefault="00371EB8" w:rsidP="00664A2B">
      <w:pPr>
        <w:rPr>
          <w:rFonts w:ascii="Times New Roman" w:hAnsi="Times New Roman"/>
          <w:szCs w:val="24"/>
          <w:lang w:eastAsia="de-DE"/>
        </w:rPr>
      </w:pPr>
    </w:p>
    <w:p w14:paraId="14115931" w14:textId="77777777" w:rsidR="00371EB8" w:rsidRDefault="00371EB8" w:rsidP="00664A2B">
      <w:pPr>
        <w:rPr>
          <w:rFonts w:ascii="Times New Roman" w:hAnsi="Times New Roman"/>
          <w:szCs w:val="24"/>
          <w:lang w:eastAsia="de-DE"/>
        </w:rPr>
      </w:pPr>
    </w:p>
    <w:p w14:paraId="0D05E390" w14:textId="43FE1DB0" w:rsidR="00727587" w:rsidRDefault="69F01E89" w:rsidP="00727587">
      <w:pPr>
        <w:pStyle w:val="berschrift1"/>
        <w:rPr>
          <w:lang w:val="en-GB"/>
        </w:rPr>
      </w:pPr>
      <w:bookmarkStart w:id="11" w:name="_Toc22807251"/>
      <w:r w:rsidRPr="69F01E89">
        <w:rPr>
          <w:lang w:val="en-GB"/>
        </w:rPr>
        <w:t xml:space="preserve">Sprint </w:t>
      </w:r>
      <w:r w:rsidR="00E0583C">
        <w:rPr>
          <w:lang w:val="en-GB"/>
        </w:rPr>
        <w:t>0</w:t>
      </w:r>
      <w:bookmarkEnd w:id="11"/>
    </w:p>
    <w:p w14:paraId="0B5269E9" w14:textId="7948A4B2" w:rsidR="00C731A4" w:rsidRPr="006129A6" w:rsidRDefault="006129A6" w:rsidP="00C731A4">
      <w:pPr>
        <w:pStyle w:val="Listenabsatz"/>
        <w:numPr>
          <w:ilvl w:val="0"/>
          <w:numId w:val="7"/>
        </w:numPr>
      </w:pPr>
      <w:r w:rsidRPr="006129A6">
        <w:t xml:space="preserve">Kurz </w:t>
      </w:r>
      <w:proofErr w:type="gramStart"/>
      <w:r w:rsidRPr="006129A6">
        <w:t>sagen</w:t>
      </w:r>
      <w:proofErr w:type="gramEnd"/>
      <w:r w:rsidRPr="006129A6">
        <w:t xml:space="preserve"> dass dies die vorbereitungsarbeiten beinhaltet</w:t>
      </w:r>
      <w:r>
        <w:t xml:space="preserve"> um überhaupt Sprint 1 planen zu können</w:t>
      </w:r>
    </w:p>
    <w:p w14:paraId="125E059D" w14:textId="1A071E19" w:rsidR="00727587" w:rsidRDefault="001C7E18" w:rsidP="00727587">
      <w:pPr>
        <w:pStyle w:val="berschrift2"/>
        <w:rPr>
          <w:lang w:val="en-GB"/>
        </w:rPr>
      </w:pPr>
      <w:bookmarkStart w:id="12" w:name="_Toc22807252"/>
      <w:r>
        <w:rPr>
          <w:lang w:val="en-GB"/>
        </w:rPr>
        <w:t>Sprint Planning</w:t>
      </w:r>
      <w:bookmarkEnd w:id="12"/>
    </w:p>
    <w:p w14:paraId="1E1A6BF7" w14:textId="2E745546" w:rsidR="004A2EDA" w:rsidRDefault="00BD7649" w:rsidP="00BD7649">
      <w:pPr>
        <w:pStyle w:val="berschrift2"/>
        <w:rPr>
          <w:lang w:val="en-GB"/>
        </w:rPr>
      </w:pPr>
      <w:bookmarkStart w:id="13" w:name="_Toc22807253"/>
      <w:r>
        <w:rPr>
          <w:lang w:val="en-GB"/>
        </w:rPr>
        <w:t>Sprint Execution</w:t>
      </w:r>
      <w:bookmarkEnd w:id="13"/>
    </w:p>
    <w:p w14:paraId="3FF82889" w14:textId="4BB80BE9" w:rsidR="00664A2B" w:rsidRDefault="00664A2B" w:rsidP="00664A2B">
      <w:pPr>
        <w:pStyle w:val="Listenabsatz"/>
        <w:numPr>
          <w:ilvl w:val="0"/>
          <w:numId w:val="7"/>
        </w:numPr>
      </w:pPr>
      <w:r w:rsidRPr="00664A2B">
        <w:t>Die einzelnen Arbeitspakete</w:t>
      </w:r>
      <w:r>
        <w:t xml:space="preserve"> / User Stories</w:t>
      </w:r>
      <w:r w:rsidRPr="00664A2B">
        <w:t xml:space="preserve"> jeweils als</w:t>
      </w:r>
      <w:r>
        <w:t xml:space="preserve"> Unterkapitel auflisten und folgendermassen beschreiben:</w:t>
      </w:r>
    </w:p>
    <w:p w14:paraId="3FB29B3C" w14:textId="4ED82CFB" w:rsidR="00050023" w:rsidRDefault="00D62BD6" w:rsidP="00050023">
      <w:pPr>
        <w:pStyle w:val="berschrift3"/>
      </w:pPr>
      <w:bookmarkStart w:id="14" w:name="_Toc22807254"/>
      <w:r>
        <w:t>Titel</w:t>
      </w:r>
      <w:r w:rsidR="00050023">
        <w:t xml:space="preserve"> de</w:t>
      </w:r>
      <w:r w:rsidR="004F53ED">
        <w:t>r</w:t>
      </w:r>
      <w:r w:rsidR="00050023">
        <w:t xml:space="preserve"> </w:t>
      </w:r>
      <w:r w:rsidR="004F53ED">
        <w:t xml:space="preserve">User Story </w:t>
      </w:r>
      <w:r w:rsidR="00050023">
        <w:t>1</w:t>
      </w:r>
      <w:bookmarkEnd w:id="14"/>
    </w:p>
    <w:p w14:paraId="2A42AE46" w14:textId="4FE488D2" w:rsidR="00696CED" w:rsidRDefault="008E6080" w:rsidP="00696CED">
      <w:pPr>
        <w:pStyle w:val="berschrift4"/>
        <w:rPr>
          <w:lang w:val="en-US"/>
        </w:rPr>
      </w:pPr>
      <w:r>
        <w:rPr>
          <w:lang w:val="en-US"/>
        </w:rPr>
        <w:t>Story Card</w:t>
      </w:r>
    </w:p>
    <w:tbl>
      <w:tblPr>
        <w:tblW w:w="0" w:type="auto"/>
        <w:tblInd w:w="11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878"/>
        <w:gridCol w:w="3827"/>
        <w:gridCol w:w="1559"/>
        <w:gridCol w:w="851"/>
        <w:gridCol w:w="835"/>
      </w:tblGrid>
      <w:tr w:rsidR="00614D1D" w14:paraId="7DB06D56" w14:textId="77777777" w:rsidTr="00F03085">
        <w:trPr>
          <w:trHeight w:val="227"/>
        </w:trPr>
        <w:tc>
          <w:tcPr>
            <w:tcW w:w="878" w:type="dxa"/>
          </w:tcPr>
          <w:p w14:paraId="72E34A61" w14:textId="77777777" w:rsidR="00614D1D" w:rsidRPr="00A11357" w:rsidRDefault="00614D1D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  <w:r w:rsidRPr="00B27EA3">
              <w:rPr>
                <w:rFonts w:ascii="Arial" w:hAnsi="Arial" w:cs="Arial"/>
                <w:b/>
                <w:sz w:val="22"/>
              </w:rPr>
              <w:t>ID:</w:t>
            </w:r>
          </w:p>
        </w:tc>
        <w:tc>
          <w:tcPr>
            <w:tcW w:w="6237" w:type="dxa"/>
            <w:gridSpan w:val="3"/>
            <w:vMerge w:val="restart"/>
            <w:vAlign w:val="center"/>
          </w:tcPr>
          <w:p w14:paraId="14A9660C" w14:textId="77777777" w:rsidR="00614D1D" w:rsidRPr="00904FEB" w:rsidRDefault="00614D1D" w:rsidP="00F03085">
            <w:pPr>
              <w:jc w:val="center"/>
              <w:rPr>
                <w:rFonts w:ascii="Arial" w:hAnsi="Arial" w:cs="Arial"/>
                <w:b/>
                <w:bCs/>
                <w:sz w:val="22"/>
                <w:lang w:val="en-US"/>
              </w:rPr>
            </w:pPr>
            <w:proofErr w:type="spellStart"/>
            <w:r w:rsidRPr="00904FEB">
              <w:rPr>
                <w:rFonts w:ascii="Arial" w:hAnsi="Arial" w:cs="Arial"/>
                <w:b/>
                <w:bCs/>
                <w:sz w:val="22"/>
                <w:lang w:val="en-US"/>
              </w:rPr>
              <w:t>Titel</w:t>
            </w:r>
            <w:proofErr w:type="spellEnd"/>
            <w:r w:rsidRPr="00904FEB">
              <w:rPr>
                <w:rFonts w:ascii="Arial" w:hAnsi="Arial" w:cs="Arial"/>
                <w:b/>
                <w:bCs/>
                <w:sz w:val="22"/>
                <w:lang w:val="en-US"/>
              </w:rPr>
              <w:t xml:space="preserve"> der User Story</w:t>
            </w:r>
          </w:p>
        </w:tc>
        <w:tc>
          <w:tcPr>
            <w:tcW w:w="835" w:type="dxa"/>
          </w:tcPr>
          <w:p w14:paraId="41BCA91C" w14:textId="77777777" w:rsidR="00614D1D" w:rsidRPr="00A11357" w:rsidRDefault="00614D1D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  <w:r w:rsidRPr="00A619D2">
              <w:rPr>
                <w:rFonts w:ascii="Arial" w:hAnsi="Arial" w:cs="Arial"/>
                <w:b/>
                <w:sz w:val="22"/>
              </w:rPr>
              <w:t>Size:</w:t>
            </w:r>
          </w:p>
        </w:tc>
      </w:tr>
      <w:tr w:rsidR="00614D1D" w14:paraId="4E38D7D4" w14:textId="77777777" w:rsidTr="00F03085">
        <w:trPr>
          <w:trHeight w:val="361"/>
        </w:trPr>
        <w:tc>
          <w:tcPr>
            <w:tcW w:w="878" w:type="dxa"/>
          </w:tcPr>
          <w:p w14:paraId="745F7819" w14:textId="77777777" w:rsidR="00614D1D" w:rsidRPr="00B27EA3" w:rsidRDefault="00614D1D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</w:p>
        </w:tc>
        <w:tc>
          <w:tcPr>
            <w:tcW w:w="6237" w:type="dxa"/>
            <w:gridSpan w:val="3"/>
            <w:vMerge/>
          </w:tcPr>
          <w:p w14:paraId="0D8F3AAA" w14:textId="77777777" w:rsidR="00614D1D" w:rsidRPr="00AA5DFD" w:rsidRDefault="00614D1D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</w:p>
        </w:tc>
        <w:tc>
          <w:tcPr>
            <w:tcW w:w="835" w:type="dxa"/>
          </w:tcPr>
          <w:p w14:paraId="4ACA4EAB" w14:textId="77777777" w:rsidR="00614D1D" w:rsidRPr="00A619D2" w:rsidRDefault="00614D1D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</w:p>
        </w:tc>
      </w:tr>
      <w:tr w:rsidR="00614D1D" w14:paraId="74B84E04" w14:textId="77777777" w:rsidTr="00F03085">
        <w:trPr>
          <w:trHeight w:val="1781"/>
        </w:trPr>
        <w:tc>
          <w:tcPr>
            <w:tcW w:w="6264" w:type="dxa"/>
            <w:gridSpan w:val="3"/>
            <w:vMerge w:val="restart"/>
          </w:tcPr>
          <w:p w14:paraId="75BCB475" w14:textId="77777777" w:rsidR="00614D1D" w:rsidRPr="00AA5DFD" w:rsidRDefault="00614D1D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  <w:r>
              <w:rPr>
                <w:rFonts w:ascii="Arial" w:hAnsi="Arial" w:cs="Arial"/>
                <w:b/>
                <w:sz w:val="22"/>
                <w:lang w:val="en-US"/>
              </w:rPr>
              <w:t>Description</w:t>
            </w:r>
            <w:r w:rsidRPr="00AA5DFD">
              <w:rPr>
                <w:rFonts w:ascii="Arial" w:hAnsi="Arial" w:cs="Arial"/>
                <w:b/>
                <w:sz w:val="22"/>
                <w:lang w:val="en-US"/>
              </w:rPr>
              <w:t>:</w:t>
            </w:r>
          </w:p>
          <w:p w14:paraId="057E77FB" w14:textId="77777777" w:rsidR="001D0201" w:rsidRPr="001D0201" w:rsidRDefault="001D0201" w:rsidP="001D0201">
            <w:p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  <w:t>Short description what the User Story is / means</w:t>
            </w:r>
          </w:p>
          <w:p w14:paraId="5FCD7DF2" w14:textId="77777777" w:rsidR="001D0201" w:rsidRPr="001D0201" w:rsidRDefault="001D0201" w:rsidP="001D0201">
            <w:pPr>
              <w:numPr>
                <w:ilvl w:val="0"/>
                <w:numId w:val="7"/>
              </w:num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  <w:t>Formulated as a user story: „Als [Rolle] möchte ich [Funktion] um [Nutzen].“</w:t>
            </w:r>
          </w:p>
          <w:p w14:paraId="69659BBB" w14:textId="77777777" w:rsidR="001D0201" w:rsidRPr="001D0201" w:rsidRDefault="001D0201" w:rsidP="001D0201">
            <w:pPr>
              <w:numPr>
                <w:ilvl w:val="0"/>
                <w:numId w:val="7"/>
              </w:num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  <w:t>Immer aus Sicht des Anwenders</w:t>
            </w:r>
          </w:p>
          <w:p w14:paraId="7A144792" w14:textId="77777777" w:rsidR="001D0201" w:rsidRPr="001D0201" w:rsidRDefault="001D0201" w:rsidP="002A579A">
            <w:pPr>
              <w:numPr>
                <w:ilvl w:val="0"/>
                <w:numId w:val="7"/>
              </w:num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  <w:t>Beispiel: As a participant of the Security Awareness training I would like to learn something about the topic “TOPIC” in order to become more secure in dealing with IT resources.</w:t>
            </w:r>
          </w:p>
          <w:p w14:paraId="09D060D9" w14:textId="77777777" w:rsidR="00614D1D" w:rsidRPr="00AA5DFD" w:rsidRDefault="00614D1D" w:rsidP="00F03085">
            <w:pPr>
              <w:rPr>
                <w:rFonts w:ascii="Arial" w:hAnsi="Arial" w:cs="Arial"/>
                <w:sz w:val="22"/>
                <w:lang w:val="en-US"/>
              </w:rPr>
            </w:pPr>
          </w:p>
        </w:tc>
        <w:tc>
          <w:tcPr>
            <w:tcW w:w="1686" w:type="dxa"/>
            <w:gridSpan w:val="2"/>
          </w:tcPr>
          <w:p w14:paraId="1A202606" w14:textId="77777777" w:rsidR="00614D1D" w:rsidRDefault="00614D1D" w:rsidP="00F03085">
            <w:pPr>
              <w:tabs>
                <w:tab w:val="left" w:pos="404"/>
              </w:tabs>
              <w:jc w:val="center"/>
              <w:rPr>
                <w:rFonts w:ascii="Arial" w:hAnsi="Arial" w:cs="Arial"/>
                <w:sz w:val="22"/>
              </w:rPr>
            </w:pPr>
            <w:proofErr w:type="spellStart"/>
            <w:r w:rsidRPr="00FD3D7D">
              <w:rPr>
                <w:rFonts w:ascii="Arial" w:hAnsi="Arial" w:cs="Arial"/>
                <w:b/>
                <w:sz w:val="22"/>
              </w:rPr>
              <w:t>Priority</w:t>
            </w:r>
            <w:proofErr w:type="spellEnd"/>
            <w:r>
              <w:rPr>
                <w:rFonts w:ascii="Arial" w:hAnsi="Arial" w:cs="Arial"/>
                <w:b/>
                <w:sz w:val="22"/>
              </w:rPr>
              <w:t>:</w:t>
            </w:r>
          </w:p>
          <w:p w14:paraId="5E5F68B4" w14:textId="77777777" w:rsidR="00614D1D" w:rsidRDefault="00997722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  <w:sdt>
              <w:sdtPr>
                <w:rPr>
                  <w:rFonts w:ascii="Arial" w:hAnsi="Arial" w:cs="Arial"/>
                  <w:sz w:val="22"/>
                </w:rPr>
                <w:id w:val="289325643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Content>
                <w:r w:rsidR="00614D1D">
                  <w:rPr>
                    <w:rFonts w:ascii="MS Gothic" w:eastAsia="MS Gothic" w:hAnsi="MS Gothic" w:cs="Arial" w:hint="eastAsia"/>
                    <w:sz w:val="22"/>
                  </w:rPr>
                  <w:t>☐</w:t>
                </w:r>
              </w:sdtContent>
            </w:sdt>
            <w:r w:rsidR="00614D1D">
              <w:rPr>
                <w:rFonts w:ascii="Arial" w:hAnsi="Arial" w:cs="Arial"/>
                <w:sz w:val="22"/>
              </w:rPr>
              <w:tab/>
              <w:t>High</w:t>
            </w:r>
          </w:p>
          <w:p w14:paraId="0D40A7E5" w14:textId="77777777" w:rsidR="00614D1D" w:rsidRDefault="00997722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  <w:sdt>
              <w:sdtPr>
                <w:rPr>
                  <w:rFonts w:ascii="Arial" w:hAnsi="Arial" w:cs="Arial"/>
                  <w:sz w:val="22"/>
                </w:rPr>
                <w:id w:val="1978561509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Content>
                <w:r w:rsidR="00614D1D">
                  <w:rPr>
                    <w:rFonts w:ascii="MS Gothic" w:eastAsia="MS Gothic" w:hAnsi="MS Gothic" w:cs="Arial" w:hint="eastAsia"/>
                    <w:sz w:val="22"/>
                  </w:rPr>
                  <w:t>☐</w:t>
                </w:r>
              </w:sdtContent>
            </w:sdt>
            <w:r w:rsidR="00614D1D">
              <w:rPr>
                <w:rFonts w:ascii="Arial" w:hAnsi="Arial" w:cs="Arial"/>
                <w:sz w:val="22"/>
              </w:rPr>
              <w:tab/>
              <w:t>Medium</w:t>
            </w:r>
          </w:p>
          <w:p w14:paraId="0475C241" w14:textId="77777777" w:rsidR="00614D1D" w:rsidRDefault="00997722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  <w:sdt>
              <w:sdtPr>
                <w:rPr>
                  <w:rFonts w:ascii="Arial" w:hAnsi="Arial" w:cs="Arial"/>
                  <w:sz w:val="22"/>
                </w:rPr>
                <w:id w:val="-929347115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Content>
                <w:r w:rsidR="00614D1D">
                  <w:rPr>
                    <w:rFonts w:ascii="MS Gothic" w:eastAsia="MS Gothic" w:hAnsi="MS Gothic" w:cs="Arial" w:hint="eastAsia"/>
                    <w:sz w:val="22"/>
                  </w:rPr>
                  <w:t>☐</w:t>
                </w:r>
              </w:sdtContent>
            </w:sdt>
            <w:r w:rsidR="00614D1D">
              <w:rPr>
                <w:rFonts w:ascii="Arial" w:hAnsi="Arial" w:cs="Arial"/>
                <w:sz w:val="22"/>
              </w:rPr>
              <w:tab/>
              <w:t>Low</w:t>
            </w:r>
          </w:p>
          <w:p w14:paraId="34A9E4B9" w14:textId="77777777" w:rsidR="00614D1D" w:rsidRPr="0037315E" w:rsidRDefault="00614D1D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</w:p>
        </w:tc>
      </w:tr>
      <w:tr w:rsidR="00614D1D" w14:paraId="5F9BFB1C" w14:textId="77777777" w:rsidTr="00F03085">
        <w:trPr>
          <w:trHeight w:val="1781"/>
        </w:trPr>
        <w:tc>
          <w:tcPr>
            <w:tcW w:w="6264" w:type="dxa"/>
            <w:gridSpan w:val="3"/>
            <w:vMerge/>
          </w:tcPr>
          <w:p w14:paraId="5D95F439" w14:textId="77777777" w:rsidR="00614D1D" w:rsidRDefault="00614D1D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</w:p>
        </w:tc>
        <w:tc>
          <w:tcPr>
            <w:tcW w:w="1686" w:type="dxa"/>
            <w:gridSpan w:val="2"/>
          </w:tcPr>
          <w:p w14:paraId="5CC729D0" w14:textId="77777777" w:rsidR="00614D1D" w:rsidRPr="00FD3D7D" w:rsidRDefault="00614D1D" w:rsidP="00F03085">
            <w:pPr>
              <w:tabs>
                <w:tab w:val="left" w:pos="404"/>
              </w:tabs>
              <w:jc w:val="center"/>
              <w:rPr>
                <w:rFonts w:ascii="Arial" w:hAnsi="Arial" w:cs="Arial"/>
                <w:b/>
                <w:sz w:val="22"/>
              </w:rPr>
            </w:pPr>
            <w:r>
              <w:rPr>
                <w:rFonts w:ascii="Arial" w:hAnsi="Arial" w:cs="Arial"/>
                <w:b/>
                <w:sz w:val="22"/>
              </w:rPr>
              <w:t>Parent ID:</w:t>
            </w:r>
          </w:p>
        </w:tc>
      </w:tr>
      <w:tr w:rsidR="00614D1D" w14:paraId="323DBBC9" w14:textId="77777777" w:rsidTr="00F03085">
        <w:trPr>
          <w:trHeight w:val="1447"/>
        </w:trPr>
        <w:tc>
          <w:tcPr>
            <w:tcW w:w="4705" w:type="dxa"/>
            <w:gridSpan w:val="2"/>
          </w:tcPr>
          <w:p w14:paraId="7DFD463F" w14:textId="77777777" w:rsidR="00614D1D" w:rsidRPr="00AA5DFD" w:rsidRDefault="00614D1D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  <w:r w:rsidRPr="00AA5DFD">
              <w:rPr>
                <w:rFonts w:ascii="Arial" w:hAnsi="Arial" w:cs="Arial"/>
                <w:b/>
                <w:sz w:val="22"/>
                <w:lang w:val="en-US"/>
              </w:rPr>
              <w:t>Definition of Done:</w:t>
            </w:r>
          </w:p>
          <w:p w14:paraId="787CE05C" w14:textId="77777777" w:rsidR="00614D1D" w:rsidRPr="00AA5DFD" w:rsidRDefault="00614D1D" w:rsidP="00F03085">
            <w:pPr>
              <w:rPr>
                <w:rFonts w:ascii="Arial" w:hAnsi="Arial" w:cs="Arial"/>
                <w:noProof/>
                <w:sz w:val="22"/>
                <w:lang w:val="en-US"/>
              </w:rPr>
            </w:pPr>
            <w:r w:rsidRPr="00AA5DFD">
              <w:rPr>
                <w:rFonts w:ascii="Arial" w:hAnsi="Arial" w:cs="Arial"/>
                <w:noProof/>
                <w:sz w:val="22"/>
                <w:lang w:val="en-US"/>
              </w:rPr>
              <w:t>Lorem ipsum dolor sit amet, consectetuer adipiscing elit.</w:t>
            </w:r>
          </w:p>
          <w:p w14:paraId="5869B926" w14:textId="060605E4" w:rsidR="00614D1D" w:rsidRPr="0037315E" w:rsidRDefault="00614D1D" w:rsidP="00F03085">
            <w:pPr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noProof/>
                <w:sz w:val="22"/>
              </w:rPr>
              <w:t>Maecenas porttitor congue massa.</w:t>
            </w:r>
          </w:p>
        </w:tc>
        <w:tc>
          <w:tcPr>
            <w:tcW w:w="3245" w:type="dxa"/>
            <w:gridSpan w:val="3"/>
          </w:tcPr>
          <w:p w14:paraId="6AF0C25D" w14:textId="77777777" w:rsidR="00614D1D" w:rsidRPr="00614D1D" w:rsidRDefault="00614D1D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  <w:r w:rsidRPr="00614D1D">
              <w:rPr>
                <w:rFonts w:ascii="Arial" w:hAnsi="Arial" w:cs="Arial"/>
                <w:b/>
                <w:sz w:val="22"/>
                <w:lang w:val="en-US"/>
              </w:rPr>
              <w:t>Comments:</w:t>
            </w:r>
          </w:p>
          <w:p w14:paraId="315D68A4" w14:textId="77777777" w:rsidR="00614D1D" w:rsidRPr="00614D1D" w:rsidRDefault="00614D1D" w:rsidP="00F03085">
            <w:pPr>
              <w:rPr>
                <w:rFonts w:ascii="Arial" w:hAnsi="Arial" w:cs="Arial"/>
                <w:noProof/>
                <w:sz w:val="22"/>
                <w:lang w:val="en-US"/>
              </w:rPr>
            </w:pPr>
            <w:r w:rsidRPr="00614D1D">
              <w:rPr>
                <w:rFonts w:ascii="Arial" w:hAnsi="Arial" w:cs="Arial"/>
                <w:noProof/>
                <w:sz w:val="22"/>
                <w:lang w:val="en-US"/>
              </w:rPr>
              <w:t>Lorem ipsum dolor sit amet, consectetuer adipiscing elit.</w:t>
            </w:r>
          </w:p>
          <w:p w14:paraId="533EFB5B" w14:textId="5DB4001A" w:rsidR="00614D1D" w:rsidRPr="0037315E" w:rsidRDefault="00614D1D" w:rsidP="00236893">
            <w:pPr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noProof/>
                <w:sz w:val="22"/>
              </w:rPr>
              <w:t>Maecenas porttitor congue massa.</w:t>
            </w:r>
          </w:p>
        </w:tc>
      </w:tr>
    </w:tbl>
    <w:p w14:paraId="7CA04C27" w14:textId="77777777" w:rsidR="00A85B3C" w:rsidRPr="008E6080" w:rsidRDefault="00A85B3C" w:rsidP="008E6080">
      <w:pPr>
        <w:rPr>
          <w:lang w:val="en-US"/>
        </w:rPr>
      </w:pPr>
    </w:p>
    <w:p w14:paraId="1E185EB3" w14:textId="6AE6A8B5" w:rsidR="00696CED" w:rsidRDefault="00696CED" w:rsidP="00696CED">
      <w:pPr>
        <w:pStyle w:val="berschrift4"/>
        <w:rPr>
          <w:lang w:val="en-US"/>
        </w:rPr>
      </w:pPr>
      <w:r>
        <w:rPr>
          <w:lang w:val="en-US"/>
        </w:rPr>
        <w:t>What did we do</w:t>
      </w:r>
      <w:r w:rsidR="00A64409">
        <w:rPr>
          <w:lang w:val="en-US"/>
        </w:rPr>
        <w:t xml:space="preserve"> / How did we do it</w:t>
      </w:r>
      <w:r>
        <w:rPr>
          <w:lang w:val="en-US"/>
        </w:rPr>
        <w:t>?</w:t>
      </w:r>
    </w:p>
    <w:p w14:paraId="29736153" w14:textId="4B88F927" w:rsidR="00696CED" w:rsidRPr="00696CED" w:rsidRDefault="00696CED" w:rsidP="00696CED">
      <w:pPr>
        <w:rPr>
          <w:lang w:val="en-US"/>
        </w:rPr>
      </w:pPr>
      <w:r>
        <w:rPr>
          <w:lang w:val="en-US"/>
        </w:rPr>
        <w:t xml:space="preserve">Wie </w:t>
      </w:r>
      <w:proofErr w:type="spellStart"/>
      <w:r>
        <w:rPr>
          <w:lang w:val="en-US"/>
        </w:rPr>
        <w:t>sind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wi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orgegangen</w:t>
      </w:r>
      <w:proofErr w:type="spellEnd"/>
    </w:p>
    <w:p w14:paraId="24397A6D" w14:textId="60CB291A" w:rsidR="00696CED" w:rsidRDefault="00696CED" w:rsidP="00696CED">
      <w:pPr>
        <w:pStyle w:val="berschrift4"/>
        <w:rPr>
          <w:lang w:val="en-US"/>
        </w:rPr>
      </w:pPr>
      <w:r>
        <w:rPr>
          <w:lang w:val="en-US"/>
        </w:rPr>
        <w:t>Results</w:t>
      </w:r>
    </w:p>
    <w:p w14:paraId="6CF4C5C6" w14:textId="5B8D64C1" w:rsidR="00696CED" w:rsidRPr="00696CED" w:rsidRDefault="00696CED" w:rsidP="00696CED">
      <w:pPr>
        <w:rPr>
          <w:lang w:val="en-US"/>
        </w:rPr>
      </w:pPr>
      <w:r>
        <w:rPr>
          <w:lang w:val="en-US"/>
        </w:rPr>
        <w:t xml:space="preserve">Was war </w:t>
      </w:r>
      <w:proofErr w:type="spellStart"/>
      <w:r>
        <w:rPr>
          <w:lang w:val="en-US"/>
        </w:rPr>
        <w:t>das Endresultat</w:t>
      </w:r>
      <w:proofErr w:type="spellEnd"/>
    </w:p>
    <w:p w14:paraId="5BBC5BAB" w14:textId="4CA476C7" w:rsidR="00A64409" w:rsidRDefault="00D62BD6" w:rsidP="00D62BD6">
      <w:pPr>
        <w:pStyle w:val="berschrift3"/>
      </w:pPr>
      <w:bookmarkStart w:id="15" w:name="_Toc22807255"/>
      <w:r>
        <w:t>Titel</w:t>
      </w:r>
      <w:r w:rsidR="00A64409">
        <w:t xml:space="preserve"> der User Story 2</w:t>
      </w:r>
      <w:bookmarkEnd w:id="15"/>
    </w:p>
    <w:p w14:paraId="64159EC3" w14:textId="77777777" w:rsidR="00A64409" w:rsidRDefault="00A64409" w:rsidP="00A64409">
      <w:pPr>
        <w:pStyle w:val="berschrift4"/>
        <w:rPr>
          <w:lang w:val="en-US"/>
        </w:rPr>
      </w:pPr>
      <w:r>
        <w:rPr>
          <w:lang w:val="en-US"/>
        </w:rPr>
        <w:t>Story Card</w:t>
      </w:r>
    </w:p>
    <w:tbl>
      <w:tblPr>
        <w:tblW w:w="0" w:type="auto"/>
        <w:tblInd w:w="11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878"/>
        <w:gridCol w:w="3827"/>
        <w:gridCol w:w="1559"/>
        <w:gridCol w:w="851"/>
        <w:gridCol w:w="835"/>
      </w:tblGrid>
      <w:tr w:rsidR="00A64409" w14:paraId="3298E9EA" w14:textId="77777777" w:rsidTr="00F03085">
        <w:trPr>
          <w:trHeight w:val="227"/>
        </w:trPr>
        <w:tc>
          <w:tcPr>
            <w:tcW w:w="878" w:type="dxa"/>
          </w:tcPr>
          <w:p w14:paraId="2C789168" w14:textId="77777777" w:rsidR="00A64409" w:rsidRPr="00A11357" w:rsidRDefault="00A64409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  <w:r w:rsidRPr="00B27EA3">
              <w:rPr>
                <w:rFonts w:ascii="Arial" w:hAnsi="Arial" w:cs="Arial"/>
                <w:b/>
                <w:sz w:val="22"/>
              </w:rPr>
              <w:t>ID:</w:t>
            </w:r>
          </w:p>
        </w:tc>
        <w:tc>
          <w:tcPr>
            <w:tcW w:w="6237" w:type="dxa"/>
            <w:gridSpan w:val="3"/>
            <w:vMerge w:val="restart"/>
            <w:vAlign w:val="center"/>
          </w:tcPr>
          <w:p w14:paraId="286F1235" w14:textId="77777777" w:rsidR="00A64409" w:rsidRPr="00904FEB" w:rsidRDefault="00A64409" w:rsidP="00F03085">
            <w:pPr>
              <w:jc w:val="center"/>
              <w:rPr>
                <w:rFonts w:ascii="Arial" w:hAnsi="Arial" w:cs="Arial"/>
                <w:b/>
                <w:bCs/>
                <w:sz w:val="22"/>
                <w:lang w:val="en-US"/>
              </w:rPr>
            </w:pPr>
            <w:proofErr w:type="spellStart"/>
            <w:r w:rsidRPr="00904FEB">
              <w:rPr>
                <w:rFonts w:ascii="Arial" w:hAnsi="Arial" w:cs="Arial"/>
                <w:b/>
                <w:bCs/>
                <w:sz w:val="22"/>
                <w:lang w:val="en-US"/>
              </w:rPr>
              <w:t>Titel</w:t>
            </w:r>
            <w:proofErr w:type="spellEnd"/>
            <w:r w:rsidRPr="00904FEB">
              <w:rPr>
                <w:rFonts w:ascii="Arial" w:hAnsi="Arial" w:cs="Arial"/>
                <w:b/>
                <w:bCs/>
                <w:sz w:val="22"/>
                <w:lang w:val="en-US"/>
              </w:rPr>
              <w:t xml:space="preserve"> der User Story</w:t>
            </w:r>
          </w:p>
        </w:tc>
        <w:tc>
          <w:tcPr>
            <w:tcW w:w="835" w:type="dxa"/>
          </w:tcPr>
          <w:p w14:paraId="481A4369" w14:textId="77777777" w:rsidR="00A64409" w:rsidRPr="00A11357" w:rsidRDefault="00A64409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  <w:r w:rsidRPr="00A619D2">
              <w:rPr>
                <w:rFonts w:ascii="Arial" w:hAnsi="Arial" w:cs="Arial"/>
                <w:b/>
                <w:sz w:val="22"/>
              </w:rPr>
              <w:t>Size:</w:t>
            </w:r>
          </w:p>
        </w:tc>
      </w:tr>
      <w:tr w:rsidR="00A64409" w14:paraId="2444AE4E" w14:textId="77777777" w:rsidTr="00F03085">
        <w:trPr>
          <w:trHeight w:val="361"/>
        </w:trPr>
        <w:tc>
          <w:tcPr>
            <w:tcW w:w="878" w:type="dxa"/>
          </w:tcPr>
          <w:p w14:paraId="2F527686" w14:textId="77777777" w:rsidR="00A64409" w:rsidRPr="00B27EA3" w:rsidRDefault="00A64409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</w:p>
        </w:tc>
        <w:tc>
          <w:tcPr>
            <w:tcW w:w="6237" w:type="dxa"/>
            <w:gridSpan w:val="3"/>
            <w:vMerge/>
          </w:tcPr>
          <w:p w14:paraId="0999B538" w14:textId="77777777" w:rsidR="00A64409" w:rsidRPr="00AA5DFD" w:rsidRDefault="00A64409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</w:p>
        </w:tc>
        <w:tc>
          <w:tcPr>
            <w:tcW w:w="835" w:type="dxa"/>
          </w:tcPr>
          <w:p w14:paraId="68C9E435" w14:textId="77777777" w:rsidR="00A64409" w:rsidRPr="00A619D2" w:rsidRDefault="00A64409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</w:p>
        </w:tc>
      </w:tr>
      <w:tr w:rsidR="00A64409" w14:paraId="2AC35BA7" w14:textId="77777777" w:rsidTr="00F03085">
        <w:trPr>
          <w:trHeight w:val="1781"/>
        </w:trPr>
        <w:tc>
          <w:tcPr>
            <w:tcW w:w="6264" w:type="dxa"/>
            <w:gridSpan w:val="3"/>
            <w:vMerge w:val="restart"/>
          </w:tcPr>
          <w:p w14:paraId="79DFB322" w14:textId="77777777" w:rsidR="00A64409" w:rsidRPr="00AA5DFD" w:rsidRDefault="00A64409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  <w:r>
              <w:rPr>
                <w:rFonts w:ascii="Arial" w:hAnsi="Arial" w:cs="Arial"/>
                <w:b/>
                <w:sz w:val="22"/>
                <w:lang w:val="en-US"/>
              </w:rPr>
              <w:t>Description</w:t>
            </w:r>
            <w:r w:rsidRPr="00AA5DFD">
              <w:rPr>
                <w:rFonts w:ascii="Arial" w:hAnsi="Arial" w:cs="Arial"/>
                <w:b/>
                <w:sz w:val="22"/>
                <w:lang w:val="en-US"/>
              </w:rPr>
              <w:t>:</w:t>
            </w:r>
          </w:p>
          <w:p w14:paraId="15E82686" w14:textId="77777777" w:rsidR="00A64409" w:rsidRPr="001D0201" w:rsidRDefault="00A64409" w:rsidP="00F03085">
            <w:p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  <w:t>Short description what the User Story is / means</w:t>
            </w:r>
          </w:p>
          <w:p w14:paraId="061AB03C" w14:textId="77777777" w:rsidR="00A64409" w:rsidRPr="001D0201" w:rsidRDefault="00A64409" w:rsidP="00F03085">
            <w:pPr>
              <w:numPr>
                <w:ilvl w:val="0"/>
                <w:numId w:val="7"/>
              </w:num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  <w:t>Formulated as a user story: „Als [Rolle] möchte ich [Funktion] um [Nutzen].“</w:t>
            </w:r>
          </w:p>
          <w:p w14:paraId="48E7A133" w14:textId="77777777" w:rsidR="00A64409" w:rsidRPr="001D0201" w:rsidRDefault="00A64409" w:rsidP="00F03085">
            <w:pPr>
              <w:numPr>
                <w:ilvl w:val="0"/>
                <w:numId w:val="7"/>
              </w:num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  <w:t>Immer aus Sicht des Anwenders</w:t>
            </w:r>
          </w:p>
          <w:p w14:paraId="791FEC3A" w14:textId="77777777" w:rsidR="00A64409" w:rsidRPr="001D0201" w:rsidRDefault="00A64409" w:rsidP="00F03085">
            <w:pPr>
              <w:numPr>
                <w:ilvl w:val="0"/>
                <w:numId w:val="7"/>
              </w:num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  <w:t>Beispiel: As a participant of the Security Awareness training I would like to learn something about the topic “TOPIC” in order to become more secure in dealing with IT resources.</w:t>
            </w:r>
          </w:p>
          <w:p w14:paraId="58B670F1" w14:textId="77777777" w:rsidR="00A64409" w:rsidRPr="00AA5DFD" w:rsidRDefault="00A64409" w:rsidP="00F03085">
            <w:pPr>
              <w:rPr>
                <w:rFonts w:ascii="Arial" w:hAnsi="Arial" w:cs="Arial"/>
                <w:sz w:val="22"/>
                <w:lang w:val="en-US"/>
              </w:rPr>
            </w:pPr>
          </w:p>
        </w:tc>
        <w:tc>
          <w:tcPr>
            <w:tcW w:w="1686" w:type="dxa"/>
            <w:gridSpan w:val="2"/>
          </w:tcPr>
          <w:p w14:paraId="6A17C1C3" w14:textId="77777777" w:rsidR="00A64409" w:rsidRDefault="00A64409" w:rsidP="00F03085">
            <w:pPr>
              <w:tabs>
                <w:tab w:val="left" w:pos="404"/>
              </w:tabs>
              <w:jc w:val="center"/>
              <w:rPr>
                <w:rFonts w:ascii="Arial" w:hAnsi="Arial" w:cs="Arial"/>
                <w:sz w:val="22"/>
              </w:rPr>
            </w:pPr>
            <w:proofErr w:type="spellStart"/>
            <w:r w:rsidRPr="00FD3D7D">
              <w:rPr>
                <w:rFonts w:ascii="Arial" w:hAnsi="Arial" w:cs="Arial"/>
                <w:b/>
                <w:sz w:val="22"/>
              </w:rPr>
              <w:t>Priority</w:t>
            </w:r>
            <w:proofErr w:type="spellEnd"/>
            <w:r>
              <w:rPr>
                <w:rFonts w:ascii="Arial" w:hAnsi="Arial" w:cs="Arial"/>
                <w:b/>
                <w:sz w:val="22"/>
              </w:rPr>
              <w:t>:</w:t>
            </w:r>
          </w:p>
          <w:p w14:paraId="2C714B7B" w14:textId="77777777" w:rsidR="00A64409" w:rsidRDefault="00997722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  <w:sdt>
              <w:sdtPr>
                <w:rPr>
                  <w:rFonts w:ascii="Arial" w:hAnsi="Arial" w:cs="Arial"/>
                  <w:sz w:val="22"/>
                </w:rPr>
                <w:id w:val="-1707173376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Content>
                <w:r w:rsidR="00A64409">
                  <w:rPr>
                    <w:rFonts w:ascii="MS Gothic" w:eastAsia="MS Gothic" w:hAnsi="MS Gothic" w:cs="Arial" w:hint="eastAsia"/>
                    <w:sz w:val="22"/>
                  </w:rPr>
                  <w:t>☐</w:t>
                </w:r>
              </w:sdtContent>
            </w:sdt>
            <w:r w:rsidR="00A64409">
              <w:rPr>
                <w:rFonts w:ascii="Arial" w:hAnsi="Arial" w:cs="Arial"/>
                <w:sz w:val="22"/>
              </w:rPr>
              <w:tab/>
              <w:t>High</w:t>
            </w:r>
          </w:p>
          <w:p w14:paraId="116967E8" w14:textId="77777777" w:rsidR="00A64409" w:rsidRDefault="00997722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  <w:sdt>
              <w:sdtPr>
                <w:rPr>
                  <w:rFonts w:ascii="Arial" w:hAnsi="Arial" w:cs="Arial"/>
                  <w:sz w:val="22"/>
                </w:rPr>
                <w:id w:val="1371263507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Content>
                <w:r w:rsidR="00A64409">
                  <w:rPr>
                    <w:rFonts w:ascii="MS Gothic" w:eastAsia="MS Gothic" w:hAnsi="MS Gothic" w:cs="Arial" w:hint="eastAsia"/>
                    <w:sz w:val="22"/>
                  </w:rPr>
                  <w:t>☐</w:t>
                </w:r>
              </w:sdtContent>
            </w:sdt>
            <w:r w:rsidR="00A64409">
              <w:rPr>
                <w:rFonts w:ascii="Arial" w:hAnsi="Arial" w:cs="Arial"/>
                <w:sz w:val="22"/>
              </w:rPr>
              <w:tab/>
              <w:t>Medium</w:t>
            </w:r>
          </w:p>
          <w:p w14:paraId="13C3E7EE" w14:textId="77777777" w:rsidR="00A64409" w:rsidRDefault="00997722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  <w:sdt>
              <w:sdtPr>
                <w:rPr>
                  <w:rFonts w:ascii="Arial" w:hAnsi="Arial" w:cs="Arial"/>
                  <w:sz w:val="22"/>
                </w:rPr>
                <w:id w:val="-1870370865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Content>
                <w:r w:rsidR="00A64409">
                  <w:rPr>
                    <w:rFonts w:ascii="MS Gothic" w:eastAsia="MS Gothic" w:hAnsi="MS Gothic" w:cs="Arial" w:hint="eastAsia"/>
                    <w:sz w:val="22"/>
                  </w:rPr>
                  <w:t>☐</w:t>
                </w:r>
              </w:sdtContent>
            </w:sdt>
            <w:r w:rsidR="00A64409">
              <w:rPr>
                <w:rFonts w:ascii="Arial" w:hAnsi="Arial" w:cs="Arial"/>
                <w:sz w:val="22"/>
              </w:rPr>
              <w:tab/>
              <w:t>Low</w:t>
            </w:r>
          </w:p>
          <w:p w14:paraId="5DA55539" w14:textId="77777777" w:rsidR="00A64409" w:rsidRPr="0037315E" w:rsidRDefault="00A64409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</w:p>
        </w:tc>
      </w:tr>
      <w:tr w:rsidR="00A64409" w14:paraId="69A76326" w14:textId="77777777" w:rsidTr="00F03085">
        <w:trPr>
          <w:trHeight w:val="1781"/>
        </w:trPr>
        <w:tc>
          <w:tcPr>
            <w:tcW w:w="6264" w:type="dxa"/>
            <w:gridSpan w:val="3"/>
            <w:vMerge/>
          </w:tcPr>
          <w:p w14:paraId="239FD762" w14:textId="77777777" w:rsidR="00A64409" w:rsidRDefault="00A64409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</w:p>
        </w:tc>
        <w:tc>
          <w:tcPr>
            <w:tcW w:w="1686" w:type="dxa"/>
            <w:gridSpan w:val="2"/>
          </w:tcPr>
          <w:p w14:paraId="4616898B" w14:textId="77777777" w:rsidR="00A64409" w:rsidRPr="00FD3D7D" w:rsidRDefault="00A64409" w:rsidP="00F03085">
            <w:pPr>
              <w:tabs>
                <w:tab w:val="left" w:pos="404"/>
              </w:tabs>
              <w:jc w:val="center"/>
              <w:rPr>
                <w:rFonts w:ascii="Arial" w:hAnsi="Arial" w:cs="Arial"/>
                <w:b/>
                <w:sz w:val="22"/>
              </w:rPr>
            </w:pPr>
            <w:r>
              <w:rPr>
                <w:rFonts w:ascii="Arial" w:hAnsi="Arial" w:cs="Arial"/>
                <w:b/>
                <w:sz w:val="22"/>
              </w:rPr>
              <w:t>Parent ID:</w:t>
            </w:r>
          </w:p>
        </w:tc>
      </w:tr>
      <w:tr w:rsidR="00A64409" w14:paraId="4D0A4612" w14:textId="77777777" w:rsidTr="00F03085">
        <w:trPr>
          <w:trHeight w:val="1447"/>
        </w:trPr>
        <w:tc>
          <w:tcPr>
            <w:tcW w:w="4705" w:type="dxa"/>
            <w:gridSpan w:val="2"/>
          </w:tcPr>
          <w:p w14:paraId="559397D9" w14:textId="77777777" w:rsidR="00A64409" w:rsidRPr="00AA5DFD" w:rsidRDefault="00A64409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  <w:r w:rsidRPr="00AA5DFD">
              <w:rPr>
                <w:rFonts w:ascii="Arial" w:hAnsi="Arial" w:cs="Arial"/>
                <w:b/>
                <w:sz w:val="22"/>
                <w:lang w:val="en-US"/>
              </w:rPr>
              <w:t>Definition of Done:</w:t>
            </w:r>
          </w:p>
          <w:p w14:paraId="1A354104" w14:textId="77777777" w:rsidR="00A64409" w:rsidRPr="00AA5DFD" w:rsidRDefault="00A64409" w:rsidP="00F03085">
            <w:pPr>
              <w:rPr>
                <w:rFonts w:ascii="Arial" w:hAnsi="Arial" w:cs="Arial"/>
                <w:noProof/>
                <w:sz w:val="22"/>
                <w:lang w:val="en-US"/>
              </w:rPr>
            </w:pPr>
            <w:r w:rsidRPr="00AA5DFD">
              <w:rPr>
                <w:rFonts w:ascii="Arial" w:hAnsi="Arial" w:cs="Arial"/>
                <w:noProof/>
                <w:sz w:val="22"/>
                <w:lang w:val="en-US"/>
              </w:rPr>
              <w:t>Lorem ipsum dolor sit amet, consectetuer adipiscing elit.</w:t>
            </w:r>
          </w:p>
          <w:p w14:paraId="080C007C" w14:textId="77777777" w:rsidR="00A64409" w:rsidRPr="0037315E" w:rsidRDefault="00A64409" w:rsidP="00F03085">
            <w:pPr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noProof/>
                <w:sz w:val="22"/>
              </w:rPr>
              <w:t>Maecenas porttitor congue massa.</w:t>
            </w:r>
          </w:p>
        </w:tc>
        <w:tc>
          <w:tcPr>
            <w:tcW w:w="3245" w:type="dxa"/>
            <w:gridSpan w:val="3"/>
          </w:tcPr>
          <w:p w14:paraId="4F7B5A34" w14:textId="77777777" w:rsidR="00A64409" w:rsidRPr="00614D1D" w:rsidRDefault="00A64409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  <w:r w:rsidRPr="00614D1D">
              <w:rPr>
                <w:rFonts w:ascii="Arial" w:hAnsi="Arial" w:cs="Arial"/>
                <w:b/>
                <w:sz w:val="22"/>
                <w:lang w:val="en-US"/>
              </w:rPr>
              <w:t>Comments:</w:t>
            </w:r>
          </w:p>
          <w:p w14:paraId="4A406FD5" w14:textId="77777777" w:rsidR="00A64409" w:rsidRPr="00614D1D" w:rsidRDefault="00A64409" w:rsidP="00F03085">
            <w:pPr>
              <w:rPr>
                <w:rFonts w:ascii="Arial" w:hAnsi="Arial" w:cs="Arial"/>
                <w:noProof/>
                <w:sz w:val="22"/>
                <w:lang w:val="en-US"/>
              </w:rPr>
            </w:pPr>
            <w:r w:rsidRPr="00614D1D">
              <w:rPr>
                <w:rFonts w:ascii="Arial" w:hAnsi="Arial" w:cs="Arial"/>
                <w:noProof/>
                <w:sz w:val="22"/>
                <w:lang w:val="en-US"/>
              </w:rPr>
              <w:t>Lorem ipsum dolor sit amet, consectetuer adipiscing elit.</w:t>
            </w:r>
          </w:p>
          <w:p w14:paraId="250F0A49" w14:textId="77777777" w:rsidR="00A64409" w:rsidRPr="0037315E" w:rsidRDefault="00A64409" w:rsidP="00F03085">
            <w:pPr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noProof/>
                <w:sz w:val="22"/>
              </w:rPr>
              <w:t>Maecenas porttitor congue massa.</w:t>
            </w:r>
          </w:p>
        </w:tc>
      </w:tr>
    </w:tbl>
    <w:p w14:paraId="1E2EF92E" w14:textId="77777777" w:rsidR="00A64409" w:rsidRPr="008E6080" w:rsidRDefault="00A64409" w:rsidP="00A64409">
      <w:pPr>
        <w:rPr>
          <w:lang w:val="en-US"/>
        </w:rPr>
      </w:pPr>
    </w:p>
    <w:p w14:paraId="0B1A2EFC" w14:textId="77777777" w:rsidR="00A64409" w:rsidRDefault="00A64409" w:rsidP="00A64409">
      <w:pPr>
        <w:pStyle w:val="berschrift4"/>
        <w:rPr>
          <w:lang w:val="en-US"/>
        </w:rPr>
      </w:pPr>
      <w:r>
        <w:rPr>
          <w:lang w:val="en-US"/>
        </w:rPr>
        <w:t>What did we do / How did we do it?</w:t>
      </w:r>
    </w:p>
    <w:p w14:paraId="068921CA" w14:textId="77777777" w:rsidR="00A64409" w:rsidRPr="00696CED" w:rsidRDefault="00A64409" w:rsidP="00A64409">
      <w:pPr>
        <w:rPr>
          <w:lang w:val="en-US"/>
        </w:rPr>
      </w:pPr>
      <w:r>
        <w:rPr>
          <w:lang w:val="en-US"/>
        </w:rPr>
        <w:t xml:space="preserve">Wie </w:t>
      </w:r>
      <w:proofErr w:type="spellStart"/>
      <w:r>
        <w:rPr>
          <w:lang w:val="en-US"/>
        </w:rPr>
        <w:t>sind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wi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orgegangen</w:t>
      </w:r>
      <w:proofErr w:type="spellEnd"/>
    </w:p>
    <w:p w14:paraId="55E1E440" w14:textId="77777777" w:rsidR="00A64409" w:rsidRDefault="00A64409" w:rsidP="00A64409">
      <w:pPr>
        <w:pStyle w:val="berschrift4"/>
        <w:rPr>
          <w:lang w:val="en-US"/>
        </w:rPr>
      </w:pPr>
      <w:r>
        <w:rPr>
          <w:lang w:val="en-US"/>
        </w:rPr>
        <w:t>Results</w:t>
      </w:r>
    </w:p>
    <w:p w14:paraId="55FE48FC" w14:textId="77777777" w:rsidR="00A64409" w:rsidRPr="00696CED" w:rsidRDefault="00A64409" w:rsidP="00A64409">
      <w:pPr>
        <w:rPr>
          <w:lang w:val="en-US"/>
        </w:rPr>
      </w:pPr>
      <w:r>
        <w:rPr>
          <w:lang w:val="en-US"/>
        </w:rPr>
        <w:t xml:space="preserve">Was war das </w:t>
      </w:r>
      <w:proofErr w:type="spellStart"/>
      <w:r>
        <w:rPr>
          <w:lang w:val="en-US"/>
        </w:rPr>
        <w:t>Endresultat</w:t>
      </w:r>
      <w:proofErr w:type="spellEnd"/>
    </w:p>
    <w:p w14:paraId="39991439" w14:textId="0716C5F1" w:rsidR="00BD7649" w:rsidRDefault="00BD7649" w:rsidP="00BD7649">
      <w:pPr>
        <w:pStyle w:val="berschrift2"/>
        <w:rPr>
          <w:lang w:val="en-GB"/>
        </w:rPr>
      </w:pPr>
      <w:bookmarkStart w:id="16" w:name="_Toc22807256"/>
      <w:r>
        <w:rPr>
          <w:lang w:val="en-GB"/>
        </w:rPr>
        <w:t>Sprint Review</w:t>
      </w:r>
      <w:bookmarkEnd w:id="16"/>
    </w:p>
    <w:p w14:paraId="0FB46939" w14:textId="43C4313E" w:rsidR="00BD7649" w:rsidRPr="00BD7649" w:rsidRDefault="00BD7649" w:rsidP="00BD7649">
      <w:pPr>
        <w:pStyle w:val="berschrift2"/>
        <w:rPr>
          <w:lang w:val="en-GB"/>
        </w:rPr>
      </w:pPr>
      <w:bookmarkStart w:id="17" w:name="_Toc22807257"/>
      <w:r>
        <w:rPr>
          <w:lang w:val="en-GB"/>
        </w:rPr>
        <w:t>Sprint Retrospective</w:t>
      </w:r>
      <w:bookmarkEnd w:id="17"/>
    </w:p>
    <w:p w14:paraId="1C64264D" w14:textId="4AAFA3F8" w:rsidR="00727587" w:rsidRDefault="00727587" w:rsidP="00727587">
      <w:pPr>
        <w:pStyle w:val="berschrift1"/>
        <w:rPr>
          <w:lang w:val="en-GB"/>
        </w:rPr>
      </w:pPr>
      <w:bookmarkStart w:id="18" w:name="_Toc22807258"/>
      <w:r w:rsidRPr="69F01E89">
        <w:rPr>
          <w:lang w:val="en-GB"/>
        </w:rPr>
        <w:t xml:space="preserve">Sprint </w:t>
      </w:r>
      <w:r>
        <w:rPr>
          <w:lang w:val="en-GB"/>
        </w:rPr>
        <w:t>1</w:t>
      </w:r>
      <w:bookmarkEnd w:id="18"/>
    </w:p>
    <w:p w14:paraId="58365006" w14:textId="77777777" w:rsidR="00747BD9" w:rsidRDefault="00747BD9" w:rsidP="00747BD9">
      <w:pPr>
        <w:pStyle w:val="berschrift2"/>
        <w:rPr>
          <w:lang w:val="en-GB"/>
        </w:rPr>
      </w:pPr>
      <w:bookmarkStart w:id="19" w:name="_Toc22807259"/>
      <w:r>
        <w:rPr>
          <w:lang w:val="en-GB"/>
        </w:rPr>
        <w:t>Sprint Planning</w:t>
      </w:r>
      <w:bookmarkEnd w:id="19"/>
    </w:p>
    <w:p w14:paraId="36A8EAB2" w14:textId="77777777" w:rsidR="00747BD9" w:rsidRDefault="00747BD9" w:rsidP="00747BD9">
      <w:pPr>
        <w:pStyle w:val="berschrift2"/>
        <w:rPr>
          <w:lang w:val="en-GB"/>
        </w:rPr>
      </w:pPr>
      <w:bookmarkStart w:id="20" w:name="_Toc22807260"/>
      <w:r>
        <w:rPr>
          <w:lang w:val="en-GB"/>
        </w:rPr>
        <w:t>Sprint Execution</w:t>
      </w:r>
      <w:bookmarkEnd w:id="20"/>
    </w:p>
    <w:p w14:paraId="5540E1BB" w14:textId="77777777" w:rsidR="00117003" w:rsidRDefault="00117003" w:rsidP="00117003">
      <w:pPr>
        <w:pStyle w:val="Listenabsatz"/>
        <w:numPr>
          <w:ilvl w:val="0"/>
          <w:numId w:val="7"/>
        </w:numPr>
      </w:pPr>
      <w:r w:rsidRPr="00664A2B">
        <w:t>Die einzelnen Arbeitspakete</w:t>
      </w:r>
      <w:r>
        <w:t xml:space="preserve"> / User Stories</w:t>
      </w:r>
      <w:r w:rsidRPr="00664A2B">
        <w:t xml:space="preserve"> jeweils als</w:t>
      </w:r>
      <w:r>
        <w:t xml:space="preserve"> Unterkapitel auflisten und folgendermassen beschreiben:</w:t>
      </w:r>
    </w:p>
    <w:p w14:paraId="3520B341" w14:textId="77777777" w:rsidR="00117003" w:rsidRDefault="00117003" w:rsidP="00117003">
      <w:pPr>
        <w:pStyle w:val="berschrift3"/>
      </w:pPr>
      <w:bookmarkStart w:id="21" w:name="_Toc22807261"/>
      <w:r>
        <w:t>Titel der User Story 1</w:t>
      </w:r>
      <w:bookmarkEnd w:id="21"/>
    </w:p>
    <w:p w14:paraId="428982CE" w14:textId="77777777" w:rsidR="00117003" w:rsidRDefault="00117003" w:rsidP="00117003">
      <w:pPr>
        <w:pStyle w:val="berschrift4"/>
        <w:rPr>
          <w:lang w:val="en-US"/>
        </w:rPr>
      </w:pPr>
      <w:r>
        <w:rPr>
          <w:lang w:val="en-US"/>
        </w:rPr>
        <w:t>Story Card</w:t>
      </w:r>
    </w:p>
    <w:tbl>
      <w:tblPr>
        <w:tblW w:w="0" w:type="auto"/>
        <w:tblInd w:w="11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878"/>
        <w:gridCol w:w="3827"/>
        <w:gridCol w:w="1559"/>
        <w:gridCol w:w="851"/>
        <w:gridCol w:w="835"/>
      </w:tblGrid>
      <w:tr w:rsidR="00117003" w14:paraId="2C18E83E" w14:textId="77777777" w:rsidTr="00F03085">
        <w:trPr>
          <w:trHeight w:val="227"/>
        </w:trPr>
        <w:tc>
          <w:tcPr>
            <w:tcW w:w="878" w:type="dxa"/>
          </w:tcPr>
          <w:p w14:paraId="306BE989" w14:textId="77777777" w:rsidR="00117003" w:rsidRPr="00A11357" w:rsidRDefault="00117003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  <w:r w:rsidRPr="00B27EA3">
              <w:rPr>
                <w:rFonts w:ascii="Arial" w:hAnsi="Arial" w:cs="Arial"/>
                <w:b/>
                <w:sz w:val="22"/>
              </w:rPr>
              <w:t>ID:</w:t>
            </w:r>
          </w:p>
        </w:tc>
        <w:tc>
          <w:tcPr>
            <w:tcW w:w="6237" w:type="dxa"/>
            <w:gridSpan w:val="3"/>
            <w:vMerge w:val="restart"/>
            <w:vAlign w:val="center"/>
          </w:tcPr>
          <w:p w14:paraId="36EAF84C" w14:textId="77777777" w:rsidR="00117003" w:rsidRPr="00904FEB" w:rsidRDefault="00117003" w:rsidP="00F03085">
            <w:pPr>
              <w:jc w:val="center"/>
              <w:rPr>
                <w:rFonts w:ascii="Arial" w:hAnsi="Arial" w:cs="Arial"/>
                <w:b/>
                <w:bCs/>
                <w:sz w:val="22"/>
                <w:lang w:val="en-US"/>
              </w:rPr>
            </w:pPr>
            <w:proofErr w:type="spellStart"/>
            <w:r w:rsidRPr="00904FEB">
              <w:rPr>
                <w:rFonts w:ascii="Arial" w:hAnsi="Arial" w:cs="Arial"/>
                <w:b/>
                <w:bCs/>
                <w:sz w:val="22"/>
                <w:lang w:val="en-US"/>
              </w:rPr>
              <w:t>Titel</w:t>
            </w:r>
            <w:proofErr w:type="spellEnd"/>
            <w:r w:rsidRPr="00904FEB">
              <w:rPr>
                <w:rFonts w:ascii="Arial" w:hAnsi="Arial" w:cs="Arial"/>
                <w:b/>
                <w:bCs/>
                <w:sz w:val="22"/>
                <w:lang w:val="en-US"/>
              </w:rPr>
              <w:t xml:space="preserve"> der User Story</w:t>
            </w:r>
          </w:p>
        </w:tc>
        <w:tc>
          <w:tcPr>
            <w:tcW w:w="835" w:type="dxa"/>
          </w:tcPr>
          <w:p w14:paraId="6F44590B" w14:textId="77777777" w:rsidR="00117003" w:rsidRPr="00A11357" w:rsidRDefault="00117003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  <w:r w:rsidRPr="00A619D2">
              <w:rPr>
                <w:rFonts w:ascii="Arial" w:hAnsi="Arial" w:cs="Arial"/>
                <w:b/>
                <w:sz w:val="22"/>
              </w:rPr>
              <w:t>Size:</w:t>
            </w:r>
          </w:p>
        </w:tc>
      </w:tr>
      <w:tr w:rsidR="00117003" w14:paraId="6F4EB062" w14:textId="77777777" w:rsidTr="00F03085">
        <w:trPr>
          <w:trHeight w:val="361"/>
        </w:trPr>
        <w:tc>
          <w:tcPr>
            <w:tcW w:w="878" w:type="dxa"/>
          </w:tcPr>
          <w:p w14:paraId="52926611" w14:textId="77777777" w:rsidR="00117003" w:rsidRPr="00B27EA3" w:rsidRDefault="00117003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</w:p>
        </w:tc>
        <w:tc>
          <w:tcPr>
            <w:tcW w:w="6237" w:type="dxa"/>
            <w:gridSpan w:val="3"/>
            <w:vMerge/>
          </w:tcPr>
          <w:p w14:paraId="55628852" w14:textId="77777777" w:rsidR="00117003" w:rsidRPr="00AA5DFD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</w:p>
        </w:tc>
        <w:tc>
          <w:tcPr>
            <w:tcW w:w="835" w:type="dxa"/>
          </w:tcPr>
          <w:p w14:paraId="40148C14" w14:textId="77777777" w:rsidR="00117003" w:rsidRPr="00A619D2" w:rsidRDefault="00117003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</w:p>
        </w:tc>
      </w:tr>
      <w:tr w:rsidR="00117003" w14:paraId="239344BC" w14:textId="77777777" w:rsidTr="00F03085">
        <w:trPr>
          <w:trHeight w:val="1781"/>
        </w:trPr>
        <w:tc>
          <w:tcPr>
            <w:tcW w:w="6264" w:type="dxa"/>
            <w:gridSpan w:val="3"/>
            <w:vMerge w:val="restart"/>
          </w:tcPr>
          <w:p w14:paraId="38D186A1" w14:textId="77777777" w:rsidR="00117003" w:rsidRPr="00AA5DFD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  <w:r>
              <w:rPr>
                <w:rFonts w:ascii="Arial" w:hAnsi="Arial" w:cs="Arial"/>
                <w:b/>
                <w:sz w:val="22"/>
                <w:lang w:val="en-US"/>
              </w:rPr>
              <w:t>Description</w:t>
            </w:r>
            <w:r w:rsidRPr="00AA5DFD">
              <w:rPr>
                <w:rFonts w:ascii="Arial" w:hAnsi="Arial" w:cs="Arial"/>
                <w:b/>
                <w:sz w:val="22"/>
                <w:lang w:val="en-US"/>
              </w:rPr>
              <w:t>:</w:t>
            </w:r>
          </w:p>
          <w:p w14:paraId="59269F09" w14:textId="77777777" w:rsidR="00117003" w:rsidRPr="001D0201" w:rsidRDefault="00117003" w:rsidP="00F03085">
            <w:p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  <w:t>Short description what the User Story is / means</w:t>
            </w:r>
          </w:p>
          <w:p w14:paraId="39B00039" w14:textId="77777777" w:rsidR="00117003" w:rsidRPr="001D0201" w:rsidRDefault="00117003" w:rsidP="00F03085">
            <w:pPr>
              <w:numPr>
                <w:ilvl w:val="0"/>
                <w:numId w:val="7"/>
              </w:num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  <w:t>Formulated as a user story: „Als [Rolle] möchte ich [Funktion] um [Nutzen].“</w:t>
            </w:r>
          </w:p>
          <w:p w14:paraId="30057063" w14:textId="77777777" w:rsidR="00117003" w:rsidRPr="001D0201" w:rsidRDefault="00117003" w:rsidP="00F03085">
            <w:pPr>
              <w:numPr>
                <w:ilvl w:val="0"/>
                <w:numId w:val="7"/>
              </w:num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  <w:t>Immer aus Sicht des Anwenders</w:t>
            </w:r>
          </w:p>
          <w:p w14:paraId="5BB54C19" w14:textId="77777777" w:rsidR="00117003" w:rsidRPr="001D0201" w:rsidRDefault="00117003" w:rsidP="00F03085">
            <w:pPr>
              <w:numPr>
                <w:ilvl w:val="0"/>
                <w:numId w:val="7"/>
              </w:num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  <w:t>Beispiel: As a participant of the Security Awareness training I would like to learn something about the topic “TOPIC” in order to become more secure in dealing with IT resources.</w:t>
            </w:r>
          </w:p>
          <w:p w14:paraId="55353585" w14:textId="77777777" w:rsidR="00117003" w:rsidRPr="00AA5DFD" w:rsidRDefault="00117003" w:rsidP="00F03085">
            <w:pPr>
              <w:rPr>
                <w:rFonts w:ascii="Arial" w:hAnsi="Arial" w:cs="Arial"/>
                <w:sz w:val="22"/>
                <w:lang w:val="en-US"/>
              </w:rPr>
            </w:pPr>
          </w:p>
        </w:tc>
        <w:tc>
          <w:tcPr>
            <w:tcW w:w="1686" w:type="dxa"/>
            <w:gridSpan w:val="2"/>
          </w:tcPr>
          <w:p w14:paraId="7553125E" w14:textId="77777777" w:rsidR="00117003" w:rsidRDefault="00117003" w:rsidP="00F03085">
            <w:pPr>
              <w:tabs>
                <w:tab w:val="left" w:pos="404"/>
              </w:tabs>
              <w:jc w:val="center"/>
              <w:rPr>
                <w:rFonts w:ascii="Arial" w:hAnsi="Arial" w:cs="Arial"/>
                <w:sz w:val="22"/>
              </w:rPr>
            </w:pPr>
            <w:proofErr w:type="spellStart"/>
            <w:r w:rsidRPr="00FD3D7D">
              <w:rPr>
                <w:rFonts w:ascii="Arial" w:hAnsi="Arial" w:cs="Arial"/>
                <w:b/>
                <w:sz w:val="22"/>
              </w:rPr>
              <w:t>Priority</w:t>
            </w:r>
            <w:proofErr w:type="spellEnd"/>
            <w:r>
              <w:rPr>
                <w:rFonts w:ascii="Arial" w:hAnsi="Arial" w:cs="Arial"/>
                <w:b/>
                <w:sz w:val="22"/>
              </w:rPr>
              <w:t>:</w:t>
            </w:r>
          </w:p>
          <w:p w14:paraId="0EF4A54D" w14:textId="77777777" w:rsidR="00117003" w:rsidRDefault="00997722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  <w:sdt>
              <w:sdtPr>
                <w:rPr>
                  <w:rFonts w:ascii="Arial" w:hAnsi="Arial" w:cs="Arial"/>
                  <w:sz w:val="22"/>
                </w:rPr>
                <w:id w:val="-1027326093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Content>
                <w:r w:rsidR="00117003">
                  <w:rPr>
                    <w:rFonts w:ascii="MS Gothic" w:eastAsia="MS Gothic" w:hAnsi="MS Gothic" w:cs="Arial" w:hint="eastAsia"/>
                    <w:sz w:val="22"/>
                  </w:rPr>
                  <w:t>☐</w:t>
                </w:r>
              </w:sdtContent>
            </w:sdt>
            <w:r w:rsidR="00117003">
              <w:rPr>
                <w:rFonts w:ascii="Arial" w:hAnsi="Arial" w:cs="Arial"/>
                <w:sz w:val="22"/>
              </w:rPr>
              <w:tab/>
              <w:t>High</w:t>
            </w:r>
          </w:p>
          <w:p w14:paraId="5A7625E8" w14:textId="77777777" w:rsidR="00117003" w:rsidRDefault="00997722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  <w:sdt>
              <w:sdtPr>
                <w:rPr>
                  <w:rFonts w:ascii="Arial" w:hAnsi="Arial" w:cs="Arial"/>
                  <w:sz w:val="22"/>
                </w:rPr>
                <w:id w:val="1966157989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Content>
                <w:r w:rsidR="00117003">
                  <w:rPr>
                    <w:rFonts w:ascii="MS Gothic" w:eastAsia="MS Gothic" w:hAnsi="MS Gothic" w:cs="Arial" w:hint="eastAsia"/>
                    <w:sz w:val="22"/>
                  </w:rPr>
                  <w:t>☐</w:t>
                </w:r>
              </w:sdtContent>
            </w:sdt>
            <w:r w:rsidR="00117003">
              <w:rPr>
                <w:rFonts w:ascii="Arial" w:hAnsi="Arial" w:cs="Arial"/>
                <w:sz w:val="22"/>
              </w:rPr>
              <w:tab/>
              <w:t>Medium</w:t>
            </w:r>
          </w:p>
          <w:p w14:paraId="01991232" w14:textId="77777777" w:rsidR="00117003" w:rsidRDefault="00997722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  <w:sdt>
              <w:sdtPr>
                <w:rPr>
                  <w:rFonts w:ascii="Arial" w:hAnsi="Arial" w:cs="Arial"/>
                  <w:sz w:val="22"/>
                </w:rPr>
                <w:id w:val="1948807797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Content>
                <w:r w:rsidR="00117003">
                  <w:rPr>
                    <w:rFonts w:ascii="MS Gothic" w:eastAsia="MS Gothic" w:hAnsi="MS Gothic" w:cs="Arial" w:hint="eastAsia"/>
                    <w:sz w:val="22"/>
                  </w:rPr>
                  <w:t>☐</w:t>
                </w:r>
              </w:sdtContent>
            </w:sdt>
            <w:r w:rsidR="00117003">
              <w:rPr>
                <w:rFonts w:ascii="Arial" w:hAnsi="Arial" w:cs="Arial"/>
                <w:sz w:val="22"/>
              </w:rPr>
              <w:tab/>
              <w:t>Low</w:t>
            </w:r>
          </w:p>
          <w:p w14:paraId="685BC4A1" w14:textId="77777777" w:rsidR="00117003" w:rsidRPr="0037315E" w:rsidRDefault="00117003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</w:p>
        </w:tc>
      </w:tr>
      <w:tr w:rsidR="00117003" w14:paraId="65B1B923" w14:textId="77777777" w:rsidTr="00F03085">
        <w:trPr>
          <w:trHeight w:val="1781"/>
        </w:trPr>
        <w:tc>
          <w:tcPr>
            <w:tcW w:w="6264" w:type="dxa"/>
            <w:gridSpan w:val="3"/>
            <w:vMerge/>
          </w:tcPr>
          <w:p w14:paraId="63C0A2FB" w14:textId="77777777" w:rsidR="00117003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</w:p>
        </w:tc>
        <w:tc>
          <w:tcPr>
            <w:tcW w:w="1686" w:type="dxa"/>
            <w:gridSpan w:val="2"/>
          </w:tcPr>
          <w:p w14:paraId="70396A59" w14:textId="77777777" w:rsidR="00117003" w:rsidRPr="00FD3D7D" w:rsidRDefault="00117003" w:rsidP="00F03085">
            <w:pPr>
              <w:tabs>
                <w:tab w:val="left" w:pos="404"/>
              </w:tabs>
              <w:jc w:val="center"/>
              <w:rPr>
                <w:rFonts w:ascii="Arial" w:hAnsi="Arial" w:cs="Arial"/>
                <w:b/>
                <w:sz w:val="22"/>
              </w:rPr>
            </w:pPr>
            <w:r>
              <w:rPr>
                <w:rFonts w:ascii="Arial" w:hAnsi="Arial" w:cs="Arial"/>
                <w:b/>
                <w:sz w:val="22"/>
              </w:rPr>
              <w:t>Parent ID:</w:t>
            </w:r>
          </w:p>
        </w:tc>
      </w:tr>
      <w:tr w:rsidR="00117003" w14:paraId="7B72DF99" w14:textId="77777777" w:rsidTr="00F03085">
        <w:trPr>
          <w:trHeight w:val="1447"/>
        </w:trPr>
        <w:tc>
          <w:tcPr>
            <w:tcW w:w="4705" w:type="dxa"/>
            <w:gridSpan w:val="2"/>
          </w:tcPr>
          <w:p w14:paraId="6E1867A0" w14:textId="77777777" w:rsidR="00117003" w:rsidRPr="00AA5DFD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  <w:r w:rsidRPr="00AA5DFD">
              <w:rPr>
                <w:rFonts w:ascii="Arial" w:hAnsi="Arial" w:cs="Arial"/>
                <w:b/>
                <w:sz w:val="22"/>
                <w:lang w:val="en-US"/>
              </w:rPr>
              <w:t>Definition of Done:</w:t>
            </w:r>
          </w:p>
          <w:p w14:paraId="394C6541" w14:textId="77777777" w:rsidR="00117003" w:rsidRPr="00AA5DFD" w:rsidRDefault="00117003" w:rsidP="00F03085">
            <w:pPr>
              <w:rPr>
                <w:rFonts w:ascii="Arial" w:hAnsi="Arial" w:cs="Arial"/>
                <w:noProof/>
                <w:sz w:val="22"/>
                <w:lang w:val="en-US"/>
              </w:rPr>
            </w:pPr>
            <w:r w:rsidRPr="00AA5DFD">
              <w:rPr>
                <w:rFonts w:ascii="Arial" w:hAnsi="Arial" w:cs="Arial"/>
                <w:noProof/>
                <w:sz w:val="22"/>
                <w:lang w:val="en-US"/>
              </w:rPr>
              <w:t>Lorem ipsum dolor sit amet, consectetuer adipiscing elit.</w:t>
            </w:r>
          </w:p>
          <w:p w14:paraId="42D53978" w14:textId="77777777" w:rsidR="00117003" w:rsidRPr="0037315E" w:rsidRDefault="00117003" w:rsidP="00F03085">
            <w:pPr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noProof/>
                <w:sz w:val="22"/>
              </w:rPr>
              <w:t>Maecenas porttitor congue massa.</w:t>
            </w:r>
          </w:p>
        </w:tc>
        <w:tc>
          <w:tcPr>
            <w:tcW w:w="3245" w:type="dxa"/>
            <w:gridSpan w:val="3"/>
          </w:tcPr>
          <w:p w14:paraId="090A75AE" w14:textId="77777777" w:rsidR="00117003" w:rsidRPr="00614D1D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  <w:r w:rsidRPr="00614D1D">
              <w:rPr>
                <w:rFonts w:ascii="Arial" w:hAnsi="Arial" w:cs="Arial"/>
                <w:b/>
                <w:sz w:val="22"/>
                <w:lang w:val="en-US"/>
              </w:rPr>
              <w:t>Comments:</w:t>
            </w:r>
          </w:p>
          <w:p w14:paraId="715159D1" w14:textId="77777777" w:rsidR="00117003" w:rsidRPr="00614D1D" w:rsidRDefault="00117003" w:rsidP="00F03085">
            <w:pPr>
              <w:rPr>
                <w:rFonts w:ascii="Arial" w:hAnsi="Arial" w:cs="Arial"/>
                <w:noProof/>
                <w:sz w:val="22"/>
                <w:lang w:val="en-US"/>
              </w:rPr>
            </w:pPr>
            <w:r w:rsidRPr="00614D1D">
              <w:rPr>
                <w:rFonts w:ascii="Arial" w:hAnsi="Arial" w:cs="Arial"/>
                <w:noProof/>
                <w:sz w:val="22"/>
                <w:lang w:val="en-US"/>
              </w:rPr>
              <w:t>Lorem ipsum dolor sit amet, consectetuer adipiscing elit.</w:t>
            </w:r>
          </w:p>
          <w:p w14:paraId="58EF9D50" w14:textId="77777777" w:rsidR="00117003" w:rsidRPr="0037315E" w:rsidRDefault="00117003" w:rsidP="00F03085">
            <w:pPr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noProof/>
                <w:sz w:val="22"/>
              </w:rPr>
              <w:t>Maecenas porttitor congue massa.</w:t>
            </w:r>
          </w:p>
        </w:tc>
      </w:tr>
    </w:tbl>
    <w:p w14:paraId="00F8F31C" w14:textId="77777777" w:rsidR="00117003" w:rsidRPr="008E6080" w:rsidRDefault="00117003" w:rsidP="00117003">
      <w:pPr>
        <w:rPr>
          <w:lang w:val="en-US"/>
        </w:rPr>
      </w:pPr>
    </w:p>
    <w:p w14:paraId="69933CD4" w14:textId="77777777" w:rsidR="00117003" w:rsidRDefault="00117003" w:rsidP="00117003">
      <w:pPr>
        <w:pStyle w:val="berschrift4"/>
        <w:rPr>
          <w:lang w:val="en-US"/>
        </w:rPr>
      </w:pPr>
      <w:r>
        <w:rPr>
          <w:lang w:val="en-US"/>
        </w:rPr>
        <w:t>What did we do / How did we do it?</w:t>
      </w:r>
    </w:p>
    <w:p w14:paraId="5091920B" w14:textId="77777777" w:rsidR="00117003" w:rsidRPr="00696CED" w:rsidRDefault="00117003" w:rsidP="00117003">
      <w:pPr>
        <w:rPr>
          <w:lang w:val="en-US"/>
        </w:rPr>
      </w:pPr>
      <w:r>
        <w:rPr>
          <w:lang w:val="en-US"/>
        </w:rPr>
        <w:t xml:space="preserve">Wie </w:t>
      </w:r>
      <w:proofErr w:type="spellStart"/>
      <w:r>
        <w:rPr>
          <w:lang w:val="en-US"/>
        </w:rPr>
        <w:t>sind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wi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orgegangen</w:t>
      </w:r>
      <w:proofErr w:type="spellEnd"/>
    </w:p>
    <w:p w14:paraId="7B9C8D0E" w14:textId="77777777" w:rsidR="00117003" w:rsidRDefault="00117003" w:rsidP="00117003">
      <w:pPr>
        <w:pStyle w:val="berschrift4"/>
        <w:rPr>
          <w:lang w:val="en-US"/>
        </w:rPr>
      </w:pPr>
      <w:r>
        <w:rPr>
          <w:lang w:val="en-US"/>
        </w:rPr>
        <w:t>Results</w:t>
      </w:r>
    </w:p>
    <w:p w14:paraId="3FDC42DA" w14:textId="77777777" w:rsidR="00117003" w:rsidRPr="00696CED" w:rsidRDefault="00117003" w:rsidP="00117003">
      <w:pPr>
        <w:rPr>
          <w:lang w:val="en-US"/>
        </w:rPr>
      </w:pPr>
      <w:r>
        <w:rPr>
          <w:lang w:val="en-US"/>
        </w:rPr>
        <w:t xml:space="preserve">Was war das </w:t>
      </w:r>
      <w:proofErr w:type="spellStart"/>
      <w:r>
        <w:rPr>
          <w:lang w:val="en-US"/>
        </w:rPr>
        <w:t>Endresultat</w:t>
      </w:r>
      <w:proofErr w:type="spellEnd"/>
    </w:p>
    <w:p w14:paraId="7FFD8D44" w14:textId="77777777" w:rsidR="00117003" w:rsidRDefault="00117003" w:rsidP="00117003">
      <w:pPr>
        <w:pStyle w:val="berschrift3"/>
      </w:pPr>
      <w:bookmarkStart w:id="22" w:name="_Toc22807262"/>
      <w:r>
        <w:t>Titel der User Story 2</w:t>
      </w:r>
      <w:bookmarkEnd w:id="22"/>
    </w:p>
    <w:p w14:paraId="3D21755F" w14:textId="77777777" w:rsidR="00117003" w:rsidRDefault="00117003" w:rsidP="00117003">
      <w:pPr>
        <w:pStyle w:val="berschrift4"/>
        <w:rPr>
          <w:lang w:val="en-US"/>
        </w:rPr>
      </w:pPr>
      <w:r>
        <w:rPr>
          <w:lang w:val="en-US"/>
        </w:rPr>
        <w:t>Story Card</w:t>
      </w:r>
    </w:p>
    <w:tbl>
      <w:tblPr>
        <w:tblW w:w="0" w:type="auto"/>
        <w:tblInd w:w="11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878"/>
        <w:gridCol w:w="3827"/>
        <w:gridCol w:w="1559"/>
        <w:gridCol w:w="851"/>
        <w:gridCol w:w="835"/>
      </w:tblGrid>
      <w:tr w:rsidR="00117003" w14:paraId="6158D4A2" w14:textId="77777777" w:rsidTr="00F03085">
        <w:trPr>
          <w:trHeight w:val="227"/>
        </w:trPr>
        <w:tc>
          <w:tcPr>
            <w:tcW w:w="878" w:type="dxa"/>
          </w:tcPr>
          <w:p w14:paraId="47A0872B" w14:textId="77777777" w:rsidR="00117003" w:rsidRPr="00A11357" w:rsidRDefault="00117003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  <w:r w:rsidRPr="00B27EA3">
              <w:rPr>
                <w:rFonts w:ascii="Arial" w:hAnsi="Arial" w:cs="Arial"/>
                <w:b/>
                <w:sz w:val="22"/>
              </w:rPr>
              <w:t>ID:</w:t>
            </w:r>
          </w:p>
        </w:tc>
        <w:tc>
          <w:tcPr>
            <w:tcW w:w="6237" w:type="dxa"/>
            <w:gridSpan w:val="3"/>
            <w:vMerge w:val="restart"/>
            <w:vAlign w:val="center"/>
          </w:tcPr>
          <w:p w14:paraId="746E454C" w14:textId="77777777" w:rsidR="00117003" w:rsidRPr="00904FEB" w:rsidRDefault="00117003" w:rsidP="00F03085">
            <w:pPr>
              <w:jc w:val="center"/>
              <w:rPr>
                <w:rFonts w:ascii="Arial" w:hAnsi="Arial" w:cs="Arial"/>
                <w:b/>
                <w:bCs/>
                <w:sz w:val="22"/>
                <w:lang w:val="en-US"/>
              </w:rPr>
            </w:pPr>
            <w:proofErr w:type="spellStart"/>
            <w:r w:rsidRPr="00904FEB">
              <w:rPr>
                <w:rFonts w:ascii="Arial" w:hAnsi="Arial" w:cs="Arial"/>
                <w:b/>
                <w:bCs/>
                <w:sz w:val="22"/>
                <w:lang w:val="en-US"/>
              </w:rPr>
              <w:t>Titel</w:t>
            </w:r>
            <w:proofErr w:type="spellEnd"/>
            <w:r w:rsidRPr="00904FEB">
              <w:rPr>
                <w:rFonts w:ascii="Arial" w:hAnsi="Arial" w:cs="Arial"/>
                <w:b/>
                <w:bCs/>
                <w:sz w:val="22"/>
                <w:lang w:val="en-US"/>
              </w:rPr>
              <w:t xml:space="preserve"> der User Story</w:t>
            </w:r>
          </w:p>
        </w:tc>
        <w:tc>
          <w:tcPr>
            <w:tcW w:w="835" w:type="dxa"/>
          </w:tcPr>
          <w:p w14:paraId="45657C28" w14:textId="77777777" w:rsidR="00117003" w:rsidRPr="00A11357" w:rsidRDefault="00117003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  <w:r w:rsidRPr="00A619D2">
              <w:rPr>
                <w:rFonts w:ascii="Arial" w:hAnsi="Arial" w:cs="Arial"/>
                <w:b/>
                <w:sz w:val="22"/>
              </w:rPr>
              <w:t>Size:</w:t>
            </w:r>
          </w:p>
        </w:tc>
      </w:tr>
      <w:tr w:rsidR="00117003" w14:paraId="11384DC5" w14:textId="77777777" w:rsidTr="00F03085">
        <w:trPr>
          <w:trHeight w:val="361"/>
        </w:trPr>
        <w:tc>
          <w:tcPr>
            <w:tcW w:w="878" w:type="dxa"/>
          </w:tcPr>
          <w:p w14:paraId="27E23D58" w14:textId="77777777" w:rsidR="00117003" w:rsidRPr="00B27EA3" w:rsidRDefault="00117003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</w:p>
        </w:tc>
        <w:tc>
          <w:tcPr>
            <w:tcW w:w="6237" w:type="dxa"/>
            <w:gridSpan w:val="3"/>
            <w:vMerge/>
          </w:tcPr>
          <w:p w14:paraId="2D58216D" w14:textId="77777777" w:rsidR="00117003" w:rsidRPr="00AA5DFD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</w:p>
        </w:tc>
        <w:tc>
          <w:tcPr>
            <w:tcW w:w="835" w:type="dxa"/>
          </w:tcPr>
          <w:p w14:paraId="29071EE0" w14:textId="77777777" w:rsidR="00117003" w:rsidRPr="00A619D2" w:rsidRDefault="00117003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</w:p>
        </w:tc>
      </w:tr>
      <w:tr w:rsidR="00117003" w14:paraId="16C0A30F" w14:textId="77777777" w:rsidTr="00F03085">
        <w:trPr>
          <w:trHeight w:val="1781"/>
        </w:trPr>
        <w:tc>
          <w:tcPr>
            <w:tcW w:w="6264" w:type="dxa"/>
            <w:gridSpan w:val="3"/>
            <w:vMerge w:val="restart"/>
          </w:tcPr>
          <w:p w14:paraId="380C429A" w14:textId="77777777" w:rsidR="00117003" w:rsidRPr="00AA5DFD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  <w:r>
              <w:rPr>
                <w:rFonts w:ascii="Arial" w:hAnsi="Arial" w:cs="Arial"/>
                <w:b/>
                <w:sz w:val="22"/>
                <w:lang w:val="en-US"/>
              </w:rPr>
              <w:t>Description</w:t>
            </w:r>
            <w:r w:rsidRPr="00AA5DFD">
              <w:rPr>
                <w:rFonts w:ascii="Arial" w:hAnsi="Arial" w:cs="Arial"/>
                <w:b/>
                <w:sz w:val="22"/>
                <w:lang w:val="en-US"/>
              </w:rPr>
              <w:t>:</w:t>
            </w:r>
          </w:p>
          <w:p w14:paraId="4963E516" w14:textId="77777777" w:rsidR="00117003" w:rsidRPr="001D0201" w:rsidRDefault="00117003" w:rsidP="00F03085">
            <w:p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  <w:t>Short description what the User Story is / means</w:t>
            </w:r>
          </w:p>
          <w:p w14:paraId="1858605A" w14:textId="77777777" w:rsidR="00117003" w:rsidRPr="001D0201" w:rsidRDefault="00117003" w:rsidP="00F03085">
            <w:pPr>
              <w:numPr>
                <w:ilvl w:val="0"/>
                <w:numId w:val="7"/>
              </w:num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  <w:t>Formulated as a user story: „Als [Rolle] möchte ich [Funktion] um [Nutzen].“</w:t>
            </w:r>
          </w:p>
          <w:p w14:paraId="11750AA1" w14:textId="77777777" w:rsidR="00117003" w:rsidRPr="001D0201" w:rsidRDefault="00117003" w:rsidP="00F03085">
            <w:pPr>
              <w:numPr>
                <w:ilvl w:val="0"/>
                <w:numId w:val="7"/>
              </w:num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  <w:t>Immer aus Sicht des Anwenders</w:t>
            </w:r>
          </w:p>
          <w:p w14:paraId="5225833A" w14:textId="77777777" w:rsidR="00117003" w:rsidRPr="001D0201" w:rsidRDefault="00117003" w:rsidP="00F03085">
            <w:pPr>
              <w:numPr>
                <w:ilvl w:val="0"/>
                <w:numId w:val="7"/>
              </w:num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  <w:t>Beispiel: As a participant of the Security Awareness training I would like to learn something about the topic “TOPIC” in order to become more secure in dealing with IT resources.</w:t>
            </w:r>
          </w:p>
          <w:p w14:paraId="04281F84" w14:textId="77777777" w:rsidR="00117003" w:rsidRPr="00AA5DFD" w:rsidRDefault="00117003" w:rsidP="00F03085">
            <w:pPr>
              <w:rPr>
                <w:rFonts w:ascii="Arial" w:hAnsi="Arial" w:cs="Arial"/>
                <w:sz w:val="22"/>
                <w:lang w:val="en-US"/>
              </w:rPr>
            </w:pPr>
          </w:p>
        </w:tc>
        <w:tc>
          <w:tcPr>
            <w:tcW w:w="1686" w:type="dxa"/>
            <w:gridSpan w:val="2"/>
          </w:tcPr>
          <w:p w14:paraId="124DBD75" w14:textId="77777777" w:rsidR="00117003" w:rsidRDefault="00117003" w:rsidP="00F03085">
            <w:pPr>
              <w:tabs>
                <w:tab w:val="left" w:pos="404"/>
              </w:tabs>
              <w:jc w:val="center"/>
              <w:rPr>
                <w:rFonts w:ascii="Arial" w:hAnsi="Arial" w:cs="Arial"/>
                <w:sz w:val="22"/>
              </w:rPr>
            </w:pPr>
            <w:proofErr w:type="spellStart"/>
            <w:r w:rsidRPr="00FD3D7D">
              <w:rPr>
                <w:rFonts w:ascii="Arial" w:hAnsi="Arial" w:cs="Arial"/>
                <w:b/>
                <w:sz w:val="22"/>
              </w:rPr>
              <w:t>Priority</w:t>
            </w:r>
            <w:proofErr w:type="spellEnd"/>
            <w:r>
              <w:rPr>
                <w:rFonts w:ascii="Arial" w:hAnsi="Arial" w:cs="Arial"/>
                <w:b/>
                <w:sz w:val="22"/>
              </w:rPr>
              <w:t>:</w:t>
            </w:r>
          </w:p>
          <w:p w14:paraId="4B69F550" w14:textId="77777777" w:rsidR="00117003" w:rsidRDefault="00997722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  <w:sdt>
              <w:sdtPr>
                <w:rPr>
                  <w:rFonts w:ascii="Arial" w:hAnsi="Arial" w:cs="Arial"/>
                  <w:sz w:val="22"/>
                </w:rPr>
                <w:id w:val="1108548898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Content>
                <w:r w:rsidR="00117003">
                  <w:rPr>
                    <w:rFonts w:ascii="MS Gothic" w:eastAsia="MS Gothic" w:hAnsi="MS Gothic" w:cs="Arial" w:hint="eastAsia"/>
                    <w:sz w:val="22"/>
                  </w:rPr>
                  <w:t>☐</w:t>
                </w:r>
              </w:sdtContent>
            </w:sdt>
            <w:r w:rsidR="00117003">
              <w:rPr>
                <w:rFonts w:ascii="Arial" w:hAnsi="Arial" w:cs="Arial"/>
                <w:sz w:val="22"/>
              </w:rPr>
              <w:tab/>
              <w:t>High</w:t>
            </w:r>
          </w:p>
          <w:p w14:paraId="3AF4E6AA" w14:textId="77777777" w:rsidR="00117003" w:rsidRDefault="00997722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  <w:sdt>
              <w:sdtPr>
                <w:rPr>
                  <w:rFonts w:ascii="Arial" w:hAnsi="Arial" w:cs="Arial"/>
                  <w:sz w:val="22"/>
                </w:rPr>
                <w:id w:val="15201017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Content>
                <w:r w:rsidR="00117003">
                  <w:rPr>
                    <w:rFonts w:ascii="MS Gothic" w:eastAsia="MS Gothic" w:hAnsi="MS Gothic" w:cs="Arial" w:hint="eastAsia"/>
                    <w:sz w:val="22"/>
                  </w:rPr>
                  <w:t>☐</w:t>
                </w:r>
              </w:sdtContent>
            </w:sdt>
            <w:r w:rsidR="00117003">
              <w:rPr>
                <w:rFonts w:ascii="Arial" w:hAnsi="Arial" w:cs="Arial"/>
                <w:sz w:val="22"/>
              </w:rPr>
              <w:tab/>
              <w:t>Medium</w:t>
            </w:r>
          </w:p>
          <w:p w14:paraId="6041D11C" w14:textId="77777777" w:rsidR="00117003" w:rsidRDefault="00997722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  <w:sdt>
              <w:sdtPr>
                <w:rPr>
                  <w:rFonts w:ascii="Arial" w:hAnsi="Arial" w:cs="Arial"/>
                  <w:sz w:val="22"/>
                </w:rPr>
                <w:id w:val="-1732850567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Content>
                <w:r w:rsidR="00117003">
                  <w:rPr>
                    <w:rFonts w:ascii="MS Gothic" w:eastAsia="MS Gothic" w:hAnsi="MS Gothic" w:cs="Arial" w:hint="eastAsia"/>
                    <w:sz w:val="22"/>
                  </w:rPr>
                  <w:t>☐</w:t>
                </w:r>
              </w:sdtContent>
            </w:sdt>
            <w:r w:rsidR="00117003">
              <w:rPr>
                <w:rFonts w:ascii="Arial" w:hAnsi="Arial" w:cs="Arial"/>
                <w:sz w:val="22"/>
              </w:rPr>
              <w:tab/>
              <w:t>Low</w:t>
            </w:r>
          </w:p>
          <w:p w14:paraId="580018B4" w14:textId="77777777" w:rsidR="00117003" w:rsidRPr="0037315E" w:rsidRDefault="00117003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</w:p>
        </w:tc>
      </w:tr>
      <w:tr w:rsidR="00117003" w14:paraId="5322AC4E" w14:textId="77777777" w:rsidTr="00F03085">
        <w:trPr>
          <w:trHeight w:val="1781"/>
        </w:trPr>
        <w:tc>
          <w:tcPr>
            <w:tcW w:w="6264" w:type="dxa"/>
            <w:gridSpan w:val="3"/>
            <w:vMerge/>
          </w:tcPr>
          <w:p w14:paraId="773C3EFA" w14:textId="77777777" w:rsidR="00117003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</w:p>
        </w:tc>
        <w:tc>
          <w:tcPr>
            <w:tcW w:w="1686" w:type="dxa"/>
            <w:gridSpan w:val="2"/>
          </w:tcPr>
          <w:p w14:paraId="5D48F66D" w14:textId="77777777" w:rsidR="00117003" w:rsidRPr="00FD3D7D" w:rsidRDefault="00117003" w:rsidP="00F03085">
            <w:pPr>
              <w:tabs>
                <w:tab w:val="left" w:pos="404"/>
              </w:tabs>
              <w:jc w:val="center"/>
              <w:rPr>
                <w:rFonts w:ascii="Arial" w:hAnsi="Arial" w:cs="Arial"/>
                <w:b/>
                <w:sz w:val="22"/>
              </w:rPr>
            </w:pPr>
            <w:r>
              <w:rPr>
                <w:rFonts w:ascii="Arial" w:hAnsi="Arial" w:cs="Arial"/>
                <w:b/>
                <w:sz w:val="22"/>
              </w:rPr>
              <w:t>Parent ID:</w:t>
            </w:r>
          </w:p>
        </w:tc>
      </w:tr>
      <w:tr w:rsidR="00117003" w14:paraId="51495B27" w14:textId="77777777" w:rsidTr="00F03085">
        <w:trPr>
          <w:trHeight w:val="1447"/>
        </w:trPr>
        <w:tc>
          <w:tcPr>
            <w:tcW w:w="4705" w:type="dxa"/>
            <w:gridSpan w:val="2"/>
          </w:tcPr>
          <w:p w14:paraId="74391E13" w14:textId="77777777" w:rsidR="00117003" w:rsidRPr="00AA5DFD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  <w:r w:rsidRPr="00AA5DFD">
              <w:rPr>
                <w:rFonts w:ascii="Arial" w:hAnsi="Arial" w:cs="Arial"/>
                <w:b/>
                <w:sz w:val="22"/>
                <w:lang w:val="en-US"/>
              </w:rPr>
              <w:t>Definition of Done:</w:t>
            </w:r>
          </w:p>
          <w:p w14:paraId="4E43B4C4" w14:textId="77777777" w:rsidR="00117003" w:rsidRPr="00AA5DFD" w:rsidRDefault="00117003" w:rsidP="00F03085">
            <w:pPr>
              <w:rPr>
                <w:rFonts w:ascii="Arial" w:hAnsi="Arial" w:cs="Arial"/>
                <w:noProof/>
                <w:sz w:val="22"/>
                <w:lang w:val="en-US"/>
              </w:rPr>
            </w:pPr>
            <w:r w:rsidRPr="00AA5DFD">
              <w:rPr>
                <w:rFonts w:ascii="Arial" w:hAnsi="Arial" w:cs="Arial"/>
                <w:noProof/>
                <w:sz w:val="22"/>
                <w:lang w:val="en-US"/>
              </w:rPr>
              <w:t>Lorem ipsum dolor sit amet, consectetuer adipiscing elit.</w:t>
            </w:r>
          </w:p>
          <w:p w14:paraId="167A9268" w14:textId="77777777" w:rsidR="00117003" w:rsidRPr="0037315E" w:rsidRDefault="00117003" w:rsidP="00F03085">
            <w:pPr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noProof/>
                <w:sz w:val="22"/>
              </w:rPr>
              <w:t>Maecenas porttitor congue massa.</w:t>
            </w:r>
          </w:p>
        </w:tc>
        <w:tc>
          <w:tcPr>
            <w:tcW w:w="3245" w:type="dxa"/>
            <w:gridSpan w:val="3"/>
          </w:tcPr>
          <w:p w14:paraId="774F5307" w14:textId="77777777" w:rsidR="00117003" w:rsidRPr="00614D1D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  <w:r w:rsidRPr="00614D1D">
              <w:rPr>
                <w:rFonts w:ascii="Arial" w:hAnsi="Arial" w:cs="Arial"/>
                <w:b/>
                <w:sz w:val="22"/>
                <w:lang w:val="en-US"/>
              </w:rPr>
              <w:t>Comments:</w:t>
            </w:r>
          </w:p>
          <w:p w14:paraId="39313D0A" w14:textId="77777777" w:rsidR="00117003" w:rsidRPr="00614D1D" w:rsidRDefault="00117003" w:rsidP="00F03085">
            <w:pPr>
              <w:rPr>
                <w:rFonts w:ascii="Arial" w:hAnsi="Arial" w:cs="Arial"/>
                <w:noProof/>
                <w:sz w:val="22"/>
                <w:lang w:val="en-US"/>
              </w:rPr>
            </w:pPr>
            <w:r w:rsidRPr="00614D1D">
              <w:rPr>
                <w:rFonts w:ascii="Arial" w:hAnsi="Arial" w:cs="Arial"/>
                <w:noProof/>
                <w:sz w:val="22"/>
                <w:lang w:val="en-US"/>
              </w:rPr>
              <w:t>Lorem ipsum dolor sit amet, consectetuer adipiscing elit.</w:t>
            </w:r>
          </w:p>
          <w:p w14:paraId="30FF6819" w14:textId="77777777" w:rsidR="00117003" w:rsidRPr="0037315E" w:rsidRDefault="00117003" w:rsidP="00F03085">
            <w:pPr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noProof/>
                <w:sz w:val="22"/>
              </w:rPr>
              <w:t>Maecenas porttitor congue massa.</w:t>
            </w:r>
          </w:p>
        </w:tc>
      </w:tr>
    </w:tbl>
    <w:p w14:paraId="063AB95E" w14:textId="77777777" w:rsidR="00117003" w:rsidRPr="008E6080" w:rsidRDefault="00117003" w:rsidP="00117003">
      <w:pPr>
        <w:rPr>
          <w:lang w:val="en-US"/>
        </w:rPr>
      </w:pPr>
    </w:p>
    <w:p w14:paraId="15E60898" w14:textId="77777777" w:rsidR="00117003" w:rsidRDefault="00117003" w:rsidP="00117003">
      <w:pPr>
        <w:pStyle w:val="berschrift4"/>
        <w:rPr>
          <w:lang w:val="en-US"/>
        </w:rPr>
      </w:pPr>
      <w:r>
        <w:rPr>
          <w:lang w:val="en-US"/>
        </w:rPr>
        <w:t>What did we do / How did we do it?</w:t>
      </w:r>
    </w:p>
    <w:p w14:paraId="34E46099" w14:textId="77777777" w:rsidR="00117003" w:rsidRPr="00696CED" w:rsidRDefault="00117003" w:rsidP="00117003">
      <w:pPr>
        <w:rPr>
          <w:lang w:val="en-US"/>
        </w:rPr>
      </w:pPr>
      <w:r>
        <w:rPr>
          <w:lang w:val="en-US"/>
        </w:rPr>
        <w:t xml:space="preserve">Wie </w:t>
      </w:r>
      <w:proofErr w:type="spellStart"/>
      <w:r>
        <w:rPr>
          <w:lang w:val="en-US"/>
        </w:rPr>
        <w:t>sind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wi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orgegangen</w:t>
      </w:r>
      <w:proofErr w:type="spellEnd"/>
    </w:p>
    <w:p w14:paraId="385A9BF5" w14:textId="77777777" w:rsidR="00117003" w:rsidRDefault="00117003" w:rsidP="00117003">
      <w:pPr>
        <w:pStyle w:val="berschrift4"/>
        <w:rPr>
          <w:lang w:val="en-US"/>
        </w:rPr>
      </w:pPr>
      <w:r>
        <w:rPr>
          <w:lang w:val="en-US"/>
        </w:rPr>
        <w:t>Results</w:t>
      </w:r>
    </w:p>
    <w:p w14:paraId="071DDFB2" w14:textId="77777777" w:rsidR="00117003" w:rsidRPr="00696CED" w:rsidRDefault="00117003" w:rsidP="00117003">
      <w:pPr>
        <w:rPr>
          <w:lang w:val="en-US"/>
        </w:rPr>
      </w:pPr>
      <w:r>
        <w:rPr>
          <w:lang w:val="en-US"/>
        </w:rPr>
        <w:t xml:space="preserve">Was war das </w:t>
      </w:r>
      <w:proofErr w:type="spellStart"/>
      <w:r>
        <w:rPr>
          <w:lang w:val="en-US"/>
        </w:rPr>
        <w:t>Endresultat</w:t>
      </w:r>
      <w:proofErr w:type="spellEnd"/>
    </w:p>
    <w:p w14:paraId="09407374" w14:textId="77777777" w:rsidR="00747BD9" w:rsidRDefault="00747BD9" w:rsidP="00747BD9">
      <w:pPr>
        <w:pStyle w:val="berschrift2"/>
        <w:rPr>
          <w:lang w:val="en-GB"/>
        </w:rPr>
      </w:pPr>
      <w:bookmarkStart w:id="23" w:name="_Toc22807263"/>
      <w:r>
        <w:rPr>
          <w:lang w:val="en-GB"/>
        </w:rPr>
        <w:t>Sprint Review</w:t>
      </w:r>
      <w:bookmarkEnd w:id="23"/>
    </w:p>
    <w:p w14:paraId="0899D2E1" w14:textId="77777777" w:rsidR="00747BD9" w:rsidRPr="00BD7649" w:rsidRDefault="00747BD9" w:rsidP="00747BD9">
      <w:pPr>
        <w:pStyle w:val="berschrift2"/>
        <w:rPr>
          <w:lang w:val="en-GB"/>
        </w:rPr>
      </w:pPr>
      <w:bookmarkStart w:id="24" w:name="_Toc22807264"/>
      <w:r>
        <w:rPr>
          <w:lang w:val="en-GB"/>
        </w:rPr>
        <w:t>Sprint Retrospective</w:t>
      </w:r>
      <w:bookmarkEnd w:id="24"/>
    </w:p>
    <w:p w14:paraId="491E168A" w14:textId="103BBBE3" w:rsidR="00727587" w:rsidRDefault="00727587" w:rsidP="00727587">
      <w:pPr>
        <w:pStyle w:val="berschrift1"/>
        <w:rPr>
          <w:lang w:val="en-GB"/>
        </w:rPr>
      </w:pPr>
      <w:bookmarkStart w:id="25" w:name="_Toc22807265"/>
      <w:r w:rsidRPr="69F01E89">
        <w:rPr>
          <w:lang w:val="en-GB"/>
        </w:rPr>
        <w:t xml:space="preserve">Sprint </w:t>
      </w:r>
      <w:r>
        <w:rPr>
          <w:lang w:val="en-GB"/>
        </w:rPr>
        <w:t>2</w:t>
      </w:r>
      <w:bookmarkEnd w:id="25"/>
    </w:p>
    <w:p w14:paraId="47034054" w14:textId="77777777" w:rsidR="00747BD9" w:rsidRDefault="00747BD9" w:rsidP="00747BD9">
      <w:pPr>
        <w:pStyle w:val="berschrift2"/>
        <w:rPr>
          <w:lang w:val="en-GB"/>
        </w:rPr>
      </w:pPr>
      <w:bookmarkStart w:id="26" w:name="_Toc22807266"/>
      <w:r>
        <w:rPr>
          <w:lang w:val="en-GB"/>
        </w:rPr>
        <w:t>Sprint Planning</w:t>
      </w:r>
      <w:bookmarkEnd w:id="26"/>
    </w:p>
    <w:p w14:paraId="62C79FB8" w14:textId="77777777" w:rsidR="00747BD9" w:rsidRDefault="00747BD9" w:rsidP="00747BD9">
      <w:pPr>
        <w:pStyle w:val="berschrift2"/>
        <w:rPr>
          <w:lang w:val="en-GB"/>
        </w:rPr>
      </w:pPr>
      <w:bookmarkStart w:id="27" w:name="_Toc22807267"/>
      <w:r>
        <w:rPr>
          <w:lang w:val="en-GB"/>
        </w:rPr>
        <w:t>Sprint Execution</w:t>
      </w:r>
      <w:bookmarkEnd w:id="27"/>
    </w:p>
    <w:p w14:paraId="52FAFA40" w14:textId="77777777" w:rsidR="00117003" w:rsidRDefault="00117003" w:rsidP="00117003">
      <w:pPr>
        <w:pStyle w:val="Listenabsatz"/>
        <w:numPr>
          <w:ilvl w:val="0"/>
          <w:numId w:val="7"/>
        </w:numPr>
      </w:pPr>
      <w:r w:rsidRPr="00664A2B">
        <w:t>Die einzelnen Arbeitspakete</w:t>
      </w:r>
      <w:r>
        <w:t xml:space="preserve"> / User Stories</w:t>
      </w:r>
      <w:r w:rsidRPr="00664A2B">
        <w:t xml:space="preserve"> jeweils als</w:t>
      </w:r>
      <w:r>
        <w:t xml:space="preserve"> Unterkapitel auflisten und folgendermassen beschreiben:</w:t>
      </w:r>
    </w:p>
    <w:p w14:paraId="015F46EA" w14:textId="77777777" w:rsidR="00117003" w:rsidRDefault="00117003" w:rsidP="00117003">
      <w:pPr>
        <w:pStyle w:val="berschrift3"/>
      </w:pPr>
      <w:bookmarkStart w:id="28" w:name="_Toc22807268"/>
      <w:r>
        <w:t>Titel der User Story 1</w:t>
      </w:r>
      <w:bookmarkEnd w:id="28"/>
    </w:p>
    <w:p w14:paraId="3F30346F" w14:textId="77777777" w:rsidR="00117003" w:rsidRDefault="00117003" w:rsidP="00117003">
      <w:pPr>
        <w:pStyle w:val="berschrift4"/>
        <w:rPr>
          <w:lang w:val="en-US"/>
        </w:rPr>
      </w:pPr>
      <w:r>
        <w:rPr>
          <w:lang w:val="en-US"/>
        </w:rPr>
        <w:t>Story Card</w:t>
      </w:r>
    </w:p>
    <w:tbl>
      <w:tblPr>
        <w:tblW w:w="0" w:type="auto"/>
        <w:tblInd w:w="11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878"/>
        <w:gridCol w:w="3827"/>
        <w:gridCol w:w="1559"/>
        <w:gridCol w:w="851"/>
        <w:gridCol w:w="835"/>
      </w:tblGrid>
      <w:tr w:rsidR="00117003" w14:paraId="5CE892CC" w14:textId="77777777" w:rsidTr="00F03085">
        <w:trPr>
          <w:trHeight w:val="227"/>
        </w:trPr>
        <w:tc>
          <w:tcPr>
            <w:tcW w:w="878" w:type="dxa"/>
          </w:tcPr>
          <w:p w14:paraId="37584D5C" w14:textId="77777777" w:rsidR="00117003" w:rsidRPr="00A11357" w:rsidRDefault="00117003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  <w:r w:rsidRPr="00B27EA3">
              <w:rPr>
                <w:rFonts w:ascii="Arial" w:hAnsi="Arial" w:cs="Arial"/>
                <w:b/>
                <w:sz w:val="22"/>
              </w:rPr>
              <w:t>ID:</w:t>
            </w:r>
          </w:p>
        </w:tc>
        <w:tc>
          <w:tcPr>
            <w:tcW w:w="6237" w:type="dxa"/>
            <w:gridSpan w:val="3"/>
            <w:vMerge w:val="restart"/>
            <w:vAlign w:val="center"/>
          </w:tcPr>
          <w:p w14:paraId="519C88DB" w14:textId="77777777" w:rsidR="00117003" w:rsidRPr="00904FEB" w:rsidRDefault="00117003" w:rsidP="00F03085">
            <w:pPr>
              <w:jc w:val="center"/>
              <w:rPr>
                <w:rFonts w:ascii="Arial" w:hAnsi="Arial" w:cs="Arial"/>
                <w:b/>
                <w:bCs/>
                <w:sz w:val="22"/>
                <w:lang w:val="en-US"/>
              </w:rPr>
            </w:pPr>
            <w:proofErr w:type="spellStart"/>
            <w:r w:rsidRPr="00904FEB">
              <w:rPr>
                <w:rFonts w:ascii="Arial" w:hAnsi="Arial" w:cs="Arial"/>
                <w:b/>
                <w:bCs/>
                <w:sz w:val="22"/>
                <w:lang w:val="en-US"/>
              </w:rPr>
              <w:t>Titel</w:t>
            </w:r>
            <w:proofErr w:type="spellEnd"/>
            <w:r w:rsidRPr="00904FEB">
              <w:rPr>
                <w:rFonts w:ascii="Arial" w:hAnsi="Arial" w:cs="Arial"/>
                <w:b/>
                <w:bCs/>
                <w:sz w:val="22"/>
                <w:lang w:val="en-US"/>
              </w:rPr>
              <w:t xml:space="preserve"> der User Story</w:t>
            </w:r>
          </w:p>
        </w:tc>
        <w:tc>
          <w:tcPr>
            <w:tcW w:w="835" w:type="dxa"/>
          </w:tcPr>
          <w:p w14:paraId="7D3B0981" w14:textId="77777777" w:rsidR="00117003" w:rsidRPr="00A11357" w:rsidRDefault="00117003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  <w:r w:rsidRPr="00A619D2">
              <w:rPr>
                <w:rFonts w:ascii="Arial" w:hAnsi="Arial" w:cs="Arial"/>
                <w:b/>
                <w:sz w:val="22"/>
              </w:rPr>
              <w:t>Size:</w:t>
            </w:r>
          </w:p>
        </w:tc>
      </w:tr>
      <w:tr w:rsidR="00117003" w14:paraId="767DF330" w14:textId="77777777" w:rsidTr="00F03085">
        <w:trPr>
          <w:trHeight w:val="361"/>
        </w:trPr>
        <w:tc>
          <w:tcPr>
            <w:tcW w:w="878" w:type="dxa"/>
          </w:tcPr>
          <w:p w14:paraId="61547C8A" w14:textId="77777777" w:rsidR="00117003" w:rsidRPr="00B27EA3" w:rsidRDefault="00117003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</w:p>
        </w:tc>
        <w:tc>
          <w:tcPr>
            <w:tcW w:w="6237" w:type="dxa"/>
            <w:gridSpan w:val="3"/>
            <w:vMerge/>
          </w:tcPr>
          <w:p w14:paraId="013AB193" w14:textId="77777777" w:rsidR="00117003" w:rsidRPr="00AA5DFD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</w:p>
        </w:tc>
        <w:tc>
          <w:tcPr>
            <w:tcW w:w="835" w:type="dxa"/>
          </w:tcPr>
          <w:p w14:paraId="43BAF60C" w14:textId="77777777" w:rsidR="00117003" w:rsidRPr="00A619D2" w:rsidRDefault="00117003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</w:p>
        </w:tc>
      </w:tr>
      <w:tr w:rsidR="00117003" w14:paraId="5F874941" w14:textId="77777777" w:rsidTr="00F03085">
        <w:trPr>
          <w:trHeight w:val="1781"/>
        </w:trPr>
        <w:tc>
          <w:tcPr>
            <w:tcW w:w="6264" w:type="dxa"/>
            <w:gridSpan w:val="3"/>
            <w:vMerge w:val="restart"/>
          </w:tcPr>
          <w:p w14:paraId="58E77305" w14:textId="77777777" w:rsidR="00117003" w:rsidRPr="00AA5DFD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  <w:r>
              <w:rPr>
                <w:rFonts w:ascii="Arial" w:hAnsi="Arial" w:cs="Arial"/>
                <w:b/>
                <w:sz w:val="22"/>
                <w:lang w:val="en-US"/>
              </w:rPr>
              <w:t>Description</w:t>
            </w:r>
            <w:r w:rsidRPr="00AA5DFD">
              <w:rPr>
                <w:rFonts w:ascii="Arial" w:hAnsi="Arial" w:cs="Arial"/>
                <w:b/>
                <w:sz w:val="22"/>
                <w:lang w:val="en-US"/>
              </w:rPr>
              <w:t>:</w:t>
            </w:r>
          </w:p>
          <w:p w14:paraId="423466F3" w14:textId="77777777" w:rsidR="00117003" w:rsidRPr="001D0201" w:rsidRDefault="00117003" w:rsidP="00F03085">
            <w:p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  <w:t>Short description what the User Story is / means</w:t>
            </w:r>
          </w:p>
          <w:p w14:paraId="6F5E53D6" w14:textId="77777777" w:rsidR="00117003" w:rsidRPr="001D0201" w:rsidRDefault="00117003" w:rsidP="00F03085">
            <w:pPr>
              <w:numPr>
                <w:ilvl w:val="0"/>
                <w:numId w:val="7"/>
              </w:num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  <w:t>Formulated as a user story: „Als [Rolle] möchte ich [Funktion] um [Nutzen].“</w:t>
            </w:r>
          </w:p>
          <w:p w14:paraId="10C33799" w14:textId="77777777" w:rsidR="00117003" w:rsidRPr="001D0201" w:rsidRDefault="00117003" w:rsidP="00F03085">
            <w:pPr>
              <w:numPr>
                <w:ilvl w:val="0"/>
                <w:numId w:val="7"/>
              </w:num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  <w:t>Immer aus Sicht des Anwenders</w:t>
            </w:r>
          </w:p>
          <w:p w14:paraId="2C38AFFD" w14:textId="77777777" w:rsidR="00117003" w:rsidRPr="001D0201" w:rsidRDefault="00117003" w:rsidP="00F03085">
            <w:pPr>
              <w:numPr>
                <w:ilvl w:val="0"/>
                <w:numId w:val="7"/>
              </w:num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  <w:t>Beispiel: As a participant of the Security Awareness training I would like to learn something about the topic “TOPIC” in order to become more secure in dealing with IT resources.</w:t>
            </w:r>
          </w:p>
          <w:p w14:paraId="15C45AB9" w14:textId="77777777" w:rsidR="00117003" w:rsidRPr="00AA5DFD" w:rsidRDefault="00117003" w:rsidP="00F03085">
            <w:pPr>
              <w:rPr>
                <w:rFonts w:ascii="Arial" w:hAnsi="Arial" w:cs="Arial"/>
                <w:sz w:val="22"/>
                <w:lang w:val="en-US"/>
              </w:rPr>
            </w:pPr>
          </w:p>
        </w:tc>
        <w:tc>
          <w:tcPr>
            <w:tcW w:w="1686" w:type="dxa"/>
            <w:gridSpan w:val="2"/>
          </w:tcPr>
          <w:p w14:paraId="28D92E92" w14:textId="77777777" w:rsidR="00117003" w:rsidRDefault="00117003" w:rsidP="00F03085">
            <w:pPr>
              <w:tabs>
                <w:tab w:val="left" w:pos="404"/>
              </w:tabs>
              <w:jc w:val="center"/>
              <w:rPr>
                <w:rFonts w:ascii="Arial" w:hAnsi="Arial" w:cs="Arial"/>
                <w:sz w:val="22"/>
              </w:rPr>
            </w:pPr>
            <w:proofErr w:type="spellStart"/>
            <w:r w:rsidRPr="00FD3D7D">
              <w:rPr>
                <w:rFonts w:ascii="Arial" w:hAnsi="Arial" w:cs="Arial"/>
                <w:b/>
                <w:sz w:val="22"/>
              </w:rPr>
              <w:t>Priority</w:t>
            </w:r>
            <w:proofErr w:type="spellEnd"/>
            <w:r>
              <w:rPr>
                <w:rFonts w:ascii="Arial" w:hAnsi="Arial" w:cs="Arial"/>
                <w:b/>
                <w:sz w:val="22"/>
              </w:rPr>
              <w:t>:</w:t>
            </w:r>
          </w:p>
          <w:p w14:paraId="2EDC55D5" w14:textId="77777777" w:rsidR="00117003" w:rsidRDefault="00997722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  <w:sdt>
              <w:sdtPr>
                <w:rPr>
                  <w:rFonts w:ascii="Arial" w:hAnsi="Arial" w:cs="Arial"/>
                  <w:sz w:val="22"/>
                </w:rPr>
                <w:id w:val="-1775625686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Content>
                <w:r w:rsidR="00117003">
                  <w:rPr>
                    <w:rFonts w:ascii="MS Gothic" w:eastAsia="MS Gothic" w:hAnsi="MS Gothic" w:cs="Arial" w:hint="eastAsia"/>
                    <w:sz w:val="22"/>
                  </w:rPr>
                  <w:t>☐</w:t>
                </w:r>
              </w:sdtContent>
            </w:sdt>
            <w:r w:rsidR="00117003">
              <w:rPr>
                <w:rFonts w:ascii="Arial" w:hAnsi="Arial" w:cs="Arial"/>
                <w:sz w:val="22"/>
              </w:rPr>
              <w:tab/>
              <w:t>High</w:t>
            </w:r>
          </w:p>
          <w:p w14:paraId="55D58819" w14:textId="77777777" w:rsidR="00117003" w:rsidRDefault="00997722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  <w:sdt>
              <w:sdtPr>
                <w:rPr>
                  <w:rFonts w:ascii="Arial" w:hAnsi="Arial" w:cs="Arial"/>
                  <w:sz w:val="22"/>
                </w:rPr>
                <w:id w:val="78341072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Content>
                <w:r w:rsidR="00117003">
                  <w:rPr>
                    <w:rFonts w:ascii="MS Gothic" w:eastAsia="MS Gothic" w:hAnsi="MS Gothic" w:cs="Arial" w:hint="eastAsia"/>
                    <w:sz w:val="22"/>
                  </w:rPr>
                  <w:t>☐</w:t>
                </w:r>
              </w:sdtContent>
            </w:sdt>
            <w:r w:rsidR="00117003">
              <w:rPr>
                <w:rFonts w:ascii="Arial" w:hAnsi="Arial" w:cs="Arial"/>
                <w:sz w:val="22"/>
              </w:rPr>
              <w:tab/>
              <w:t>Medium</w:t>
            </w:r>
          </w:p>
          <w:p w14:paraId="7BD2F800" w14:textId="77777777" w:rsidR="00117003" w:rsidRDefault="00997722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  <w:sdt>
              <w:sdtPr>
                <w:rPr>
                  <w:rFonts w:ascii="Arial" w:hAnsi="Arial" w:cs="Arial"/>
                  <w:sz w:val="22"/>
                </w:rPr>
                <w:id w:val="1770191778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Content>
                <w:r w:rsidR="00117003">
                  <w:rPr>
                    <w:rFonts w:ascii="MS Gothic" w:eastAsia="MS Gothic" w:hAnsi="MS Gothic" w:cs="Arial" w:hint="eastAsia"/>
                    <w:sz w:val="22"/>
                  </w:rPr>
                  <w:t>☐</w:t>
                </w:r>
              </w:sdtContent>
            </w:sdt>
            <w:r w:rsidR="00117003">
              <w:rPr>
                <w:rFonts w:ascii="Arial" w:hAnsi="Arial" w:cs="Arial"/>
                <w:sz w:val="22"/>
              </w:rPr>
              <w:tab/>
              <w:t>Low</w:t>
            </w:r>
          </w:p>
          <w:p w14:paraId="67811ECB" w14:textId="77777777" w:rsidR="00117003" w:rsidRPr="0037315E" w:rsidRDefault="00117003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</w:p>
        </w:tc>
      </w:tr>
      <w:tr w:rsidR="00117003" w14:paraId="5C8C55D3" w14:textId="77777777" w:rsidTr="00F03085">
        <w:trPr>
          <w:trHeight w:val="1781"/>
        </w:trPr>
        <w:tc>
          <w:tcPr>
            <w:tcW w:w="6264" w:type="dxa"/>
            <w:gridSpan w:val="3"/>
            <w:vMerge/>
          </w:tcPr>
          <w:p w14:paraId="641237F3" w14:textId="77777777" w:rsidR="00117003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</w:p>
        </w:tc>
        <w:tc>
          <w:tcPr>
            <w:tcW w:w="1686" w:type="dxa"/>
            <w:gridSpan w:val="2"/>
          </w:tcPr>
          <w:p w14:paraId="29F9505A" w14:textId="77777777" w:rsidR="00117003" w:rsidRPr="00FD3D7D" w:rsidRDefault="00117003" w:rsidP="00F03085">
            <w:pPr>
              <w:tabs>
                <w:tab w:val="left" w:pos="404"/>
              </w:tabs>
              <w:jc w:val="center"/>
              <w:rPr>
                <w:rFonts w:ascii="Arial" w:hAnsi="Arial" w:cs="Arial"/>
                <w:b/>
                <w:sz w:val="22"/>
              </w:rPr>
            </w:pPr>
            <w:r>
              <w:rPr>
                <w:rFonts w:ascii="Arial" w:hAnsi="Arial" w:cs="Arial"/>
                <w:b/>
                <w:sz w:val="22"/>
              </w:rPr>
              <w:t>Parent ID:</w:t>
            </w:r>
          </w:p>
        </w:tc>
      </w:tr>
      <w:tr w:rsidR="00117003" w14:paraId="17F13BCB" w14:textId="77777777" w:rsidTr="00F03085">
        <w:trPr>
          <w:trHeight w:val="1447"/>
        </w:trPr>
        <w:tc>
          <w:tcPr>
            <w:tcW w:w="4705" w:type="dxa"/>
            <w:gridSpan w:val="2"/>
          </w:tcPr>
          <w:p w14:paraId="0EC56449" w14:textId="77777777" w:rsidR="00117003" w:rsidRPr="00AA5DFD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  <w:r w:rsidRPr="00AA5DFD">
              <w:rPr>
                <w:rFonts w:ascii="Arial" w:hAnsi="Arial" w:cs="Arial"/>
                <w:b/>
                <w:sz w:val="22"/>
                <w:lang w:val="en-US"/>
              </w:rPr>
              <w:t>Definition of Done:</w:t>
            </w:r>
          </w:p>
          <w:p w14:paraId="45A4F5D3" w14:textId="77777777" w:rsidR="00117003" w:rsidRPr="00AA5DFD" w:rsidRDefault="00117003" w:rsidP="00F03085">
            <w:pPr>
              <w:rPr>
                <w:rFonts w:ascii="Arial" w:hAnsi="Arial" w:cs="Arial"/>
                <w:noProof/>
                <w:sz w:val="22"/>
                <w:lang w:val="en-US"/>
              </w:rPr>
            </w:pPr>
            <w:r w:rsidRPr="00AA5DFD">
              <w:rPr>
                <w:rFonts w:ascii="Arial" w:hAnsi="Arial" w:cs="Arial"/>
                <w:noProof/>
                <w:sz w:val="22"/>
                <w:lang w:val="en-US"/>
              </w:rPr>
              <w:t>Lorem ipsum dolor sit amet, consectetuer adipiscing elit.</w:t>
            </w:r>
          </w:p>
          <w:p w14:paraId="6477670F" w14:textId="77777777" w:rsidR="00117003" w:rsidRPr="0037315E" w:rsidRDefault="00117003" w:rsidP="00F03085">
            <w:pPr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noProof/>
                <w:sz w:val="22"/>
              </w:rPr>
              <w:t>Maecenas porttitor congue massa.</w:t>
            </w:r>
          </w:p>
        </w:tc>
        <w:tc>
          <w:tcPr>
            <w:tcW w:w="3245" w:type="dxa"/>
            <w:gridSpan w:val="3"/>
          </w:tcPr>
          <w:p w14:paraId="53B98842" w14:textId="77777777" w:rsidR="00117003" w:rsidRPr="00614D1D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  <w:r w:rsidRPr="00614D1D">
              <w:rPr>
                <w:rFonts w:ascii="Arial" w:hAnsi="Arial" w:cs="Arial"/>
                <w:b/>
                <w:sz w:val="22"/>
                <w:lang w:val="en-US"/>
              </w:rPr>
              <w:t>Comments:</w:t>
            </w:r>
          </w:p>
          <w:p w14:paraId="0FAD35B4" w14:textId="77777777" w:rsidR="00117003" w:rsidRPr="00614D1D" w:rsidRDefault="00117003" w:rsidP="00F03085">
            <w:pPr>
              <w:rPr>
                <w:rFonts w:ascii="Arial" w:hAnsi="Arial" w:cs="Arial"/>
                <w:noProof/>
                <w:sz w:val="22"/>
                <w:lang w:val="en-US"/>
              </w:rPr>
            </w:pPr>
            <w:r w:rsidRPr="00614D1D">
              <w:rPr>
                <w:rFonts w:ascii="Arial" w:hAnsi="Arial" w:cs="Arial"/>
                <w:noProof/>
                <w:sz w:val="22"/>
                <w:lang w:val="en-US"/>
              </w:rPr>
              <w:t>Lorem ipsum dolor sit amet, consectetuer adipiscing elit.</w:t>
            </w:r>
          </w:p>
          <w:p w14:paraId="02F1F92F" w14:textId="77777777" w:rsidR="00117003" w:rsidRPr="0037315E" w:rsidRDefault="00117003" w:rsidP="00F03085">
            <w:pPr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noProof/>
                <w:sz w:val="22"/>
              </w:rPr>
              <w:t>Maecenas porttitor congue massa.</w:t>
            </w:r>
          </w:p>
        </w:tc>
      </w:tr>
    </w:tbl>
    <w:p w14:paraId="1C8FABAC" w14:textId="77777777" w:rsidR="00117003" w:rsidRPr="008E6080" w:rsidRDefault="00117003" w:rsidP="00117003">
      <w:pPr>
        <w:rPr>
          <w:lang w:val="en-US"/>
        </w:rPr>
      </w:pPr>
    </w:p>
    <w:p w14:paraId="4EB9B68E" w14:textId="77777777" w:rsidR="00117003" w:rsidRDefault="00117003" w:rsidP="00117003">
      <w:pPr>
        <w:pStyle w:val="berschrift4"/>
        <w:rPr>
          <w:lang w:val="en-US"/>
        </w:rPr>
      </w:pPr>
      <w:r>
        <w:rPr>
          <w:lang w:val="en-US"/>
        </w:rPr>
        <w:t>What did we do / How did we do it?</w:t>
      </w:r>
    </w:p>
    <w:p w14:paraId="459D53F5" w14:textId="77777777" w:rsidR="00117003" w:rsidRPr="00696CED" w:rsidRDefault="00117003" w:rsidP="00117003">
      <w:pPr>
        <w:rPr>
          <w:lang w:val="en-US"/>
        </w:rPr>
      </w:pPr>
      <w:r>
        <w:rPr>
          <w:lang w:val="en-US"/>
        </w:rPr>
        <w:t xml:space="preserve">Wie </w:t>
      </w:r>
      <w:proofErr w:type="spellStart"/>
      <w:r>
        <w:rPr>
          <w:lang w:val="en-US"/>
        </w:rPr>
        <w:t>sind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wi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orgegangen</w:t>
      </w:r>
      <w:proofErr w:type="spellEnd"/>
    </w:p>
    <w:p w14:paraId="3FAAA6D6" w14:textId="77777777" w:rsidR="00117003" w:rsidRDefault="00117003" w:rsidP="00117003">
      <w:pPr>
        <w:pStyle w:val="berschrift4"/>
        <w:rPr>
          <w:lang w:val="en-US"/>
        </w:rPr>
      </w:pPr>
      <w:r>
        <w:rPr>
          <w:lang w:val="en-US"/>
        </w:rPr>
        <w:t>Results</w:t>
      </w:r>
    </w:p>
    <w:p w14:paraId="10CF2880" w14:textId="77777777" w:rsidR="00117003" w:rsidRPr="00696CED" w:rsidRDefault="00117003" w:rsidP="00117003">
      <w:pPr>
        <w:rPr>
          <w:lang w:val="en-US"/>
        </w:rPr>
      </w:pPr>
      <w:r>
        <w:rPr>
          <w:lang w:val="en-US"/>
        </w:rPr>
        <w:t xml:space="preserve">Was war das </w:t>
      </w:r>
      <w:proofErr w:type="spellStart"/>
      <w:r>
        <w:rPr>
          <w:lang w:val="en-US"/>
        </w:rPr>
        <w:t>Endresultat</w:t>
      </w:r>
      <w:proofErr w:type="spellEnd"/>
    </w:p>
    <w:p w14:paraId="76517849" w14:textId="77777777" w:rsidR="00117003" w:rsidRDefault="00117003" w:rsidP="00117003">
      <w:pPr>
        <w:pStyle w:val="berschrift3"/>
      </w:pPr>
      <w:bookmarkStart w:id="29" w:name="_Toc22807269"/>
      <w:r>
        <w:t>Titel der User Story 2</w:t>
      </w:r>
      <w:bookmarkEnd w:id="29"/>
    </w:p>
    <w:p w14:paraId="2E8074CB" w14:textId="77777777" w:rsidR="00117003" w:rsidRDefault="00117003" w:rsidP="00117003">
      <w:pPr>
        <w:pStyle w:val="berschrift4"/>
        <w:rPr>
          <w:lang w:val="en-US"/>
        </w:rPr>
      </w:pPr>
      <w:r>
        <w:rPr>
          <w:lang w:val="en-US"/>
        </w:rPr>
        <w:t>Story Card</w:t>
      </w:r>
    </w:p>
    <w:tbl>
      <w:tblPr>
        <w:tblW w:w="0" w:type="auto"/>
        <w:tblInd w:w="11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878"/>
        <w:gridCol w:w="3827"/>
        <w:gridCol w:w="1559"/>
        <w:gridCol w:w="851"/>
        <w:gridCol w:w="835"/>
      </w:tblGrid>
      <w:tr w:rsidR="00117003" w14:paraId="3A12E4C9" w14:textId="77777777" w:rsidTr="00F03085">
        <w:trPr>
          <w:trHeight w:val="227"/>
        </w:trPr>
        <w:tc>
          <w:tcPr>
            <w:tcW w:w="878" w:type="dxa"/>
          </w:tcPr>
          <w:p w14:paraId="110D555C" w14:textId="77777777" w:rsidR="00117003" w:rsidRPr="00A11357" w:rsidRDefault="00117003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  <w:r w:rsidRPr="00B27EA3">
              <w:rPr>
                <w:rFonts w:ascii="Arial" w:hAnsi="Arial" w:cs="Arial"/>
                <w:b/>
                <w:sz w:val="22"/>
              </w:rPr>
              <w:t>ID:</w:t>
            </w:r>
          </w:p>
        </w:tc>
        <w:tc>
          <w:tcPr>
            <w:tcW w:w="6237" w:type="dxa"/>
            <w:gridSpan w:val="3"/>
            <w:vMerge w:val="restart"/>
            <w:vAlign w:val="center"/>
          </w:tcPr>
          <w:p w14:paraId="47905415" w14:textId="77777777" w:rsidR="00117003" w:rsidRPr="00904FEB" w:rsidRDefault="00117003" w:rsidP="00F03085">
            <w:pPr>
              <w:jc w:val="center"/>
              <w:rPr>
                <w:rFonts w:ascii="Arial" w:hAnsi="Arial" w:cs="Arial"/>
                <w:b/>
                <w:bCs/>
                <w:sz w:val="22"/>
                <w:lang w:val="en-US"/>
              </w:rPr>
            </w:pPr>
            <w:proofErr w:type="spellStart"/>
            <w:r w:rsidRPr="00904FEB">
              <w:rPr>
                <w:rFonts w:ascii="Arial" w:hAnsi="Arial" w:cs="Arial"/>
                <w:b/>
                <w:bCs/>
                <w:sz w:val="22"/>
                <w:lang w:val="en-US"/>
              </w:rPr>
              <w:t>Titel</w:t>
            </w:r>
            <w:proofErr w:type="spellEnd"/>
            <w:r w:rsidRPr="00904FEB">
              <w:rPr>
                <w:rFonts w:ascii="Arial" w:hAnsi="Arial" w:cs="Arial"/>
                <w:b/>
                <w:bCs/>
                <w:sz w:val="22"/>
                <w:lang w:val="en-US"/>
              </w:rPr>
              <w:t xml:space="preserve"> der User Story</w:t>
            </w:r>
          </w:p>
        </w:tc>
        <w:tc>
          <w:tcPr>
            <w:tcW w:w="835" w:type="dxa"/>
          </w:tcPr>
          <w:p w14:paraId="06F6832C" w14:textId="77777777" w:rsidR="00117003" w:rsidRPr="00A11357" w:rsidRDefault="00117003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  <w:r w:rsidRPr="00A619D2">
              <w:rPr>
                <w:rFonts w:ascii="Arial" w:hAnsi="Arial" w:cs="Arial"/>
                <w:b/>
                <w:sz w:val="22"/>
              </w:rPr>
              <w:t>Size:</w:t>
            </w:r>
          </w:p>
        </w:tc>
      </w:tr>
      <w:tr w:rsidR="00117003" w14:paraId="0A16D67B" w14:textId="77777777" w:rsidTr="00F03085">
        <w:trPr>
          <w:trHeight w:val="361"/>
        </w:trPr>
        <w:tc>
          <w:tcPr>
            <w:tcW w:w="878" w:type="dxa"/>
          </w:tcPr>
          <w:p w14:paraId="01DFB689" w14:textId="77777777" w:rsidR="00117003" w:rsidRPr="00B27EA3" w:rsidRDefault="00117003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</w:p>
        </w:tc>
        <w:tc>
          <w:tcPr>
            <w:tcW w:w="6237" w:type="dxa"/>
            <w:gridSpan w:val="3"/>
            <w:vMerge/>
          </w:tcPr>
          <w:p w14:paraId="7E6A4C21" w14:textId="77777777" w:rsidR="00117003" w:rsidRPr="00AA5DFD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</w:p>
        </w:tc>
        <w:tc>
          <w:tcPr>
            <w:tcW w:w="835" w:type="dxa"/>
          </w:tcPr>
          <w:p w14:paraId="4EF78E31" w14:textId="77777777" w:rsidR="00117003" w:rsidRPr="00A619D2" w:rsidRDefault="00117003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</w:p>
        </w:tc>
      </w:tr>
      <w:tr w:rsidR="00117003" w14:paraId="20789CFC" w14:textId="77777777" w:rsidTr="00F03085">
        <w:trPr>
          <w:trHeight w:val="1781"/>
        </w:trPr>
        <w:tc>
          <w:tcPr>
            <w:tcW w:w="6264" w:type="dxa"/>
            <w:gridSpan w:val="3"/>
            <w:vMerge w:val="restart"/>
          </w:tcPr>
          <w:p w14:paraId="292ED6A5" w14:textId="77777777" w:rsidR="00117003" w:rsidRPr="00AA5DFD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  <w:r>
              <w:rPr>
                <w:rFonts w:ascii="Arial" w:hAnsi="Arial" w:cs="Arial"/>
                <w:b/>
                <w:sz w:val="22"/>
                <w:lang w:val="en-US"/>
              </w:rPr>
              <w:t>Description</w:t>
            </w:r>
            <w:r w:rsidRPr="00AA5DFD">
              <w:rPr>
                <w:rFonts w:ascii="Arial" w:hAnsi="Arial" w:cs="Arial"/>
                <w:b/>
                <w:sz w:val="22"/>
                <w:lang w:val="en-US"/>
              </w:rPr>
              <w:t>:</w:t>
            </w:r>
          </w:p>
          <w:p w14:paraId="04ED46FF" w14:textId="77777777" w:rsidR="00117003" w:rsidRPr="001D0201" w:rsidRDefault="00117003" w:rsidP="00F03085">
            <w:p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  <w:t>Short description what the User Story is / means</w:t>
            </w:r>
          </w:p>
          <w:p w14:paraId="1DC949F4" w14:textId="77777777" w:rsidR="00117003" w:rsidRPr="001D0201" w:rsidRDefault="00117003" w:rsidP="00F03085">
            <w:pPr>
              <w:numPr>
                <w:ilvl w:val="0"/>
                <w:numId w:val="7"/>
              </w:num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  <w:t>Formulated as a user story: „Als [Rolle] möchte ich [Funktion] um [Nutzen].“</w:t>
            </w:r>
          </w:p>
          <w:p w14:paraId="4E26DAA6" w14:textId="77777777" w:rsidR="00117003" w:rsidRPr="001D0201" w:rsidRDefault="00117003" w:rsidP="00F03085">
            <w:pPr>
              <w:numPr>
                <w:ilvl w:val="0"/>
                <w:numId w:val="7"/>
              </w:num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  <w:t>Immer aus Sicht des Anwenders</w:t>
            </w:r>
          </w:p>
          <w:p w14:paraId="439EF74F" w14:textId="77777777" w:rsidR="00117003" w:rsidRPr="001D0201" w:rsidRDefault="00117003" w:rsidP="00F03085">
            <w:pPr>
              <w:numPr>
                <w:ilvl w:val="0"/>
                <w:numId w:val="7"/>
              </w:num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  <w:t>Beispiel: As a participant of the Security Awareness training I would like to learn something about the topic “TOPIC” in order to become more secure in dealing with IT resources.</w:t>
            </w:r>
          </w:p>
          <w:p w14:paraId="448265D8" w14:textId="77777777" w:rsidR="00117003" w:rsidRPr="00AA5DFD" w:rsidRDefault="00117003" w:rsidP="00F03085">
            <w:pPr>
              <w:rPr>
                <w:rFonts w:ascii="Arial" w:hAnsi="Arial" w:cs="Arial"/>
                <w:sz w:val="22"/>
                <w:lang w:val="en-US"/>
              </w:rPr>
            </w:pPr>
          </w:p>
        </w:tc>
        <w:tc>
          <w:tcPr>
            <w:tcW w:w="1686" w:type="dxa"/>
            <w:gridSpan w:val="2"/>
          </w:tcPr>
          <w:p w14:paraId="5989E8A2" w14:textId="77777777" w:rsidR="00117003" w:rsidRDefault="00117003" w:rsidP="00F03085">
            <w:pPr>
              <w:tabs>
                <w:tab w:val="left" w:pos="404"/>
              </w:tabs>
              <w:jc w:val="center"/>
              <w:rPr>
                <w:rFonts w:ascii="Arial" w:hAnsi="Arial" w:cs="Arial"/>
                <w:sz w:val="22"/>
              </w:rPr>
            </w:pPr>
            <w:proofErr w:type="spellStart"/>
            <w:r w:rsidRPr="00FD3D7D">
              <w:rPr>
                <w:rFonts w:ascii="Arial" w:hAnsi="Arial" w:cs="Arial"/>
                <w:b/>
                <w:sz w:val="22"/>
              </w:rPr>
              <w:t>Priority</w:t>
            </w:r>
            <w:proofErr w:type="spellEnd"/>
            <w:r>
              <w:rPr>
                <w:rFonts w:ascii="Arial" w:hAnsi="Arial" w:cs="Arial"/>
                <w:b/>
                <w:sz w:val="22"/>
              </w:rPr>
              <w:t>:</w:t>
            </w:r>
          </w:p>
          <w:p w14:paraId="1AAE6E8A" w14:textId="77777777" w:rsidR="00117003" w:rsidRDefault="00997722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  <w:sdt>
              <w:sdtPr>
                <w:rPr>
                  <w:rFonts w:ascii="Arial" w:hAnsi="Arial" w:cs="Arial"/>
                  <w:sz w:val="22"/>
                </w:rPr>
                <w:id w:val="-776022417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Content>
                <w:r w:rsidR="00117003">
                  <w:rPr>
                    <w:rFonts w:ascii="MS Gothic" w:eastAsia="MS Gothic" w:hAnsi="MS Gothic" w:cs="Arial" w:hint="eastAsia"/>
                    <w:sz w:val="22"/>
                  </w:rPr>
                  <w:t>☐</w:t>
                </w:r>
              </w:sdtContent>
            </w:sdt>
            <w:r w:rsidR="00117003">
              <w:rPr>
                <w:rFonts w:ascii="Arial" w:hAnsi="Arial" w:cs="Arial"/>
                <w:sz w:val="22"/>
              </w:rPr>
              <w:tab/>
              <w:t>High</w:t>
            </w:r>
          </w:p>
          <w:p w14:paraId="30D355E3" w14:textId="77777777" w:rsidR="00117003" w:rsidRDefault="00997722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  <w:sdt>
              <w:sdtPr>
                <w:rPr>
                  <w:rFonts w:ascii="Arial" w:hAnsi="Arial" w:cs="Arial"/>
                  <w:sz w:val="22"/>
                </w:rPr>
                <w:id w:val="-597326870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Content>
                <w:r w:rsidR="00117003">
                  <w:rPr>
                    <w:rFonts w:ascii="MS Gothic" w:eastAsia="MS Gothic" w:hAnsi="MS Gothic" w:cs="Arial" w:hint="eastAsia"/>
                    <w:sz w:val="22"/>
                  </w:rPr>
                  <w:t>☐</w:t>
                </w:r>
              </w:sdtContent>
            </w:sdt>
            <w:r w:rsidR="00117003">
              <w:rPr>
                <w:rFonts w:ascii="Arial" w:hAnsi="Arial" w:cs="Arial"/>
                <w:sz w:val="22"/>
              </w:rPr>
              <w:tab/>
              <w:t>Medium</w:t>
            </w:r>
          </w:p>
          <w:p w14:paraId="3692B052" w14:textId="77777777" w:rsidR="00117003" w:rsidRDefault="00997722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  <w:sdt>
              <w:sdtPr>
                <w:rPr>
                  <w:rFonts w:ascii="Arial" w:hAnsi="Arial" w:cs="Arial"/>
                  <w:sz w:val="22"/>
                </w:rPr>
                <w:id w:val="144257118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Content>
                <w:r w:rsidR="00117003">
                  <w:rPr>
                    <w:rFonts w:ascii="MS Gothic" w:eastAsia="MS Gothic" w:hAnsi="MS Gothic" w:cs="Arial" w:hint="eastAsia"/>
                    <w:sz w:val="22"/>
                  </w:rPr>
                  <w:t>☐</w:t>
                </w:r>
              </w:sdtContent>
            </w:sdt>
            <w:r w:rsidR="00117003">
              <w:rPr>
                <w:rFonts w:ascii="Arial" w:hAnsi="Arial" w:cs="Arial"/>
                <w:sz w:val="22"/>
              </w:rPr>
              <w:tab/>
              <w:t>Low</w:t>
            </w:r>
          </w:p>
          <w:p w14:paraId="3482FEE0" w14:textId="77777777" w:rsidR="00117003" w:rsidRPr="0037315E" w:rsidRDefault="00117003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</w:p>
        </w:tc>
      </w:tr>
      <w:tr w:rsidR="00117003" w14:paraId="6CD412ED" w14:textId="77777777" w:rsidTr="00F03085">
        <w:trPr>
          <w:trHeight w:val="1781"/>
        </w:trPr>
        <w:tc>
          <w:tcPr>
            <w:tcW w:w="6264" w:type="dxa"/>
            <w:gridSpan w:val="3"/>
            <w:vMerge/>
          </w:tcPr>
          <w:p w14:paraId="4E2B3F92" w14:textId="77777777" w:rsidR="00117003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</w:p>
        </w:tc>
        <w:tc>
          <w:tcPr>
            <w:tcW w:w="1686" w:type="dxa"/>
            <w:gridSpan w:val="2"/>
          </w:tcPr>
          <w:p w14:paraId="6C329D93" w14:textId="77777777" w:rsidR="00117003" w:rsidRPr="00FD3D7D" w:rsidRDefault="00117003" w:rsidP="00F03085">
            <w:pPr>
              <w:tabs>
                <w:tab w:val="left" w:pos="404"/>
              </w:tabs>
              <w:jc w:val="center"/>
              <w:rPr>
                <w:rFonts w:ascii="Arial" w:hAnsi="Arial" w:cs="Arial"/>
                <w:b/>
                <w:sz w:val="22"/>
              </w:rPr>
            </w:pPr>
            <w:r>
              <w:rPr>
                <w:rFonts w:ascii="Arial" w:hAnsi="Arial" w:cs="Arial"/>
                <w:b/>
                <w:sz w:val="22"/>
              </w:rPr>
              <w:t>Parent ID:</w:t>
            </w:r>
          </w:p>
        </w:tc>
      </w:tr>
      <w:tr w:rsidR="00117003" w14:paraId="2E6B12F4" w14:textId="77777777" w:rsidTr="00F03085">
        <w:trPr>
          <w:trHeight w:val="1447"/>
        </w:trPr>
        <w:tc>
          <w:tcPr>
            <w:tcW w:w="4705" w:type="dxa"/>
            <w:gridSpan w:val="2"/>
          </w:tcPr>
          <w:p w14:paraId="1EE6F820" w14:textId="77777777" w:rsidR="00117003" w:rsidRPr="00AA5DFD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  <w:r w:rsidRPr="00AA5DFD">
              <w:rPr>
                <w:rFonts w:ascii="Arial" w:hAnsi="Arial" w:cs="Arial"/>
                <w:b/>
                <w:sz w:val="22"/>
                <w:lang w:val="en-US"/>
              </w:rPr>
              <w:t>Definition of Done:</w:t>
            </w:r>
          </w:p>
          <w:p w14:paraId="1DC99801" w14:textId="77777777" w:rsidR="00117003" w:rsidRPr="00AA5DFD" w:rsidRDefault="00117003" w:rsidP="00F03085">
            <w:pPr>
              <w:rPr>
                <w:rFonts w:ascii="Arial" w:hAnsi="Arial" w:cs="Arial"/>
                <w:noProof/>
                <w:sz w:val="22"/>
                <w:lang w:val="en-US"/>
              </w:rPr>
            </w:pPr>
            <w:r w:rsidRPr="00AA5DFD">
              <w:rPr>
                <w:rFonts w:ascii="Arial" w:hAnsi="Arial" w:cs="Arial"/>
                <w:noProof/>
                <w:sz w:val="22"/>
                <w:lang w:val="en-US"/>
              </w:rPr>
              <w:t>Lorem ipsum dolor sit amet, consectetuer adipiscing elit.</w:t>
            </w:r>
          </w:p>
          <w:p w14:paraId="59D91090" w14:textId="77777777" w:rsidR="00117003" w:rsidRPr="0037315E" w:rsidRDefault="00117003" w:rsidP="00F03085">
            <w:pPr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noProof/>
                <w:sz w:val="22"/>
              </w:rPr>
              <w:t>Maecenas porttitor congue massa.</w:t>
            </w:r>
          </w:p>
        </w:tc>
        <w:tc>
          <w:tcPr>
            <w:tcW w:w="3245" w:type="dxa"/>
            <w:gridSpan w:val="3"/>
          </w:tcPr>
          <w:p w14:paraId="775D58F9" w14:textId="77777777" w:rsidR="00117003" w:rsidRPr="00614D1D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  <w:r w:rsidRPr="00614D1D">
              <w:rPr>
                <w:rFonts w:ascii="Arial" w:hAnsi="Arial" w:cs="Arial"/>
                <w:b/>
                <w:sz w:val="22"/>
                <w:lang w:val="en-US"/>
              </w:rPr>
              <w:t>Comments:</w:t>
            </w:r>
          </w:p>
          <w:p w14:paraId="532B418A" w14:textId="77777777" w:rsidR="00117003" w:rsidRPr="00614D1D" w:rsidRDefault="00117003" w:rsidP="00F03085">
            <w:pPr>
              <w:rPr>
                <w:rFonts w:ascii="Arial" w:hAnsi="Arial" w:cs="Arial"/>
                <w:noProof/>
                <w:sz w:val="22"/>
                <w:lang w:val="en-US"/>
              </w:rPr>
            </w:pPr>
            <w:r w:rsidRPr="00614D1D">
              <w:rPr>
                <w:rFonts w:ascii="Arial" w:hAnsi="Arial" w:cs="Arial"/>
                <w:noProof/>
                <w:sz w:val="22"/>
                <w:lang w:val="en-US"/>
              </w:rPr>
              <w:t>Lorem ipsum dolor sit amet, consectetuer adipiscing elit.</w:t>
            </w:r>
          </w:p>
          <w:p w14:paraId="3D7E395A" w14:textId="77777777" w:rsidR="00117003" w:rsidRPr="0037315E" w:rsidRDefault="00117003" w:rsidP="00F03085">
            <w:pPr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noProof/>
                <w:sz w:val="22"/>
              </w:rPr>
              <w:t>Maecenas porttitor congue massa.</w:t>
            </w:r>
          </w:p>
        </w:tc>
      </w:tr>
    </w:tbl>
    <w:p w14:paraId="5CC2EBA3" w14:textId="77777777" w:rsidR="00117003" w:rsidRPr="008E6080" w:rsidRDefault="00117003" w:rsidP="00117003">
      <w:pPr>
        <w:rPr>
          <w:lang w:val="en-US"/>
        </w:rPr>
      </w:pPr>
    </w:p>
    <w:p w14:paraId="3CD6B39E" w14:textId="77777777" w:rsidR="00117003" w:rsidRDefault="00117003" w:rsidP="00117003">
      <w:pPr>
        <w:pStyle w:val="berschrift4"/>
        <w:rPr>
          <w:lang w:val="en-US"/>
        </w:rPr>
      </w:pPr>
      <w:r>
        <w:rPr>
          <w:lang w:val="en-US"/>
        </w:rPr>
        <w:t>What did we do / How did we do it?</w:t>
      </w:r>
    </w:p>
    <w:p w14:paraId="13B5815A" w14:textId="77777777" w:rsidR="00117003" w:rsidRPr="00696CED" w:rsidRDefault="00117003" w:rsidP="00117003">
      <w:pPr>
        <w:rPr>
          <w:lang w:val="en-US"/>
        </w:rPr>
      </w:pPr>
      <w:r>
        <w:rPr>
          <w:lang w:val="en-US"/>
        </w:rPr>
        <w:t xml:space="preserve">Wie </w:t>
      </w:r>
      <w:proofErr w:type="spellStart"/>
      <w:r>
        <w:rPr>
          <w:lang w:val="en-US"/>
        </w:rPr>
        <w:t>sind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wi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orgegangen</w:t>
      </w:r>
      <w:proofErr w:type="spellEnd"/>
    </w:p>
    <w:p w14:paraId="35302214" w14:textId="77777777" w:rsidR="00117003" w:rsidRDefault="00117003" w:rsidP="00117003">
      <w:pPr>
        <w:pStyle w:val="berschrift4"/>
        <w:rPr>
          <w:lang w:val="en-US"/>
        </w:rPr>
      </w:pPr>
      <w:r>
        <w:rPr>
          <w:lang w:val="en-US"/>
        </w:rPr>
        <w:t>Results</w:t>
      </w:r>
    </w:p>
    <w:p w14:paraId="12981E94" w14:textId="77777777" w:rsidR="00117003" w:rsidRPr="00696CED" w:rsidRDefault="00117003" w:rsidP="00117003">
      <w:pPr>
        <w:rPr>
          <w:lang w:val="en-US"/>
        </w:rPr>
      </w:pPr>
      <w:r>
        <w:rPr>
          <w:lang w:val="en-US"/>
        </w:rPr>
        <w:t xml:space="preserve">Was war das </w:t>
      </w:r>
      <w:proofErr w:type="spellStart"/>
      <w:r>
        <w:rPr>
          <w:lang w:val="en-US"/>
        </w:rPr>
        <w:t>Endresultat</w:t>
      </w:r>
      <w:proofErr w:type="spellEnd"/>
    </w:p>
    <w:p w14:paraId="1F474171" w14:textId="77777777" w:rsidR="00747BD9" w:rsidRDefault="00747BD9" w:rsidP="00747BD9">
      <w:pPr>
        <w:pStyle w:val="berschrift2"/>
        <w:rPr>
          <w:lang w:val="en-GB"/>
        </w:rPr>
      </w:pPr>
      <w:bookmarkStart w:id="30" w:name="_Toc22807270"/>
      <w:r>
        <w:rPr>
          <w:lang w:val="en-GB"/>
        </w:rPr>
        <w:t>Sprint Review</w:t>
      </w:r>
      <w:bookmarkEnd w:id="30"/>
    </w:p>
    <w:p w14:paraId="0BA65F99" w14:textId="77777777" w:rsidR="00747BD9" w:rsidRPr="00BD7649" w:rsidRDefault="00747BD9" w:rsidP="00747BD9">
      <w:pPr>
        <w:pStyle w:val="berschrift2"/>
        <w:rPr>
          <w:lang w:val="en-GB"/>
        </w:rPr>
      </w:pPr>
      <w:bookmarkStart w:id="31" w:name="_Toc22807271"/>
      <w:r>
        <w:rPr>
          <w:lang w:val="en-GB"/>
        </w:rPr>
        <w:t>Sprint Retrospective</w:t>
      </w:r>
      <w:bookmarkEnd w:id="31"/>
    </w:p>
    <w:p w14:paraId="5EA3A524" w14:textId="77777777" w:rsidR="00747BD9" w:rsidRPr="00747BD9" w:rsidRDefault="00747BD9" w:rsidP="00747BD9">
      <w:pPr>
        <w:rPr>
          <w:lang w:val="en-GB"/>
        </w:rPr>
      </w:pPr>
    </w:p>
    <w:p w14:paraId="22537950" w14:textId="08AE385E" w:rsidR="00727587" w:rsidRDefault="00727587" w:rsidP="00727587">
      <w:pPr>
        <w:pStyle w:val="berschrift1"/>
        <w:rPr>
          <w:lang w:val="en-GB"/>
        </w:rPr>
      </w:pPr>
      <w:bookmarkStart w:id="32" w:name="_Toc22807272"/>
      <w:r w:rsidRPr="69F01E89">
        <w:rPr>
          <w:lang w:val="en-GB"/>
        </w:rPr>
        <w:t xml:space="preserve">Sprint </w:t>
      </w:r>
      <w:r>
        <w:rPr>
          <w:lang w:val="en-GB"/>
        </w:rPr>
        <w:t>3</w:t>
      </w:r>
      <w:bookmarkEnd w:id="32"/>
    </w:p>
    <w:p w14:paraId="25E90806" w14:textId="77777777" w:rsidR="00747BD9" w:rsidRDefault="00747BD9" w:rsidP="00747BD9">
      <w:pPr>
        <w:pStyle w:val="berschrift2"/>
        <w:rPr>
          <w:lang w:val="en-GB"/>
        </w:rPr>
      </w:pPr>
      <w:bookmarkStart w:id="33" w:name="_Toc22807273"/>
      <w:r>
        <w:rPr>
          <w:lang w:val="en-GB"/>
        </w:rPr>
        <w:t>Sprint Planning</w:t>
      </w:r>
      <w:bookmarkEnd w:id="33"/>
    </w:p>
    <w:p w14:paraId="77E58ED7" w14:textId="77777777" w:rsidR="00747BD9" w:rsidRDefault="00747BD9" w:rsidP="00747BD9">
      <w:pPr>
        <w:pStyle w:val="berschrift2"/>
        <w:rPr>
          <w:lang w:val="en-GB"/>
        </w:rPr>
      </w:pPr>
      <w:bookmarkStart w:id="34" w:name="_Toc22807274"/>
      <w:r>
        <w:rPr>
          <w:lang w:val="en-GB"/>
        </w:rPr>
        <w:t>Sprint Execution</w:t>
      </w:r>
      <w:bookmarkEnd w:id="34"/>
    </w:p>
    <w:p w14:paraId="68AE9BF1" w14:textId="77777777" w:rsidR="00117003" w:rsidRDefault="00117003" w:rsidP="00117003">
      <w:pPr>
        <w:pStyle w:val="Listenabsatz"/>
        <w:numPr>
          <w:ilvl w:val="0"/>
          <w:numId w:val="7"/>
        </w:numPr>
      </w:pPr>
      <w:r w:rsidRPr="00664A2B">
        <w:t>Die einzelnen Arbeitspakete</w:t>
      </w:r>
      <w:r>
        <w:t xml:space="preserve"> / User Stories</w:t>
      </w:r>
      <w:r w:rsidRPr="00664A2B">
        <w:t xml:space="preserve"> jeweils als</w:t>
      </w:r>
      <w:r>
        <w:t xml:space="preserve"> Unterkapitel auflisten und folgendermassen beschreiben:</w:t>
      </w:r>
    </w:p>
    <w:p w14:paraId="0DA15CF2" w14:textId="77777777" w:rsidR="00117003" w:rsidRDefault="00117003" w:rsidP="00117003">
      <w:pPr>
        <w:pStyle w:val="berschrift3"/>
      </w:pPr>
      <w:bookmarkStart w:id="35" w:name="_Toc22807275"/>
      <w:r>
        <w:t>Titel der User Story 1</w:t>
      </w:r>
      <w:bookmarkEnd w:id="35"/>
    </w:p>
    <w:p w14:paraId="02777514" w14:textId="77777777" w:rsidR="00117003" w:rsidRDefault="00117003" w:rsidP="00117003">
      <w:pPr>
        <w:pStyle w:val="berschrift4"/>
        <w:rPr>
          <w:lang w:val="en-US"/>
        </w:rPr>
      </w:pPr>
      <w:r>
        <w:rPr>
          <w:lang w:val="en-US"/>
        </w:rPr>
        <w:t>Story Card</w:t>
      </w:r>
    </w:p>
    <w:tbl>
      <w:tblPr>
        <w:tblW w:w="0" w:type="auto"/>
        <w:tblInd w:w="11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878"/>
        <w:gridCol w:w="3827"/>
        <w:gridCol w:w="1559"/>
        <w:gridCol w:w="851"/>
        <w:gridCol w:w="835"/>
      </w:tblGrid>
      <w:tr w:rsidR="00117003" w14:paraId="4B02B2B8" w14:textId="77777777" w:rsidTr="00F03085">
        <w:trPr>
          <w:trHeight w:val="227"/>
        </w:trPr>
        <w:tc>
          <w:tcPr>
            <w:tcW w:w="878" w:type="dxa"/>
          </w:tcPr>
          <w:p w14:paraId="3BD3267B" w14:textId="77777777" w:rsidR="00117003" w:rsidRPr="00A11357" w:rsidRDefault="00117003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  <w:r w:rsidRPr="00B27EA3">
              <w:rPr>
                <w:rFonts w:ascii="Arial" w:hAnsi="Arial" w:cs="Arial"/>
                <w:b/>
                <w:sz w:val="22"/>
              </w:rPr>
              <w:t>ID:</w:t>
            </w:r>
          </w:p>
        </w:tc>
        <w:tc>
          <w:tcPr>
            <w:tcW w:w="6237" w:type="dxa"/>
            <w:gridSpan w:val="3"/>
            <w:vMerge w:val="restart"/>
            <w:vAlign w:val="center"/>
          </w:tcPr>
          <w:p w14:paraId="2E780897" w14:textId="77777777" w:rsidR="00117003" w:rsidRPr="00904FEB" w:rsidRDefault="00117003" w:rsidP="00F03085">
            <w:pPr>
              <w:jc w:val="center"/>
              <w:rPr>
                <w:rFonts w:ascii="Arial" w:hAnsi="Arial" w:cs="Arial"/>
                <w:b/>
                <w:bCs/>
                <w:sz w:val="22"/>
                <w:lang w:val="en-US"/>
              </w:rPr>
            </w:pPr>
            <w:proofErr w:type="spellStart"/>
            <w:r w:rsidRPr="00904FEB">
              <w:rPr>
                <w:rFonts w:ascii="Arial" w:hAnsi="Arial" w:cs="Arial"/>
                <w:b/>
                <w:bCs/>
                <w:sz w:val="22"/>
                <w:lang w:val="en-US"/>
              </w:rPr>
              <w:t>Titel</w:t>
            </w:r>
            <w:proofErr w:type="spellEnd"/>
            <w:r w:rsidRPr="00904FEB">
              <w:rPr>
                <w:rFonts w:ascii="Arial" w:hAnsi="Arial" w:cs="Arial"/>
                <w:b/>
                <w:bCs/>
                <w:sz w:val="22"/>
                <w:lang w:val="en-US"/>
              </w:rPr>
              <w:t xml:space="preserve"> der User Story</w:t>
            </w:r>
          </w:p>
        </w:tc>
        <w:tc>
          <w:tcPr>
            <w:tcW w:w="835" w:type="dxa"/>
          </w:tcPr>
          <w:p w14:paraId="4DEE5369" w14:textId="77777777" w:rsidR="00117003" w:rsidRPr="00A11357" w:rsidRDefault="00117003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  <w:r w:rsidRPr="00A619D2">
              <w:rPr>
                <w:rFonts w:ascii="Arial" w:hAnsi="Arial" w:cs="Arial"/>
                <w:b/>
                <w:sz w:val="22"/>
              </w:rPr>
              <w:t>Size:</w:t>
            </w:r>
          </w:p>
        </w:tc>
      </w:tr>
      <w:tr w:rsidR="00117003" w14:paraId="2906BAE2" w14:textId="77777777" w:rsidTr="00F03085">
        <w:trPr>
          <w:trHeight w:val="361"/>
        </w:trPr>
        <w:tc>
          <w:tcPr>
            <w:tcW w:w="878" w:type="dxa"/>
          </w:tcPr>
          <w:p w14:paraId="418F12F0" w14:textId="77777777" w:rsidR="00117003" w:rsidRPr="00B27EA3" w:rsidRDefault="00117003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</w:p>
        </w:tc>
        <w:tc>
          <w:tcPr>
            <w:tcW w:w="6237" w:type="dxa"/>
            <w:gridSpan w:val="3"/>
            <w:vMerge/>
          </w:tcPr>
          <w:p w14:paraId="28D64FB7" w14:textId="77777777" w:rsidR="00117003" w:rsidRPr="00AA5DFD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</w:p>
        </w:tc>
        <w:tc>
          <w:tcPr>
            <w:tcW w:w="835" w:type="dxa"/>
          </w:tcPr>
          <w:p w14:paraId="40BCE0BE" w14:textId="77777777" w:rsidR="00117003" w:rsidRPr="00A619D2" w:rsidRDefault="00117003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</w:p>
        </w:tc>
      </w:tr>
      <w:tr w:rsidR="00117003" w14:paraId="3F23B7F0" w14:textId="77777777" w:rsidTr="00F03085">
        <w:trPr>
          <w:trHeight w:val="1781"/>
        </w:trPr>
        <w:tc>
          <w:tcPr>
            <w:tcW w:w="6264" w:type="dxa"/>
            <w:gridSpan w:val="3"/>
            <w:vMerge w:val="restart"/>
          </w:tcPr>
          <w:p w14:paraId="023C2C20" w14:textId="77777777" w:rsidR="00117003" w:rsidRPr="00AA5DFD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  <w:r>
              <w:rPr>
                <w:rFonts w:ascii="Arial" w:hAnsi="Arial" w:cs="Arial"/>
                <w:b/>
                <w:sz w:val="22"/>
                <w:lang w:val="en-US"/>
              </w:rPr>
              <w:t>Description</w:t>
            </w:r>
            <w:r w:rsidRPr="00AA5DFD">
              <w:rPr>
                <w:rFonts w:ascii="Arial" w:hAnsi="Arial" w:cs="Arial"/>
                <w:b/>
                <w:sz w:val="22"/>
                <w:lang w:val="en-US"/>
              </w:rPr>
              <w:t>:</w:t>
            </w:r>
          </w:p>
          <w:p w14:paraId="597567B1" w14:textId="77777777" w:rsidR="00117003" w:rsidRPr="001D0201" w:rsidRDefault="00117003" w:rsidP="00F03085">
            <w:p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  <w:t>Short description what the User Story is / means</w:t>
            </w:r>
          </w:p>
          <w:p w14:paraId="0817E79E" w14:textId="77777777" w:rsidR="00117003" w:rsidRPr="001D0201" w:rsidRDefault="00117003" w:rsidP="00F03085">
            <w:pPr>
              <w:numPr>
                <w:ilvl w:val="0"/>
                <w:numId w:val="7"/>
              </w:num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  <w:t>Formulated as a user story: „Als [Rolle] möchte ich [Funktion] um [Nutzen].“</w:t>
            </w:r>
          </w:p>
          <w:p w14:paraId="181D5B9D" w14:textId="77777777" w:rsidR="00117003" w:rsidRPr="001D0201" w:rsidRDefault="00117003" w:rsidP="00F03085">
            <w:pPr>
              <w:numPr>
                <w:ilvl w:val="0"/>
                <w:numId w:val="7"/>
              </w:num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  <w:t>Immer aus Sicht des Anwenders</w:t>
            </w:r>
          </w:p>
          <w:p w14:paraId="395046E4" w14:textId="77777777" w:rsidR="00117003" w:rsidRPr="001D0201" w:rsidRDefault="00117003" w:rsidP="00F03085">
            <w:pPr>
              <w:numPr>
                <w:ilvl w:val="0"/>
                <w:numId w:val="7"/>
              </w:num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  <w:t>Beispiel: As a participant of the Security Awareness training I would like to learn something about the topic “TOPIC” in order to become more secure in dealing with IT resources.</w:t>
            </w:r>
          </w:p>
          <w:p w14:paraId="57BC5CC9" w14:textId="77777777" w:rsidR="00117003" w:rsidRPr="00AA5DFD" w:rsidRDefault="00117003" w:rsidP="00F03085">
            <w:pPr>
              <w:rPr>
                <w:rFonts w:ascii="Arial" w:hAnsi="Arial" w:cs="Arial"/>
                <w:sz w:val="22"/>
                <w:lang w:val="en-US"/>
              </w:rPr>
            </w:pPr>
          </w:p>
        </w:tc>
        <w:tc>
          <w:tcPr>
            <w:tcW w:w="1686" w:type="dxa"/>
            <w:gridSpan w:val="2"/>
          </w:tcPr>
          <w:p w14:paraId="7040818E" w14:textId="77777777" w:rsidR="00117003" w:rsidRDefault="00117003" w:rsidP="00F03085">
            <w:pPr>
              <w:tabs>
                <w:tab w:val="left" w:pos="404"/>
              </w:tabs>
              <w:jc w:val="center"/>
              <w:rPr>
                <w:rFonts w:ascii="Arial" w:hAnsi="Arial" w:cs="Arial"/>
                <w:sz w:val="22"/>
              </w:rPr>
            </w:pPr>
            <w:proofErr w:type="spellStart"/>
            <w:r w:rsidRPr="00FD3D7D">
              <w:rPr>
                <w:rFonts w:ascii="Arial" w:hAnsi="Arial" w:cs="Arial"/>
                <w:b/>
                <w:sz w:val="22"/>
              </w:rPr>
              <w:t>Priority</w:t>
            </w:r>
            <w:proofErr w:type="spellEnd"/>
            <w:r>
              <w:rPr>
                <w:rFonts w:ascii="Arial" w:hAnsi="Arial" w:cs="Arial"/>
                <w:b/>
                <w:sz w:val="22"/>
              </w:rPr>
              <w:t>:</w:t>
            </w:r>
          </w:p>
          <w:p w14:paraId="75B70C0F" w14:textId="77777777" w:rsidR="00117003" w:rsidRDefault="00997722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  <w:sdt>
              <w:sdtPr>
                <w:rPr>
                  <w:rFonts w:ascii="Arial" w:hAnsi="Arial" w:cs="Arial"/>
                  <w:sz w:val="22"/>
                </w:rPr>
                <w:id w:val="375970205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Content>
                <w:r w:rsidR="00117003">
                  <w:rPr>
                    <w:rFonts w:ascii="MS Gothic" w:eastAsia="MS Gothic" w:hAnsi="MS Gothic" w:cs="Arial" w:hint="eastAsia"/>
                    <w:sz w:val="22"/>
                  </w:rPr>
                  <w:t>☐</w:t>
                </w:r>
              </w:sdtContent>
            </w:sdt>
            <w:r w:rsidR="00117003">
              <w:rPr>
                <w:rFonts w:ascii="Arial" w:hAnsi="Arial" w:cs="Arial"/>
                <w:sz w:val="22"/>
              </w:rPr>
              <w:tab/>
              <w:t>High</w:t>
            </w:r>
          </w:p>
          <w:p w14:paraId="0A5695D0" w14:textId="77777777" w:rsidR="00117003" w:rsidRDefault="00997722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  <w:sdt>
              <w:sdtPr>
                <w:rPr>
                  <w:rFonts w:ascii="Arial" w:hAnsi="Arial" w:cs="Arial"/>
                  <w:sz w:val="22"/>
                </w:rPr>
                <w:id w:val="-861438079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Content>
                <w:r w:rsidR="00117003">
                  <w:rPr>
                    <w:rFonts w:ascii="MS Gothic" w:eastAsia="MS Gothic" w:hAnsi="MS Gothic" w:cs="Arial" w:hint="eastAsia"/>
                    <w:sz w:val="22"/>
                  </w:rPr>
                  <w:t>☐</w:t>
                </w:r>
              </w:sdtContent>
            </w:sdt>
            <w:r w:rsidR="00117003">
              <w:rPr>
                <w:rFonts w:ascii="Arial" w:hAnsi="Arial" w:cs="Arial"/>
                <w:sz w:val="22"/>
              </w:rPr>
              <w:tab/>
              <w:t>Medium</w:t>
            </w:r>
          </w:p>
          <w:p w14:paraId="36BDF181" w14:textId="77777777" w:rsidR="00117003" w:rsidRDefault="00997722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  <w:sdt>
              <w:sdtPr>
                <w:rPr>
                  <w:rFonts w:ascii="Arial" w:hAnsi="Arial" w:cs="Arial"/>
                  <w:sz w:val="22"/>
                </w:rPr>
                <w:id w:val="-524028883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Content>
                <w:r w:rsidR="00117003">
                  <w:rPr>
                    <w:rFonts w:ascii="MS Gothic" w:eastAsia="MS Gothic" w:hAnsi="MS Gothic" w:cs="Arial" w:hint="eastAsia"/>
                    <w:sz w:val="22"/>
                  </w:rPr>
                  <w:t>☐</w:t>
                </w:r>
              </w:sdtContent>
            </w:sdt>
            <w:r w:rsidR="00117003">
              <w:rPr>
                <w:rFonts w:ascii="Arial" w:hAnsi="Arial" w:cs="Arial"/>
                <w:sz w:val="22"/>
              </w:rPr>
              <w:tab/>
              <w:t>Low</w:t>
            </w:r>
          </w:p>
          <w:p w14:paraId="2FE6AA65" w14:textId="77777777" w:rsidR="00117003" w:rsidRPr="0037315E" w:rsidRDefault="00117003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</w:p>
        </w:tc>
      </w:tr>
      <w:tr w:rsidR="00117003" w14:paraId="4696A26A" w14:textId="77777777" w:rsidTr="00F03085">
        <w:trPr>
          <w:trHeight w:val="1781"/>
        </w:trPr>
        <w:tc>
          <w:tcPr>
            <w:tcW w:w="6264" w:type="dxa"/>
            <w:gridSpan w:val="3"/>
            <w:vMerge/>
          </w:tcPr>
          <w:p w14:paraId="58544475" w14:textId="77777777" w:rsidR="00117003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</w:p>
        </w:tc>
        <w:tc>
          <w:tcPr>
            <w:tcW w:w="1686" w:type="dxa"/>
            <w:gridSpan w:val="2"/>
          </w:tcPr>
          <w:p w14:paraId="33D32747" w14:textId="77777777" w:rsidR="00117003" w:rsidRPr="00FD3D7D" w:rsidRDefault="00117003" w:rsidP="00F03085">
            <w:pPr>
              <w:tabs>
                <w:tab w:val="left" w:pos="404"/>
              </w:tabs>
              <w:jc w:val="center"/>
              <w:rPr>
                <w:rFonts w:ascii="Arial" w:hAnsi="Arial" w:cs="Arial"/>
                <w:b/>
                <w:sz w:val="22"/>
              </w:rPr>
            </w:pPr>
            <w:r>
              <w:rPr>
                <w:rFonts w:ascii="Arial" w:hAnsi="Arial" w:cs="Arial"/>
                <w:b/>
                <w:sz w:val="22"/>
              </w:rPr>
              <w:t>Parent ID:</w:t>
            </w:r>
          </w:p>
        </w:tc>
      </w:tr>
      <w:tr w:rsidR="00117003" w14:paraId="0F40F015" w14:textId="77777777" w:rsidTr="00F03085">
        <w:trPr>
          <w:trHeight w:val="1447"/>
        </w:trPr>
        <w:tc>
          <w:tcPr>
            <w:tcW w:w="4705" w:type="dxa"/>
            <w:gridSpan w:val="2"/>
          </w:tcPr>
          <w:p w14:paraId="1BE18B43" w14:textId="77777777" w:rsidR="00117003" w:rsidRPr="00AA5DFD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  <w:r w:rsidRPr="00AA5DFD">
              <w:rPr>
                <w:rFonts w:ascii="Arial" w:hAnsi="Arial" w:cs="Arial"/>
                <w:b/>
                <w:sz w:val="22"/>
                <w:lang w:val="en-US"/>
              </w:rPr>
              <w:t>Definition of Done:</w:t>
            </w:r>
          </w:p>
          <w:p w14:paraId="36A83925" w14:textId="77777777" w:rsidR="00117003" w:rsidRPr="00AA5DFD" w:rsidRDefault="00117003" w:rsidP="00F03085">
            <w:pPr>
              <w:rPr>
                <w:rFonts w:ascii="Arial" w:hAnsi="Arial" w:cs="Arial"/>
                <w:noProof/>
                <w:sz w:val="22"/>
                <w:lang w:val="en-US"/>
              </w:rPr>
            </w:pPr>
            <w:r w:rsidRPr="00AA5DFD">
              <w:rPr>
                <w:rFonts w:ascii="Arial" w:hAnsi="Arial" w:cs="Arial"/>
                <w:noProof/>
                <w:sz w:val="22"/>
                <w:lang w:val="en-US"/>
              </w:rPr>
              <w:t>Lorem ipsum dolor sit amet, consectetuer adipiscing elit.</w:t>
            </w:r>
          </w:p>
          <w:p w14:paraId="6EA515EF" w14:textId="77777777" w:rsidR="00117003" w:rsidRPr="0037315E" w:rsidRDefault="00117003" w:rsidP="00F03085">
            <w:pPr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noProof/>
                <w:sz w:val="22"/>
              </w:rPr>
              <w:t>Maecenas porttitor congue massa.</w:t>
            </w:r>
          </w:p>
        </w:tc>
        <w:tc>
          <w:tcPr>
            <w:tcW w:w="3245" w:type="dxa"/>
            <w:gridSpan w:val="3"/>
          </w:tcPr>
          <w:p w14:paraId="4E475554" w14:textId="77777777" w:rsidR="00117003" w:rsidRPr="00614D1D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  <w:r w:rsidRPr="00614D1D">
              <w:rPr>
                <w:rFonts w:ascii="Arial" w:hAnsi="Arial" w:cs="Arial"/>
                <w:b/>
                <w:sz w:val="22"/>
                <w:lang w:val="en-US"/>
              </w:rPr>
              <w:t>Comments:</w:t>
            </w:r>
          </w:p>
          <w:p w14:paraId="21A159C0" w14:textId="77777777" w:rsidR="00117003" w:rsidRPr="00614D1D" w:rsidRDefault="00117003" w:rsidP="00F03085">
            <w:pPr>
              <w:rPr>
                <w:rFonts w:ascii="Arial" w:hAnsi="Arial" w:cs="Arial"/>
                <w:noProof/>
                <w:sz w:val="22"/>
                <w:lang w:val="en-US"/>
              </w:rPr>
            </w:pPr>
            <w:r w:rsidRPr="00614D1D">
              <w:rPr>
                <w:rFonts w:ascii="Arial" w:hAnsi="Arial" w:cs="Arial"/>
                <w:noProof/>
                <w:sz w:val="22"/>
                <w:lang w:val="en-US"/>
              </w:rPr>
              <w:t>Lorem ipsum dolor sit amet, consectetuer adipiscing elit.</w:t>
            </w:r>
          </w:p>
          <w:p w14:paraId="45FCD33F" w14:textId="77777777" w:rsidR="00117003" w:rsidRPr="0037315E" w:rsidRDefault="00117003" w:rsidP="00F03085">
            <w:pPr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noProof/>
                <w:sz w:val="22"/>
              </w:rPr>
              <w:t>Maecenas porttitor congue massa.</w:t>
            </w:r>
          </w:p>
        </w:tc>
      </w:tr>
    </w:tbl>
    <w:p w14:paraId="49470116" w14:textId="77777777" w:rsidR="00117003" w:rsidRPr="008E6080" w:rsidRDefault="00117003" w:rsidP="00117003">
      <w:pPr>
        <w:rPr>
          <w:lang w:val="en-US"/>
        </w:rPr>
      </w:pPr>
    </w:p>
    <w:p w14:paraId="44019052" w14:textId="77777777" w:rsidR="00117003" w:rsidRDefault="00117003" w:rsidP="00117003">
      <w:pPr>
        <w:pStyle w:val="berschrift4"/>
        <w:rPr>
          <w:lang w:val="en-US"/>
        </w:rPr>
      </w:pPr>
      <w:r>
        <w:rPr>
          <w:lang w:val="en-US"/>
        </w:rPr>
        <w:t>What did we do / How did we do it?</w:t>
      </w:r>
    </w:p>
    <w:p w14:paraId="0B0A5FC7" w14:textId="77777777" w:rsidR="00117003" w:rsidRPr="00696CED" w:rsidRDefault="00117003" w:rsidP="00117003">
      <w:pPr>
        <w:rPr>
          <w:lang w:val="en-US"/>
        </w:rPr>
      </w:pPr>
      <w:r>
        <w:rPr>
          <w:lang w:val="en-US"/>
        </w:rPr>
        <w:t xml:space="preserve">Wie </w:t>
      </w:r>
      <w:proofErr w:type="spellStart"/>
      <w:r>
        <w:rPr>
          <w:lang w:val="en-US"/>
        </w:rPr>
        <w:t>sind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wi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orgegangen</w:t>
      </w:r>
      <w:proofErr w:type="spellEnd"/>
    </w:p>
    <w:p w14:paraId="2808FB6F" w14:textId="77777777" w:rsidR="00117003" w:rsidRDefault="00117003" w:rsidP="00117003">
      <w:pPr>
        <w:pStyle w:val="berschrift4"/>
        <w:rPr>
          <w:lang w:val="en-US"/>
        </w:rPr>
      </w:pPr>
      <w:r>
        <w:rPr>
          <w:lang w:val="en-US"/>
        </w:rPr>
        <w:t>Results</w:t>
      </w:r>
    </w:p>
    <w:p w14:paraId="7BA29641" w14:textId="77777777" w:rsidR="00117003" w:rsidRPr="00696CED" w:rsidRDefault="00117003" w:rsidP="00117003">
      <w:pPr>
        <w:rPr>
          <w:lang w:val="en-US"/>
        </w:rPr>
      </w:pPr>
      <w:r>
        <w:rPr>
          <w:lang w:val="en-US"/>
        </w:rPr>
        <w:t xml:space="preserve">Was war das </w:t>
      </w:r>
      <w:proofErr w:type="spellStart"/>
      <w:r>
        <w:rPr>
          <w:lang w:val="en-US"/>
        </w:rPr>
        <w:t>Endresultat</w:t>
      </w:r>
      <w:proofErr w:type="spellEnd"/>
    </w:p>
    <w:p w14:paraId="276B4003" w14:textId="77777777" w:rsidR="00117003" w:rsidRDefault="00117003" w:rsidP="00117003">
      <w:pPr>
        <w:pStyle w:val="berschrift3"/>
      </w:pPr>
      <w:bookmarkStart w:id="36" w:name="_Toc22807276"/>
      <w:r>
        <w:t>Titel der User Story 2</w:t>
      </w:r>
      <w:bookmarkEnd w:id="36"/>
    </w:p>
    <w:p w14:paraId="58838B6E" w14:textId="77777777" w:rsidR="00117003" w:rsidRDefault="00117003" w:rsidP="00117003">
      <w:pPr>
        <w:pStyle w:val="berschrift4"/>
        <w:rPr>
          <w:lang w:val="en-US"/>
        </w:rPr>
      </w:pPr>
      <w:r>
        <w:rPr>
          <w:lang w:val="en-US"/>
        </w:rPr>
        <w:t>Story Card</w:t>
      </w:r>
    </w:p>
    <w:tbl>
      <w:tblPr>
        <w:tblW w:w="0" w:type="auto"/>
        <w:tblInd w:w="11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878"/>
        <w:gridCol w:w="3827"/>
        <w:gridCol w:w="1559"/>
        <w:gridCol w:w="851"/>
        <w:gridCol w:w="835"/>
      </w:tblGrid>
      <w:tr w:rsidR="00117003" w14:paraId="319D4BA0" w14:textId="77777777" w:rsidTr="00F03085">
        <w:trPr>
          <w:trHeight w:val="227"/>
        </w:trPr>
        <w:tc>
          <w:tcPr>
            <w:tcW w:w="878" w:type="dxa"/>
          </w:tcPr>
          <w:p w14:paraId="4988DAB8" w14:textId="77777777" w:rsidR="00117003" w:rsidRPr="00A11357" w:rsidRDefault="00117003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  <w:r w:rsidRPr="00B27EA3">
              <w:rPr>
                <w:rFonts w:ascii="Arial" w:hAnsi="Arial" w:cs="Arial"/>
                <w:b/>
                <w:sz w:val="22"/>
              </w:rPr>
              <w:t>ID:</w:t>
            </w:r>
          </w:p>
        </w:tc>
        <w:tc>
          <w:tcPr>
            <w:tcW w:w="6237" w:type="dxa"/>
            <w:gridSpan w:val="3"/>
            <w:vMerge w:val="restart"/>
            <w:vAlign w:val="center"/>
          </w:tcPr>
          <w:p w14:paraId="223BA3EE" w14:textId="77777777" w:rsidR="00117003" w:rsidRPr="00904FEB" w:rsidRDefault="00117003" w:rsidP="00F03085">
            <w:pPr>
              <w:jc w:val="center"/>
              <w:rPr>
                <w:rFonts w:ascii="Arial" w:hAnsi="Arial" w:cs="Arial"/>
                <w:b/>
                <w:bCs/>
                <w:sz w:val="22"/>
                <w:lang w:val="en-US"/>
              </w:rPr>
            </w:pPr>
            <w:proofErr w:type="spellStart"/>
            <w:r w:rsidRPr="00904FEB">
              <w:rPr>
                <w:rFonts w:ascii="Arial" w:hAnsi="Arial" w:cs="Arial"/>
                <w:b/>
                <w:bCs/>
                <w:sz w:val="22"/>
                <w:lang w:val="en-US"/>
              </w:rPr>
              <w:t>Titel</w:t>
            </w:r>
            <w:proofErr w:type="spellEnd"/>
            <w:r w:rsidRPr="00904FEB">
              <w:rPr>
                <w:rFonts w:ascii="Arial" w:hAnsi="Arial" w:cs="Arial"/>
                <w:b/>
                <w:bCs/>
                <w:sz w:val="22"/>
                <w:lang w:val="en-US"/>
              </w:rPr>
              <w:t xml:space="preserve"> der User Story</w:t>
            </w:r>
          </w:p>
        </w:tc>
        <w:tc>
          <w:tcPr>
            <w:tcW w:w="835" w:type="dxa"/>
          </w:tcPr>
          <w:p w14:paraId="650CA831" w14:textId="77777777" w:rsidR="00117003" w:rsidRPr="00A11357" w:rsidRDefault="00117003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  <w:r w:rsidRPr="00A619D2">
              <w:rPr>
                <w:rFonts w:ascii="Arial" w:hAnsi="Arial" w:cs="Arial"/>
                <w:b/>
                <w:sz w:val="22"/>
              </w:rPr>
              <w:t>Size:</w:t>
            </w:r>
          </w:p>
        </w:tc>
      </w:tr>
      <w:tr w:rsidR="00117003" w14:paraId="012E2219" w14:textId="77777777" w:rsidTr="00F03085">
        <w:trPr>
          <w:trHeight w:val="361"/>
        </w:trPr>
        <w:tc>
          <w:tcPr>
            <w:tcW w:w="878" w:type="dxa"/>
          </w:tcPr>
          <w:p w14:paraId="7A6AFB35" w14:textId="77777777" w:rsidR="00117003" w:rsidRPr="00B27EA3" w:rsidRDefault="00117003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</w:p>
        </w:tc>
        <w:tc>
          <w:tcPr>
            <w:tcW w:w="6237" w:type="dxa"/>
            <w:gridSpan w:val="3"/>
            <w:vMerge/>
          </w:tcPr>
          <w:p w14:paraId="75342865" w14:textId="77777777" w:rsidR="00117003" w:rsidRPr="00AA5DFD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</w:p>
        </w:tc>
        <w:tc>
          <w:tcPr>
            <w:tcW w:w="835" w:type="dxa"/>
          </w:tcPr>
          <w:p w14:paraId="6CFEAC8A" w14:textId="77777777" w:rsidR="00117003" w:rsidRPr="00A619D2" w:rsidRDefault="00117003" w:rsidP="00F03085">
            <w:pPr>
              <w:jc w:val="center"/>
              <w:rPr>
                <w:rFonts w:ascii="Arial" w:hAnsi="Arial" w:cs="Arial"/>
                <w:b/>
                <w:sz w:val="22"/>
              </w:rPr>
            </w:pPr>
          </w:p>
        </w:tc>
      </w:tr>
      <w:tr w:rsidR="00117003" w14:paraId="580DA4AA" w14:textId="77777777" w:rsidTr="00F03085">
        <w:trPr>
          <w:trHeight w:val="1781"/>
        </w:trPr>
        <w:tc>
          <w:tcPr>
            <w:tcW w:w="6264" w:type="dxa"/>
            <w:gridSpan w:val="3"/>
            <w:vMerge w:val="restart"/>
          </w:tcPr>
          <w:p w14:paraId="61DEC537" w14:textId="77777777" w:rsidR="00117003" w:rsidRPr="00AA5DFD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  <w:r>
              <w:rPr>
                <w:rFonts w:ascii="Arial" w:hAnsi="Arial" w:cs="Arial"/>
                <w:b/>
                <w:sz w:val="22"/>
                <w:lang w:val="en-US"/>
              </w:rPr>
              <w:t>Description</w:t>
            </w:r>
            <w:r w:rsidRPr="00AA5DFD">
              <w:rPr>
                <w:rFonts w:ascii="Arial" w:hAnsi="Arial" w:cs="Arial"/>
                <w:b/>
                <w:sz w:val="22"/>
                <w:lang w:val="en-US"/>
              </w:rPr>
              <w:t>:</w:t>
            </w:r>
          </w:p>
          <w:p w14:paraId="3A40A84C" w14:textId="77777777" w:rsidR="00117003" w:rsidRPr="001D0201" w:rsidRDefault="00117003" w:rsidP="00F03085">
            <w:p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  <w:t>Short description what the User Story is / means</w:t>
            </w:r>
          </w:p>
          <w:p w14:paraId="5D853E54" w14:textId="77777777" w:rsidR="00117003" w:rsidRPr="001D0201" w:rsidRDefault="00117003" w:rsidP="00F03085">
            <w:pPr>
              <w:numPr>
                <w:ilvl w:val="0"/>
                <w:numId w:val="7"/>
              </w:num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  <w:t>Formulated as a user story: „Als [Rolle] möchte ich [Funktion] um [Nutzen].“</w:t>
            </w:r>
          </w:p>
          <w:p w14:paraId="5BB50ABC" w14:textId="77777777" w:rsidR="00117003" w:rsidRPr="001D0201" w:rsidRDefault="00117003" w:rsidP="00F03085">
            <w:pPr>
              <w:numPr>
                <w:ilvl w:val="0"/>
                <w:numId w:val="7"/>
              </w:num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</w:rPr>
              <w:t>Immer aus Sicht des Anwenders</w:t>
            </w:r>
          </w:p>
          <w:p w14:paraId="4B69AF8E" w14:textId="77777777" w:rsidR="00117003" w:rsidRPr="001D0201" w:rsidRDefault="00117003" w:rsidP="00F03085">
            <w:pPr>
              <w:numPr>
                <w:ilvl w:val="0"/>
                <w:numId w:val="7"/>
              </w:numPr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</w:pPr>
            <w:r w:rsidRPr="001D0201">
              <w:rPr>
                <w:rFonts w:ascii="Arial" w:hAnsi="Arial" w:cs="Arial"/>
                <w:noProof/>
                <w:color w:val="434343"/>
                <w:sz w:val="22"/>
                <w:shd w:val="clear" w:color="auto" w:fill="FFFFFF"/>
                <w:lang w:val="en-US"/>
              </w:rPr>
              <w:t>Beispiel: As a participant of the Security Awareness training I would like to learn something about the topic “TOPIC” in order to become more secure in dealing with IT resources.</w:t>
            </w:r>
          </w:p>
          <w:p w14:paraId="3080AB96" w14:textId="77777777" w:rsidR="00117003" w:rsidRPr="00AA5DFD" w:rsidRDefault="00117003" w:rsidP="00F03085">
            <w:pPr>
              <w:rPr>
                <w:rFonts w:ascii="Arial" w:hAnsi="Arial" w:cs="Arial"/>
                <w:sz w:val="22"/>
                <w:lang w:val="en-US"/>
              </w:rPr>
            </w:pPr>
          </w:p>
        </w:tc>
        <w:tc>
          <w:tcPr>
            <w:tcW w:w="1686" w:type="dxa"/>
            <w:gridSpan w:val="2"/>
          </w:tcPr>
          <w:p w14:paraId="53435A87" w14:textId="77777777" w:rsidR="00117003" w:rsidRDefault="00117003" w:rsidP="00F03085">
            <w:pPr>
              <w:tabs>
                <w:tab w:val="left" w:pos="404"/>
              </w:tabs>
              <w:jc w:val="center"/>
              <w:rPr>
                <w:rFonts w:ascii="Arial" w:hAnsi="Arial" w:cs="Arial"/>
                <w:sz w:val="22"/>
              </w:rPr>
            </w:pPr>
            <w:proofErr w:type="spellStart"/>
            <w:r w:rsidRPr="00FD3D7D">
              <w:rPr>
                <w:rFonts w:ascii="Arial" w:hAnsi="Arial" w:cs="Arial"/>
                <w:b/>
                <w:sz w:val="22"/>
              </w:rPr>
              <w:t>Priority</w:t>
            </w:r>
            <w:proofErr w:type="spellEnd"/>
            <w:r>
              <w:rPr>
                <w:rFonts w:ascii="Arial" w:hAnsi="Arial" w:cs="Arial"/>
                <w:b/>
                <w:sz w:val="22"/>
              </w:rPr>
              <w:t>:</w:t>
            </w:r>
          </w:p>
          <w:p w14:paraId="59F4E05B" w14:textId="77777777" w:rsidR="00117003" w:rsidRDefault="00997722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  <w:sdt>
              <w:sdtPr>
                <w:rPr>
                  <w:rFonts w:ascii="Arial" w:hAnsi="Arial" w:cs="Arial"/>
                  <w:sz w:val="22"/>
                </w:rPr>
                <w:id w:val="-1121150695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Content>
                <w:r w:rsidR="00117003">
                  <w:rPr>
                    <w:rFonts w:ascii="MS Gothic" w:eastAsia="MS Gothic" w:hAnsi="MS Gothic" w:cs="Arial" w:hint="eastAsia"/>
                    <w:sz w:val="22"/>
                  </w:rPr>
                  <w:t>☐</w:t>
                </w:r>
              </w:sdtContent>
            </w:sdt>
            <w:r w:rsidR="00117003">
              <w:rPr>
                <w:rFonts w:ascii="Arial" w:hAnsi="Arial" w:cs="Arial"/>
                <w:sz w:val="22"/>
              </w:rPr>
              <w:tab/>
              <w:t>High</w:t>
            </w:r>
          </w:p>
          <w:p w14:paraId="224FF1CE" w14:textId="77777777" w:rsidR="00117003" w:rsidRDefault="00997722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  <w:sdt>
              <w:sdtPr>
                <w:rPr>
                  <w:rFonts w:ascii="Arial" w:hAnsi="Arial" w:cs="Arial"/>
                  <w:sz w:val="22"/>
                </w:rPr>
                <w:id w:val="-1259673851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Content>
                <w:r w:rsidR="00117003">
                  <w:rPr>
                    <w:rFonts w:ascii="MS Gothic" w:eastAsia="MS Gothic" w:hAnsi="MS Gothic" w:cs="Arial" w:hint="eastAsia"/>
                    <w:sz w:val="22"/>
                  </w:rPr>
                  <w:t>☐</w:t>
                </w:r>
              </w:sdtContent>
            </w:sdt>
            <w:r w:rsidR="00117003">
              <w:rPr>
                <w:rFonts w:ascii="Arial" w:hAnsi="Arial" w:cs="Arial"/>
                <w:sz w:val="22"/>
              </w:rPr>
              <w:tab/>
              <w:t>Medium</w:t>
            </w:r>
          </w:p>
          <w:p w14:paraId="6FFC3124" w14:textId="77777777" w:rsidR="00117003" w:rsidRDefault="00997722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  <w:sdt>
              <w:sdtPr>
                <w:rPr>
                  <w:rFonts w:ascii="Arial" w:hAnsi="Arial" w:cs="Arial"/>
                  <w:sz w:val="22"/>
                </w:rPr>
                <w:id w:val="519444953"/>
                <w14:checkbox>
                  <w14:checked w14:val="0"/>
                  <w14:checkedState w14:val="2612" w14:font="MS Gothic"/>
                  <w14:uncheckedState w14:val="2610" w14:font="MS Gothic"/>
                </w14:checkbox>
              </w:sdtPr>
              <w:sdtContent>
                <w:r w:rsidR="00117003">
                  <w:rPr>
                    <w:rFonts w:ascii="MS Gothic" w:eastAsia="MS Gothic" w:hAnsi="MS Gothic" w:cs="Arial" w:hint="eastAsia"/>
                    <w:sz w:val="22"/>
                  </w:rPr>
                  <w:t>☐</w:t>
                </w:r>
              </w:sdtContent>
            </w:sdt>
            <w:r w:rsidR="00117003">
              <w:rPr>
                <w:rFonts w:ascii="Arial" w:hAnsi="Arial" w:cs="Arial"/>
                <w:sz w:val="22"/>
              </w:rPr>
              <w:tab/>
              <w:t>Low</w:t>
            </w:r>
          </w:p>
          <w:p w14:paraId="38F632F5" w14:textId="77777777" w:rsidR="00117003" w:rsidRPr="0037315E" w:rsidRDefault="00117003" w:rsidP="00F03085">
            <w:pPr>
              <w:tabs>
                <w:tab w:val="left" w:pos="404"/>
              </w:tabs>
              <w:jc w:val="left"/>
              <w:rPr>
                <w:rFonts w:ascii="Arial" w:hAnsi="Arial" w:cs="Arial"/>
                <w:sz w:val="22"/>
              </w:rPr>
            </w:pPr>
          </w:p>
        </w:tc>
      </w:tr>
      <w:tr w:rsidR="00117003" w14:paraId="1835E5CE" w14:textId="77777777" w:rsidTr="00F03085">
        <w:trPr>
          <w:trHeight w:val="1781"/>
        </w:trPr>
        <w:tc>
          <w:tcPr>
            <w:tcW w:w="6264" w:type="dxa"/>
            <w:gridSpan w:val="3"/>
            <w:vMerge/>
          </w:tcPr>
          <w:p w14:paraId="1E72E86C" w14:textId="77777777" w:rsidR="00117003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</w:p>
        </w:tc>
        <w:tc>
          <w:tcPr>
            <w:tcW w:w="1686" w:type="dxa"/>
            <w:gridSpan w:val="2"/>
          </w:tcPr>
          <w:p w14:paraId="394B48D5" w14:textId="77777777" w:rsidR="00117003" w:rsidRPr="00FD3D7D" w:rsidRDefault="00117003" w:rsidP="00F03085">
            <w:pPr>
              <w:tabs>
                <w:tab w:val="left" w:pos="404"/>
              </w:tabs>
              <w:jc w:val="center"/>
              <w:rPr>
                <w:rFonts w:ascii="Arial" w:hAnsi="Arial" w:cs="Arial"/>
                <w:b/>
                <w:sz w:val="22"/>
              </w:rPr>
            </w:pPr>
            <w:r>
              <w:rPr>
                <w:rFonts w:ascii="Arial" w:hAnsi="Arial" w:cs="Arial"/>
                <w:b/>
                <w:sz w:val="22"/>
              </w:rPr>
              <w:t>Parent ID:</w:t>
            </w:r>
          </w:p>
        </w:tc>
      </w:tr>
      <w:tr w:rsidR="00117003" w14:paraId="07810B9E" w14:textId="77777777" w:rsidTr="00F03085">
        <w:trPr>
          <w:trHeight w:val="1447"/>
        </w:trPr>
        <w:tc>
          <w:tcPr>
            <w:tcW w:w="4705" w:type="dxa"/>
            <w:gridSpan w:val="2"/>
          </w:tcPr>
          <w:p w14:paraId="66BDBBD1" w14:textId="77777777" w:rsidR="00117003" w:rsidRPr="00AA5DFD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  <w:r w:rsidRPr="00AA5DFD">
              <w:rPr>
                <w:rFonts w:ascii="Arial" w:hAnsi="Arial" w:cs="Arial"/>
                <w:b/>
                <w:sz w:val="22"/>
                <w:lang w:val="en-US"/>
              </w:rPr>
              <w:t>Definition of Done:</w:t>
            </w:r>
          </w:p>
          <w:p w14:paraId="17DB32AB" w14:textId="77777777" w:rsidR="00117003" w:rsidRPr="00AA5DFD" w:rsidRDefault="00117003" w:rsidP="00F03085">
            <w:pPr>
              <w:rPr>
                <w:rFonts w:ascii="Arial" w:hAnsi="Arial" w:cs="Arial"/>
                <w:noProof/>
                <w:sz w:val="22"/>
                <w:lang w:val="en-US"/>
              </w:rPr>
            </w:pPr>
            <w:r w:rsidRPr="00AA5DFD">
              <w:rPr>
                <w:rFonts w:ascii="Arial" w:hAnsi="Arial" w:cs="Arial"/>
                <w:noProof/>
                <w:sz w:val="22"/>
                <w:lang w:val="en-US"/>
              </w:rPr>
              <w:t>Lorem ipsum dolor sit amet, consectetuer adipiscing elit.</w:t>
            </w:r>
          </w:p>
          <w:p w14:paraId="4F33999F" w14:textId="77777777" w:rsidR="00117003" w:rsidRPr="0037315E" w:rsidRDefault="00117003" w:rsidP="00F03085">
            <w:pPr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noProof/>
                <w:sz w:val="22"/>
              </w:rPr>
              <w:t>Maecenas porttitor congue massa.</w:t>
            </w:r>
          </w:p>
        </w:tc>
        <w:tc>
          <w:tcPr>
            <w:tcW w:w="3245" w:type="dxa"/>
            <w:gridSpan w:val="3"/>
          </w:tcPr>
          <w:p w14:paraId="099937E4" w14:textId="77777777" w:rsidR="00117003" w:rsidRPr="00614D1D" w:rsidRDefault="00117003" w:rsidP="00F03085">
            <w:pPr>
              <w:jc w:val="center"/>
              <w:rPr>
                <w:rFonts w:ascii="Arial" w:hAnsi="Arial" w:cs="Arial"/>
                <w:b/>
                <w:sz w:val="22"/>
                <w:lang w:val="en-US"/>
              </w:rPr>
            </w:pPr>
            <w:r w:rsidRPr="00614D1D">
              <w:rPr>
                <w:rFonts w:ascii="Arial" w:hAnsi="Arial" w:cs="Arial"/>
                <w:b/>
                <w:sz w:val="22"/>
                <w:lang w:val="en-US"/>
              </w:rPr>
              <w:t>Comments:</w:t>
            </w:r>
          </w:p>
          <w:p w14:paraId="5601D21C" w14:textId="77777777" w:rsidR="00117003" w:rsidRPr="00614D1D" w:rsidRDefault="00117003" w:rsidP="00F03085">
            <w:pPr>
              <w:rPr>
                <w:rFonts w:ascii="Arial" w:hAnsi="Arial" w:cs="Arial"/>
                <w:noProof/>
                <w:sz w:val="22"/>
                <w:lang w:val="en-US"/>
              </w:rPr>
            </w:pPr>
            <w:r w:rsidRPr="00614D1D">
              <w:rPr>
                <w:rFonts w:ascii="Arial" w:hAnsi="Arial" w:cs="Arial"/>
                <w:noProof/>
                <w:sz w:val="22"/>
                <w:lang w:val="en-US"/>
              </w:rPr>
              <w:t>Lorem ipsum dolor sit amet, consectetuer adipiscing elit.</w:t>
            </w:r>
          </w:p>
          <w:p w14:paraId="1EE6636D" w14:textId="77777777" w:rsidR="00117003" w:rsidRPr="0037315E" w:rsidRDefault="00117003" w:rsidP="00F03085">
            <w:pPr>
              <w:rPr>
                <w:rFonts w:ascii="Arial" w:hAnsi="Arial" w:cs="Arial"/>
                <w:sz w:val="22"/>
              </w:rPr>
            </w:pPr>
            <w:r>
              <w:rPr>
                <w:rFonts w:ascii="Arial" w:hAnsi="Arial" w:cs="Arial"/>
                <w:noProof/>
                <w:sz w:val="22"/>
              </w:rPr>
              <w:t>Maecenas porttitor congue massa.</w:t>
            </w:r>
          </w:p>
        </w:tc>
      </w:tr>
    </w:tbl>
    <w:p w14:paraId="7CA756A8" w14:textId="77777777" w:rsidR="00117003" w:rsidRPr="008E6080" w:rsidRDefault="00117003" w:rsidP="00117003">
      <w:pPr>
        <w:rPr>
          <w:lang w:val="en-US"/>
        </w:rPr>
      </w:pPr>
    </w:p>
    <w:p w14:paraId="3AB455F4" w14:textId="77777777" w:rsidR="00117003" w:rsidRDefault="00117003" w:rsidP="00117003">
      <w:pPr>
        <w:pStyle w:val="berschrift4"/>
        <w:rPr>
          <w:lang w:val="en-US"/>
        </w:rPr>
      </w:pPr>
      <w:r>
        <w:rPr>
          <w:lang w:val="en-US"/>
        </w:rPr>
        <w:t>What did we do / How did we do it?</w:t>
      </w:r>
    </w:p>
    <w:p w14:paraId="33525346" w14:textId="77777777" w:rsidR="00117003" w:rsidRPr="00696CED" w:rsidRDefault="00117003" w:rsidP="00117003">
      <w:pPr>
        <w:rPr>
          <w:lang w:val="en-US"/>
        </w:rPr>
      </w:pPr>
      <w:r>
        <w:rPr>
          <w:lang w:val="en-US"/>
        </w:rPr>
        <w:t xml:space="preserve">Wie </w:t>
      </w:r>
      <w:proofErr w:type="spellStart"/>
      <w:r>
        <w:rPr>
          <w:lang w:val="en-US"/>
        </w:rPr>
        <w:t>sind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wi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vorgegangen</w:t>
      </w:r>
      <w:proofErr w:type="spellEnd"/>
    </w:p>
    <w:p w14:paraId="785171E7" w14:textId="77777777" w:rsidR="00117003" w:rsidRDefault="00117003" w:rsidP="00117003">
      <w:pPr>
        <w:pStyle w:val="berschrift4"/>
        <w:rPr>
          <w:lang w:val="en-US"/>
        </w:rPr>
      </w:pPr>
      <w:r>
        <w:rPr>
          <w:lang w:val="en-US"/>
        </w:rPr>
        <w:t>Results</w:t>
      </w:r>
    </w:p>
    <w:p w14:paraId="678BA413" w14:textId="77777777" w:rsidR="00117003" w:rsidRPr="00696CED" w:rsidRDefault="00117003" w:rsidP="00117003">
      <w:pPr>
        <w:rPr>
          <w:lang w:val="en-US"/>
        </w:rPr>
      </w:pPr>
      <w:r>
        <w:rPr>
          <w:lang w:val="en-US"/>
        </w:rPr>
        <w:t xml:space="preserve">Was war das </w:t>
      </w:r>
      <w:proofErr w:type="spellStart"/>
      <w:r>
        <w:rPr>
          <w:lang w:val="en-US"/>
        </w:rPr>
        <w:t>Endresultat</w:t>
      </w:r>
      <w:proofErr w:type="spellEnd"/>
    </w:p>
    <w:p w14:paraId="3CA5C4F1" w14:textId="77777777" w:rsidR="00747BD9" w:rsidRDefault="00747BD9" w:rsidP="00747BD9">
      <w:pPr>
        <w:pStyle w:val="berschrift2"/>
        <w:rPr>
          <w:lang w:val="en-GB"/>
        </w:rPr>
      </w:pPr>
      <w:bookmarkStart w:id="37" w:name="_Toc22807277"/>
      <w:r>
        <w:rPr>
          <w:lang w:val="en-GB"/>
        </w:rPr>
        <w:t>Sprint Review</w:t>
      </w:r>
      <w:bookmarkEnd w:id="37"/>
    </w:p>
    <w:p w14:paraId="3E812EB0" w14:textId="77777777" w:rsidR="00747BD9" w:rsidRPr="00BD7649" w:rsidRDefault="00747BD9" w:rsidP="00747BD9">
      <w:pPr>
        <w:pStyle w:val="berschrift2"/>
        <w:rPr>
          <w:lang w:val="en-GB"/>
        </w:rPr>
      </w:pPr>
      <w:bookmarkStart w:id="38" w:name="_Toc22807278"/>
      <w:r>
        <w:rPr>
          <w:lang w:val="en-GB"/>
        </w:rPr>
        <w:t>Sprint Retrospective</w:t>
      </w:r>
      <w:bookmarkEnd w:id="38"/>
    </w:p>
    <w:p w14:paraId="1EB52213" w14:textId="77777777" w:rsidR="00747BD9" w:rsidRPr="00747BD9" w:rsidRDefault="00747BD9" w:rsidP="00747BD9">
      <w:pPr>
        <w:rPr>
          <w:lang w:val="en-GB"/>
        </w:rPr>
      </w:pPr>
    </w:p>
    <w:p w14:paraId="4710E81E" w14:textId="64351C24" w:rsidR="00727587" w:rsidRDefault="00727587" w:rsidP="00727587">
      <w:pPr>
        <w:pStyle w:val="berschrift1"/>
        <w:rPr>
          <w:lang w:val="en-GB"/>
        </w:rPr>
      </w:pPr>
      <w:bookmarkStart w:id="39" w:name="_Toc22807279"/>
      <w:r>
        <w:rPr>
          <w:lang w:val="en-GB"/>
        </w:rPr>
        <w:t>Conclusion</w:t>
      </w:r>
      <w:bookmarkEnd w:id="39"/>
    </w:p>
    <w:p w14:paraId="6E6AC95A" w14:textId="068A1FF1" w:rsidR="00530BF7" w:rsidRDefault="00932794" w:rsidP="00EA68DD">
      <w:pPr>
        <w:rPr>
          <w:lang w:val="en-GB"/>
        </w:rPr>
      </w:pPr>
      <w:r>
        <w:rPr>
          <w:lang w:val="en-GB"/>
        </w:rPr>
        <w:t xml:space="preserve">Notes </w:t>
      </w:r>
      <w:proofErr w:type="spellStart"/>
      <w:r>
        <w:rPr>
          <w:lang w:val="en-GB"/>
        </w:rPr>
        <w:t>aus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Besprechung</w:t>
      </w:r>
      <w:proofErr w:type="spellEnd"/>
      <w:r>
        <w:rPr>
          <w:lang w:val="en-GB"/>
        </w:rPr>
        <w:t xml:space="preserve"> 25.10.2019</w:t>
      </w:r>
    </w:p>
    <w:p w14:paraId="7BF810A7" w14:textId="069AE971" w:rsidR="00932794" w:rsidRDefault="00932794" w:rsidP="00932794">
      <w:pPr>
        <w:pStyle w:val="Listenabsatz"/>
        <w:numPr>
          <w:ilvl w:val="0"/>
          <w:numId w:val="9"/>
        </w:numPr>
        <w:rPr>
          <w:lang w:val="en-GB"/>
        </w:rPr>
      </w:pPr>
      <w:proofErr w:type="spellStart"/>
      <w:r>
        <w:rPr>
          <w:lang w:val="en-GB"/>
        </w:rPr>
        <w:t>Planungsarbeit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beschreiben</w:t>
      </w:r>
      <w:proofErr w:type="spellEnd"/>
    </w:p>
    <w:p w14:paraId="7FFA5875" w14:textId="248DD94D" w:rsidR="00932794" w:rsidRDefault="00932794" w:rsidP="00932794">
      <w:pPr>
        <w:pStyle w:val="Listenabsatz"/>
        <w:numPr>
          <w:ilvl w:val="0"/>
          <w:numId w:val="9"/>
        </w:numPr>
        <w:rPr>
          <w:lang w:val="en-GB"/>
        </w:rPr>
      </w:pPr>
      <w:r>
        <w:rPr>
          <w:lang w:val="en-GB"/>
        </w:rPr>
        <w:t xml:space="preserve">Wie </w:t>
      </w:r>
      <w:proofErr w:type="spellStart"/>
      <w:r>
        <w:rPr>
          <w:lang w:val="en-GB"/>
        </w:rPr>
        <w:t>sind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wir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vorgegangen</w:t>
      </w:r>
      <w:proofErr w:type="spellEnd"/>
    </w:p>
    <w:p w14:paraId="70D61F1C" w14:textId="4447E64B" w:rsidR="00932794" w:rsidRPr="00932794" w:rsidRDefault="00932794" w:rsidP="00932794">
      <w:pPr>
        <w:pStyle w:val="Listenabsatz"/>
        <w:numPr>
          <w:ilvl w:val="0"/>
          <w:numId w:val="9"/>
        </w:numPr>
      </w:pPr>
      <w:r w:rsidRPr="00932794">
        <w:t>Wie oft haben wir uns getroffen, warum</w:t>
      </w:r>
    </w:p>
    <w:p w14:paraId="155AAE4E" w14:textId="11DFFD54" w:rsidR="00932794" w:rsidRDefault="00932794" w:rsidP="00932794">
      <w:pPr>
        <w:pStyle w:val="Listenabsatz"/>
        <w:numPr>
          <w:ilvl w:val="0"/>
          <w:numId w:val="9"/>
        </w:numPr>
        <w:rPr>
          <w:lang w:val="en-GB"/>
        </w:rPr>
      </w:pPr>
      <w:r>
        <w:rPr>
          <w:lang w:val="en-GB"/>
        </w:rPr>
        <w:t>“weekly scrum” is not a problem</w:t>
      </w:r>
    </w:p>
    <w:p w14:paraId="590627C0" w14:textId="77777777" w:rsidR="00932794" w:rsidRPr="00932794" w:rsidRDefault="00932794" w:rsidP="00932794">
      <w:pPr>
        <w:pStyle w:val="Listenabsatz"/>
        <w:numPr>
          <w:ilvl w:val="0"/>
          <w:numId w:val="9"/>
        </w:numPr>
        <w:rPr>
          <w:lang w:val="en-GB"/>
        </w:rPr>
      </w:pPr>
    </w:p>
    <w:sectPr w:rsidR="00932794" w:rsidRPr="00932794" w:rsidSect="009505CC">
      <w:headerReference w:type="first" r:id="rId14"/>
      <w:footerReference w:type="first" r:id="rId15"/>
      <w:pgSz w:w="11906" w:h="16838" w:code="9"/>
      <w:pgMar w:top="1418" w:right="1843" w:bottom="1701" w:left="1985" w:header="709" w:footer="709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8" w:author="David Huynh" w:date="2019-11-08T14:44:00Z" w:initials="DH">
    <w:p w14:paraId="26239A17" w14:textId="658E037D" w:rsidR="008667D0" w:rsidRDefault="008667D0">
      <w:pPr>
        <w:pStyle w:val="Kommentartext"/>
      </w:pPr>
      <w:r>
        <w:rPr>
          <w:rStyle w:val="Kommentarzeichen"/>
        </w:rPr>
        <w:annotationRef/>
      </w:r>
      <w:r>
        <w:t>Nicht notwendig</w:t>
      </w:r>
      <w:r w:rsidR="004D2B32">
        <w:t xml:space="preserve"> gemäss Beat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26239A17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6239A17" w16cid:durableId="216FFDD9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22245E8" w14:textId="77777777" w:rsidR="00997722" w:rsidRDefault="00997722" w:rsidP="00A167DD">
      <w:pPr>
        <w:spacing w:after="0"/>
      </w:pPr>
      <w:r>
        <w:separator/>
      </w:r>
    </w:p>
  </w:endnote>
  <w:endnote w:type="continuationSeparator" w:id="0">
    <w:p w14:paraId="2E74EEEC" w14:textId="77777777" w:rsidR="00997722" w:rsidRDefault="00997722" w:rsidP="00A167DD">
      <w:pPr>
        <w:spacing w:after="0"/>
      </w:pPr>
      <w:r>
        <w:continuationSeparator/>
      </w:r>
    </w:p>
  </w:endnote>
  <w:endnote w:type="continuationNotice" w:id="1">
    <w:p w14:paraId="01AC4538" w14:textId="77777777" w:rsidR="00997722" w:rsidRDefault="00997722">
      <w:pPr>
        <w:spacing w:before="0"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1D1551E" w14:textId="77777777" w:rsidR="00932794" w:rsidRPr="00AF242B" w:rsidRDefault="00932794" w:rsidP="002E2331">
    <w:pPr>
      <w:pStyle w:val="Fuzeile"/>
      <w:pBdr>
        <w:top w:val="single" w:sz="4" w:space="1" w:color="auto"/>
      </w:pBdr>
      <w:tabs>
        <w:tab w:val="clear" w:pos="9072"/>
        <w:tab w:val="right" w:pos="7938"/>
        <w:tab w:val="right" w:pos="13719"/>
      </w:tabs>
      <w:rPr>
        <w:lang w:val="en-GB"/>
      </w:rPr>
    </w:pPr>
    <w:r w:rsidRPr="00AF242B">
      <w:rPr>
        <w:lang w:val="en-GB"/>
      </w:rPr>
      <w:t>Jasmin Fluri, Florian Jutzi, David Huynh</w:t>
    </w:r>
    <w:r w:rsidRPr="00AF242B">
      <w:rPr>
        <w:lang w:val="en-GB"/>
      </w:rPr>
      <w:tab/>
    </w:r>
    <w:r w:rsidRPr="00AF242B">
      <w:rPr>
        <w:lang w:val="en-GB"/>
      </w:rPr>
      <w:tab/>
      <w:t xml:space="preserve">Page </w:t>
    </w:r>
    <w:r>
      <w:rPr>
        <w:b/>
        <w:bCs/>
      </w:rPr>
      <w:fldChar w:fldCharType="begin"/>
    </w:r>
    <w:r w:rsidRPr="00AF242B">
      <w:rPr>
        <w:b/>
        <w:bCs/>
        <w:lang w:val="en-GB"/>
      </w:rPr>
      <w:instrText>PAGE  \* Arabic  \* MERGEFORMAT</w:instrText>
    </w:r>
    <w:r>
      <w:rPr>
        <w:b/>
        <w:bCs/>
      </w:rPr>
      <w:fldChar w:fldCharType="separate"/>
    </w:r>
    <w:r w:rsidRPr="002E2331">
      <w:rPr>
        <w:b/>
        <w:bCs/>
        <w:lang w:val="en-GB"/>
      </w:rPr>
      <w:t>37</w:t>
    </w:r>
    <w:r>
      <w:rPr>
        <w:b/>
        <w:bCs/>
      </w:rPr>
      <w:fldChar w:fldCharType="end"/>
    </w:r>
    <w:r w:rsidRPr="00AF242B">
      <w:rPr>
        <w:lang w:val="en-GB"/>
      </w:rPr>
      <w:t xml:space="preserve"> of </w:t>
    </w:r>
    <w:r>
      <w:rPr>
        <w:b/>
        <w:bCs/>
      </w:rPr>
      <w:fldChar w:fldCharType="begin"/>
    </w:r>
    <w:r w:rsidRPr="00AF242B">
      <w:rPr>
        <w:b/>
        <w:bCs/>
        <w:lang w:val="en-GB"/>
      </w:rPr>
      <w:instrText>NUMPAGES  \* Arabic  \* MERGEFORMAT</w:instrText>
    </w:r>
    <w:r>
      <w:rPr>
        <w:b/>
        <w:bCs/>
      </w:rPr>
      <w:fldChar w:fldCharType="separate"/>
    </w:r>
    <w:r w:rsidRPr="002E2331">
      <w:rPr>
        <w:b/>
        <w:bCs/>
        <w:lang w:val="en-GB"/>
      </w:rPr>
      <w:t>75</w:t>
    </w:r>
    <w:r>
      <w:rPr>
        <w:b/>
        <w:bCs/>
      </w:rPr>
      <w:fldChar w:fldCharType="end"/>
    </w:r>
  </w:p>
  <w:p w14:paraId="26BB0823" w14:textId="77777777" w:rsidR="00932794" w:rsidRPr="002E2331" w:rsidRDefault="00932794">
    <w:pPr>
      <w:pStyle w:val="Fuzeile"/>
      <w:rPr>
        <w:lang w:val="en-GB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51E9336" w14:textId="77777777" w:rsidR="00997722" w:rsidRDefault="00997722" w:rsidP="00A167DD">
      <w:pPr>
        <w:spacing w:after="0"/>
      </w:pPr>
      <w:r>
        <w:separator/>
      </w:r>
    </w:p>
  </w:footnote>
  <w:footnote w:type="continuationSeparator" w:id="0">
    <w:p w14:paraId="5F8FEEA0" w14:textId="77777777" w:rsidR="00997722" w:rsidRDefault="00997722" w:rsidP="00A167DD">
      <w:pPr>
        <w:spacing w:after="0"/>
      </w:pPr>
      <w:r>
        <w:continuationSeparator/>
      </w:r>
    </w:p>
  </w:footnote>
  <w:footnote w:type="continuationNotice" w:id="1">
    <w:p w14:paraId="4F2E7147" w14:textId="77777777" w:rsidR="00997722" w:rsidRDefault="00997722">
      <w:pPr>
        <w:spacing w:before="0"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F7085AF" w14:textId="77777777" w:rsidR="00932794" w:rsidRPr="00FF735A" w:rsidRDefault="00932794" w:rsidP="002E2331">
    <w:pPr>
      <w:pStyle w:val="Kopfzeile"/>
      <w:pBdr>
        <w:bottom w:val="single" w:sz="4" w:space="0" w:color="auto"/>
      </w:pBdr>
      <w:tabs>
        <w:tab w:val="clear" w:pos="9072"/>
        <w:tab w:val="left" w:pos="5103"/>
        <w:tab w:val="right" w:pos="7938"/>
        <w:tab w:val="right" w:pos="13608"/>
      </w:tabs>
      <w:rPr>
        <w:iCs/>
        <w:szCs w:val="24"/>
        <w:lang w:val="en-GB"/>
      </w:rPr>
    </w:pPr>
    <w:r w:rsidRPr="00FF735A">
      <w:rPr>
        <w:iCs/>
        <w:szCs w:val="24"/>
        <w:lang w:val="en-GB"/>
      </w:rPr>
      <w:t xml:space="preserve">Innovation Thinking Project </w:t>
    </w:r>
    <w:r w:rsidRPr="00FF735A">
      <w:rPr>
        <w:iCs/>
        <w:szCs w:val="24"/>
        <w:lang w:val="en-GB"/>
      </w:rPr>
      <w:tab/>
    </w:r>
    <w:r w:rsidRPr="00FF735A">
      <w:rPr>
        <w:iCs/>
        <w:szCs w:val="24"/>
        <w:lang w:val="en-GB"/>
      </w:rPr>
      <w:tab/>
    </w:r>
    <w:r w:rsidRPr="00FF735A">
      <w:rPr>
        <w:iCs/>
        <w:szCs w:val="24"/>
        <w:lang w:val="en-GB"/>
      </w:rPr>
      <w:tab/>
    </w:r>
    <w:r>
      <w:rPr>
        <w:iCs/>
        <w:szCs w:val="24"/>
        <w:lang w:val="en-GB"/>
      </w:rPr>
      <w:t>Final Paper</w:t>
    </w:r>
  </w:p>
  <w:p w14:paraId="1AC57E57" w14:textId="77777777" w:rsidR="00932794" w:rsidRPr="00D3353A" w:rsidRDefault="00932794">
    <w:pPr>
      <w:pStyle w:val="Kopfzeile"/>
      <w:rPr>
        <w:lang w:val="en-GB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83"/>
    <w:multiLevelType w:val="singleLevel"/>
    <w:tmpl w:val="1870CB38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1" w15:restartNumberingAfterBreak="0">
    <w:nsid w:val="293E606C"/>
    <w:multiLevelType w:val="multilevel"/>
    <w:tmpl w:val="0770B4CE"/>
    <w:lvl w:ilvl="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upperRoman"/>
      <w:pStyle w:val="berschrift7"/>
      <w:lvlText w:val="%7. 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" w15:restartNumberingAfterBreak="0">
    <w:nsid w:val="51F44949"/>
    <w:multiLevelType w:val="hybridMultilevel"/>
    <w:tmpl w:val="F6385F22"/>
    <w:lvl w:ilvl="0" w:tplc="38BA8D38">
      <w:start w:val="1"/>
      <w:numFmt w:val="bullet"/>
      <w:pStyle w:val="Listenabsatz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8921A15"/>
    <w:multiLevelType w:val="multilevel"/>
    <w:tmpl w:val="40DCA55C"/>
    <w:lvl w:ilvl="0">
      <w:start w:val="1"/>
      <w:numFmt w:val="decimal"/>
      <w:pStyle w:val="berschrift1"/>
      <w:lvlText w:val="%1"/>
      <w:lvlJc w:val="left"/>
      <w:pPr>
        <w:ind w:left="432" w:hanging="432"/>
      </w:pPr>
      <w:rPr>
        <w:rFonts w:cs="Times New Roman" w:hint="default"/>
      </w:rPr>
    </w:lvl>
    <w:lvl w:ilvl="1">
      <w:start w:val="1"/>
      <w:numFmt w:val="decimal"/>
      <w:pStyle w:val="berschrift2"/>
      <w:lvlText w:val="%1.%2"/>
      <w:lvlJc w:val="left"/>
      <w:pPr>
        <w:ind w:left="2420" w:hanging="576"/>
      </w:pPr>
      <w:rPr>
        <w:rFonts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  <w:rPr>
        <w:rFonts w:cs="Times New Roman"/>
      </w:r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  <w:rPr>
        <w:rFonts w:cs="Times New Roman"/>
      </w:r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  <w:rPr>
        <w:rFonts w:cs="Times New Roman"/>
      </w:r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  <w:rPr>
        <w:rFonts w:cs="Times New Roman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cs="Times New Roman"/>
      </w:r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  <w:rPr>
        <w:rFonts w:cs="Times New Roman"/>
      </w:r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  <w:rPr>
        <w:rFonts w:cs="Times New Roman"/>
      </w:rPr>
    </w:lvl>
  </w:abstractNum>
  <w:abstractNum w:abstractNumId="4" w15:restartNumberingAfterBreak="0">
    <w:nsid w:val="590A15AB"/>
    <w:multiLevelType w:val="multilevel"/>
    <w:tmpl w:val="75384DEA"/>
    <w:styleLink w:val="FHNWAufzhlung"/>
    <w:lvl w:ilvl="0">
      <w:start w:val="1"/>
      <w:numFmt w:val="bullet"/>
      <w:lvlText w:val=""/>
      <w:lvlJc w:val="left"/>
      <w:pPr>
        <w:ind w:left="227" w:hanging="227"/>
      </w:pPr>
      <w:rPr>
        <w:rFonts w:ascii="Symbol" w:hAnsi="Symbol" w:hint="default"/>
      </w:rPr>
    </w:lvl>
    <w:lvl w:ilvl="1">
      <w:start w:val="1"/>
      <w:numFmt w:val="bullet"/>
      <w:lvlText w:val=""/>
      <w:lvlJc w:val="left"/>
      <w:pPr>
        <w:tabs>
          <w:tab w:val="num" w:pos="851"/>
        </w:tabs>
        <w:ind w:left="1077" w:hanging="226"/>
      </w:pPr>
      <w:rPr>
        <w:rFonts w:ascii="Symbol" w:hAnsi="Symbol" w:hint="default"/>
      </w:rPr>
    </w:lvl>
    <w:lvl w:ilvl="2">
      <w:start w:val="1"/>
      <w:numFmt w:val="bullet"/>
      <w:lvlText w:val=""/>
      <w:lvlJc w:val="left"/>
      <w:pPr>
        <w:tabs>
          <w:tab w:val="num" w:pos="1701"/>
        </w:tabs>
        <w:ind w:left="1928" w:hanging="227"/>
      </w:pPr>
      <w:rPr>
        <w:rFonts w:ascii="Symbol" w:hAnsi="Symbol" w:hint="default"/>
      </w:rPr>
    </w:lvl>
    <w:lvl w:ilvl="3">
      <w:start w:val="1"/>
      <w:numFmt w:val="bullet"/>
      <w:lvlText w:val=""/>
      <w:lvlJc w:val="left"/>
      <w:pPr>
        <w:tabs>
          <w:tab w:val="num" w:pos="27783"/>
        </w:tabs>
        <w:ind w:left="2778" w:hanging="226"/>
      </w:pPr>
      <w:rPr>
        <w:rFonts w:ascii="Symbol" w:hAnsi="Symbol" w:hint="default"/>
      </w:rPr>
    </w:lvl>
    <w:lvl w:ilvl="4">
      <w:start w:val="1"/>
      <w:numFmt w:val="bullet"/>
      <w:lvlText w:val=""/>
      <w:lvlJc w:val="left"/>
      <w:pPr>
        <w:tabs>
          <w:tab w:val="num" w:pos="3402"/>
        </w:tabs>
        <w:ind w:left="3629" w:hanging="227"/>
      </w:pPr>
      <w:rPr>
        <w:rFonts w:ascii="Symbol" w:hAnsi="Symbol" w:hint="default"/>
      </w:rPr>
    </w:lvl>
    <w:lvl w:ilvl="5">
      <w:start w:val="1"/>
      <w:numFmt w:val="bullet"/>
      <w:lvlText w:val=""/>
      <w:lvlJc w:val="left"/>
      <w:pPr>
        <w:tabs>
          <w:tab w:val="num" w:pos="4253"/>
        </w:tabs>
        <w:ind w:left="4479" w:hanging="226"/>
      </w:pPr>
      <w:rPr>
        <w:rFonts w:ascii="Symbol" w:hAnsi="Symbol" w:hint="default"/>
      </w:rPr>
    </w:lvl>
    <w:lvl w:ilvl="6">
      <w:start w:val="1"/>
      <w:numFmt w:val="bullet"/>
      <w:lvlText w:val=""/>
      <w:lvlJc w:val="left"/>
      <w:pPr>
        <w:tabs>
          <w:tab w:val="num" w:pos="5103"/>
        </w:tabs>
        <w:ind w:left="5330" w:hanging="227"/>
      </w:pPr>
      <w:rPr>
        <w:rFonts w:ascii="Symbol" w:hAnsi="Symbol" w:hint="default"/>
      </w:rPr>
    </w:lvl>
    <w:lvl w:ilvl="7">
      <w:start w:val="1"/>
      <w:numFmt w:val="bullet"/>
      <w:lvlText w:val=""/>
      <w:lvlJc w:val="left"/>
      <w:pPr>
        <w:tabs>
          <w:tab w:val="num" w:pos="5954"/>
        </w:tabs>
        <w:ind w:left="6180" w:hanging="226"/>
      </w:pPr>
      <w:rPr>
        <w:rFonts w:ascii="Symbol" w:hAnsi="Symbol" w:hint="default"/>
      </w:rPr>
    </w:lvl>
    <w:lvl w:ilvl="8">
      <w:start w:val="1"/>
      <w:numFmt w:val="bullet"/>
      <w:lvlText w:val=""/>
      <w:lvlJc w:val="left"/>
      <w:pPr>
        <w:tabs>
          <w:tab w:val="num" w:pos="6804"/>
        </w:tabs>
        <w:ind w:left="7031" w:hanging="227"/>
      </w:pPr>
      <w:rPr>
        <w:rFonts w:ascii="Symbol" w:hAnsi="Symbol" w:hint="default"/>
      </w:rPr>
    </w:lvl>
  </w:abstractNum>
  <w:abstractNum w:abstractNumId="5" w15:restartNumberingAfterBreak="0">
    <w:nsid w:val="608E63EE"/>
    <w:multiLevelType w:val="hybridMultilevel"/>
    <w:tmpl w:val="9746F5EA"/>
    <w:lvl w:ilvl="0" w:tplc="9A1EECEC">
      <w:numFmt w:val="bullet"/>
      <w:lvlText w:val="-"/>
      <w:lvlJc w:val="left"/>
      <w:pPr>
        <w:ind w:left="720" w:hanging="360"/>
      </w:pPr>
      <w:rPr>
        <w:rFonts w:ascii="Cambria" w:eastAsia="Times New Roman" w:hAnsi="Cambria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1367479"/>
    <w:multiLevelType w:val="hybridMultilevel"/>
    <w:tmpl w:val="44C23962"/>
    <w:lvl w:ilvl="0" w:tplc="EE20CE60">
      <w:start w:val="1"/>
      <w:numFmt w:val="lowerRoman"/>
      <w:pStyle w:val="Appendix2"/>
      <w:lvlText w:val="%1."/>
      <w:lvlJc w:val="righ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6A2043D"/>
    <w:multiLevelType w:val="hybridMultilevel"/>
    <w:tmpl w:val="A6102C9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DDF285D"/>
    <w:multiLevelType w:val="hybridMultilevel"/>
    <w:tmpl w:val="E162F7F6"/>
    <w:lvl w:ilvl="0" w:tplc="C2EA404A">
      <w:numFmt w:val="bullet"/>
      <w:lvlText w:val="-"/>
      <w:lvlJc w:val="left"/>
      <w:pPr>
        <w:ind w:left="720" w:hanging="360"/>
      </w:pPr>
      <w:rPr>
        <w:rFonts w:ascii="Cambria" w:eastAsia="Times New Roman" w:hAnsi="Cambria" w:cs="Times New Roman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4"/>
  </w:num>
  <w:num w:numId="4">
    <w:abstractNumId w:val="2"/>
  </w:num>
  <w:num w:numId="5">
    <w:abstractNumId w:val="1"/>
  </w:num>
  <w:num w:numId="6">
    <w:abstractNumId w:val="6"/>
  </w:num>
  <w:num w:numId="7">
    <w:abstractNumId w:val="5"/>
  </w:num>
  <w:num w:numId="8">
    <w:abstractNumId w:val="8"/>
  </w:num>
  <w:num w:numId="9">
    <w:abstractNumId w:val="7"/>
  </w:num>
  <w:numIdMacAtCleanup w:val="8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David Huynh">
    <w15:presenceInfo w15:providerId="Windows Live" w15:userId="856d7419534e2d8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8"/>
  <w:proofState w:spelling="clean" w:grammar="clean"/>
  <w:defaultTabStop w:val="709"/>
  <w:autoHyphenation/>
  <w:hyphenationZone w:val="425"/>
  <w:characterSpacingControl w:val="doNotCompress"/>
  <w:hdrShapeDefaults>
    <o:shapedefaults v:ext="edit" spidmax="3074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La0MLQwMDEwMDU1MTNS0lEKTi0uzszPAykwNKwFAJ9mK4YtAAAA"/>
  </w:docVars>
  <w:rsids>
    <w:rsidRoot w:val="00B7608E"/>
    <w:rsid w:val="0000025A"/>
    <w:rsid w:val="00000DB1"/>
    <w:rsid w:val="00001240"/>
    <w:rsid w:val="00001623"/>
    <w:rsid w:val="00001779"/>
    <w:rsid w:val="000018D6"/>
    <w:rsid w:val="00001A64"/>
    <w:rsid w:val="00001B83"/>
    <w:rsid w:val="00001E3B"/>
    <w:rsid w:val="0000278F"/>
    <w:rsid w:val="00002E91"/>
    <w:rsid w:val="00002FA8"/>
    <w:rsid w:val="00003324"/>
    <w:rsid w:val="000035E9"/>
    <w:rsid w:val="00003767"/>
    <w:rsid w:val="000047F2"/>
    <w:rsid w:val="00004A99"/>
    <w:rsid w:val="000051BE"/>
    <w:rsid w:val="00005A0B"/>
    <w:rsid w:val="00005E83"/>
    <w:rsid w:val="00005FAD"/>
    <w:rsid w:val="00006A7E"/>
    <w:rsid w:val="00006F3B"/>
    <w:rsid w:val="00007913"/>
    <w:rsid w:val="00010C93"/>
    <w:rsid w:val="00010CE5"/>
    <w:rsid w:val="000116A6"/>
    <w:rsid w:val="00011D8A"/>
    <w:rsid w:val="000120A8"/>
    <w:rsid w:val="00012148"/>
    <w:rsid w:val="0001299E"/>
    <w:rsid w:val="00012F45"/>
    <w:rsid w:val="00013CF3"/>
    <w:rsid w:val="00013CFF"/>
    <w:rsid w:val="00013F1B"/>
    <w:rsid w:val="00013F5E"/>
    <w:rsid w:val="00014542"/>
    <w:rsid w:val="00014652"/>
    <w:rsid w:val="000148F7"/>
    <w:rsid w:val="00015943"/>
    <w:rsid w:val="00015BFF"/>
    <w:rsid w:val="00015C24"/>
    <w:rsid w:val="0001619B"/>
    <w:rsid w:val="0001705E"/>
    <w:rsid w:val="000172C3"/>
    <w:rsid w:val="0001782D"/>
    <w:rsid w:val="00017A12"/>
    <w:rsid w:val="0002019E"/>
    <w:rsid w:val="000202E8"/>
    <w:rsid w:val="00020855"/>
    <w:rsid w:val="00020980"/>
    <w:rsid w:val="000214E1"/>
    <w:rsid w:val="00021797"/>
    <w:rsid w:val="00021805"/>
    <w:rsid w:val="00021DC6"/>
    <w:rsid w:val="00022463"/>
    <w:rsid w:val="0002252D"/>
    <w:rsid w:val="00022AC0"/>
    <w:rsid w:val="00022ACB"/>
    <w:rsid w:val="00022EA0"/>
    <w:rsid w:val="0002340A"/>
    <w:rsid w:val="000234F9"/>
    <w:rsid w:val="00023D92"/>
    <w:rsid w:val="0002412A"/>
    <w:rsid w:val="00024885"/>
    <w:rsid w:val="00024DF2"/>
    <w:rsid w:val="0002519D"/>
    <w:rsid w:val="000256F2"/>
    <w:rsid w:val="00025BCB"/>
    <w:rsid w:val="00025E54"/>
    <w:rsid w:val="00025FBE"/>
    <w:rsid w:val="00025FEF"/>
    <w:rsid w:val="000268A2"/>
    <w:rsid w:val="00026977"/>
    <w:rsid w:val="000279A7"/>
    <w:rsid w:val="00027FA3"/>
    <w:rsid w:val="000303A7"/>
    <w:rsid w:val="000303E8"/>
    <w:rsid w:val="000309DE"/>
    <w:rsid w:val="00031130"/>
    <w:rsid w:val="00031B88"/>
    <w:rsid w:val="00033067"/>
    <w:rsid w:val="0003335E"/>
    <w:rsid w:val="000338D5"/>
    <w:rsid w:val="00033A13"/>
    <w:rsid w:val="00033A87"/>
    <w:rsid w:val="00033AB6"/>
    <w:rsid w:val="00033B91"/>
    <w:rsid w:val="00033C0A"/>
    <w:rsid w:val="0003411D"/>
    <w:rsid w:val="000343A8"/>
    <w:rsid w:val="000343A9"/>
    <w:rsid w:val="00034601"/>
    <w:rsid w:val="0003467C"/>
    <w:rsid w:val="000349CF"/>
    <w:rsid w:val="00034EBA"/>
    <w:rsid w:val="0003530C"/>
    <w:rsid w:val="00035A77"/>
    <w:rsid w:val="00035AF1"/>
    <w:rsid w:val="00035EEE"/>
    <w:rsid w:val="000362F9"/>
    <w:rsid w:val="00036305"/>
    <w:rsid w:val="000363D8"/>
    <w:rsid w:val="000364EE"/>
    <w:rsid w:val="00036A43"/>
    <w:rsid w:val="00036C8C"/>
    <w:rsid w:val="00036CEC"/>
    <w:rsid w:val="00036D3D"/>
    <w:rsid w:val="00036ED8"/>
    <w:rsid w:val="00037976"/>
    <w:rsid w:val="000402BB"/>
    <w:rsid w:val="000404E8"/>
    <w:rsid w:val="00040C2B"/>
    <w:rsid w:val="00040F56"/>
    <w:rsid w:val="00041622"/>
    <w:rsid w:val="00041C58"/>
    <w:rsid w:val="00041E09"/>
    <w:rsid w:val="00041F24"/>
    <w:rsid w:val="00041F84"/>
    <w:rsid w:val="00042034"/>
    <w:rsid w:val="00042120"/>
    <w:rsid w:val="00042A61"/>
    <w:rsid w:val="00042B4D"/>
    <w:rsid w:val="00042B99"/>
    <w:rsid w:val="00042BCA"/>
    <w:rsid w:val="00043297"/>
    <w:rsid w:val="00043336"/>
    <w:rsid w:val="000438D0"/>
    <w:rsid w:val="00043B71"/>
    <w:rsid w:val="00044008"/>
    <w:rsid w:val="000440ED"/>
    <w:rsid w:val="00044626"/>
    <w:rsid w:val="00045129"/>
    <w:rsid w:val="00045972"/>
    <w:rsid w:val="00045978"/>
    <w:rsid w:val="00045BF0"/>
    <w:rsid w:val="000464E7"/>
    <w:rsid w:val="000467D2"/>
    <w:rsid w:val="000469D4"/>
    <w:rsid w:val="00046A4C"/>
    <w:rsid w:val="00046D07"/>
    <w:rsid w:val="000473AD"/>
    <w:rsid w:val="00047654"/>
    <w:rsid w:val="00047B75"/>
    <w:rsid w:val="00047B77"/>
    <w:rsid w:val="00047CF5"/>
    <w:rsid w:val="00050023"/>
    <w:rsid w:val="00050247"/>
    <w:rsid w:val="000514C4"/>
    <w:rsid w:val="000515D1"/>
    <w:rsid w:val="000516BA"/>
    <w:rsid w:val="00051A8F"/>
    <w:rsid w:val="00051D25"/>
    <w:rsid w:val="000521E9"/>
    <w:rsid w:val="00052711"/>
    <w:rsid w:val="00052B13"/>
    <w:rsid w:val="00052C0D"/>
    <w:rsid w:val="00052C96"/>
    <w:rsid w:val="0005379E"/>
    <w:rsid w:val="00053CD0"/>
    <w:rsid w:val="00053DF3"/>
    <w:rsid w:val="00053EE7"/>
    <w:rsid w:val="00053F3B"/>
    <w:rsid w:val="0005405D"/>
    <w:rsid w:val="0005415C"/>
    <w:rsid w:val="0005549C"/>
    <w:rsid w:val="00055946"/>
    <w:rsid w:val="00055FF5"/>
    <w:rsid w:val="000569FC"/>
    <w:rsid w:val="00056C9B"/>
    <w:rsid w:val="00056CF5"/>
    <w:rsid w:val="00056FC1"/>
    <w:rsid w:val="00057598"/>
    <w:rsid w:val="0005794B"/>
    <w:rsid w:val="000579EE"/>
    <w:rsid w:val="00057AC4"/>
    <w:rsid w:val="00057CCB"/>
    <w:rsid w:val="00057D35"/>
    <w:rsid w:val="00060292"/>
    <w:rsid w:val="000602F6"/>
    <w:rsid w:val="00060D6E"/>
    <w:rsid w:val="00060E15"/>
    <w:rsid w:val="00062409"/>
    <w:rsid w:val="0006291E"/>
    <w:rsid w:val="000629BC"/>
    <w:rsid w:val="000629DF"/>
    <w:rsid w:val="00062AB8"/>
    <w:rsid w:val="00062BA8"/>
    <w:rsid w:val="000632CF"/>
    <w:rsid w:val="00063510"/>
    <w:rsid w:val="00063659"/>
    <w:rsid w:val="00063F29"/>
    <w:rsid w:val="00064481"/>
    <w:rsid w:val="00064573"/>
    <w:rsid w:val="00064EEB"/>
    <w:rsid w:val="0006589E"/>
    <w:rsid w:val="00065950"/>
    <w:rsid w:val="00065A3C"/>
    <w:rsid w:val="00065DC8"/>
    <w:rsid w:val="00065F9C"/>
    <w:rsid w:val="000702C2"/>
    <w:rsid w:val="00070A18"/>
    <w:rsid w:val="00070BCD"/>
    <w:rsid w:val="00070E97"/>
    <w:rsid w:val="00070EA3"/>
    <w:rsid w:val="00070F17"/>
    <w:rsid w:val="00071515"/>
    <w:rsid w:val="00071521"/>
    <w:rsid w:val="00071745"/>
    <w:rsid w:val="00071A62"/>
    <w:rsid w:val="00071AC0"/>
    <w:rsid w:val="00071D21"/>
    <w:rsid w:val="00071E32"/>
    <w:rsid w:val="00071E55"/>
    <w:rsid w:val="00071F4F"/>
    <w:rsid w:val="00071FFB"/>
    <w:rsid w:val="0007270A"/>
    <w:rsid w:val="00072BC0"/>
    <w:rsid w:val="00072D3A"/>
    <w:rsid w:val="00072DFC"/>
    <w:rsid w:val="0007305E"/>
    <w:rsid w:val="0007324A"/>
    <w:rsid w:val="0007353F"/>
    <w:rsid w:val="00073846"/>
    <w:rsid w:val="000739BC"/>
    <w:rsid w:val="00073BC4"/>
    <w:rsid w:val="000744BF"/>
    <w:rsid w:val="00074901"/>
    <w:rsid w:val="00074A3C"/>
    <w:rsid w:val="00074AF8"/>
    <w:rsid w:val="00074C1E"/>
    <w:rsid w:val="0007575F"/>
    <w:rsid w:val="00075770"/>
    <w:rsid w:val="00075A75"/>
    <w:rsid w:val="0007634A"/>
    <w:rsid w:val="00076417"/>
    <w:rsid w:val="00076993"/>
    <w:rsid w:val="00076A12"/>
    <w:rsid w:val="00076D18"/>
    <w:rsid w:val="00076D5B"/>
    <w:rsid w:val="00076D80"/>
    <w:rsid w:val="00077779"/>
    <w:rsid w:val="0007785B"/>
    <w:rsid w:val="00077D2B"/>
    <w:rsid w:val="00080140"/>
    <w:rsid w:val="0008110C"/>
    <w:rsid w:val="00081574"/>
    <w:rsid w:val="000815A5"/>
    <w:rsid w:val="00081C6A"/>
    <w:rsid w:val="00081CCB"/>
    <w:rsid w:val="00082039"/>
    <w:rsid w:val="00082BF6"/>
    <w:rsid w:val="00082EA0"/>
    <w:rsid w:val="0008386C"/>
    <w:rsid w:val="00083A1A"/>
    <w:rsid w:val="00083AD6"/>
    <w:rsid w:val="00083D25"/>
    <w:rsid w:val="00083E21"/>
    <w:rsid w:val="000842E3"/>
    <w:rsid w:val="00084F47"/>
    <w:rsid w:val="00085738"/>
    <w:rsid w:val="00085795"/>
    <w:rsid w:val="0008582F"/>
    <w:rsid w:val="00085897"/>
    <w:rsid w:val="000859F1"/>
    <w:rsid w:val="00085A3D"/>
    <w:rsid w:val="00086252"/>
    <w:rsid w:val="0008634A"/>
    <w:rsid w:val="000866AB"/>
    <w:rsid w:val="00086B31"/>
    <w:rsid w:val="00086CE7"/>
    <w:rsid w:val="0008734D"/>
    <w:rsid w:val="00087396"/>
    <w:rsid w:val="000901A2"/>
    <w:rsid w:val="000909BA"/>
    <w:rsid w:val="00090A4B"/>
    <w:rsid w:val="00090B31"/>
    <w:rsid w:val="00090ED0"/>
    <w:rsid w:val="00091038"/>
    <w:rsid w:val="0009103F"/>
    <w:rsid w:val="00091D5B"/>
    <w:rsid w:val="000926A5"/>
    <w:rsid w:val="0009286E"/>
    <w:rsid w:val="00092901"/>
    <w:rsid w:val="00094DF2"/>
    <w:rsid w:val="00094E60"/>
    <w:rsid w:val="00095624"/>
    <w:rsid w:val="0009589D"/>
    <w:rsid w:val="00095AD1"/>
    <w:rsid w:val="00095C2B"/>
    <w:rsid w:val="0009623F"/>
    <w:rsid w:val="00096558"/>
    <w:rsid w:val="00096814"/>
    <w:rsid w:val="0009684D"/>
    <w:rsid w:val="00097002"/>
    <w:rsid w:val="0009735D"/>
    <w:rsid w:val="00097663"/>
    <w:rsid w:val="000979C6"/>
    <w:rsid w:val="00097B04"/>
    <w:rsid w:val="000A0013"/>
    <w:rsid w:val="000A028E"/>
    <w:rsid w:val="000A02E5"/>
    <w:rsid w:val="000A0464"/>
    <w:rsid w:val="000A04AE"/>
    <w:rsid w:val="000A053C"/>
    <w:rsid w:val="000A0962"/>
    <w:rsid w:val="000A0B9F"/>
    <w:rsid w:val="000A0D5D"/>
    <w:rsid w:val="000A0DA9"/>
    <w:rsid w:val="000A1142"/>
    <w:rsid w:val="000A13F1"/>
    <w:rsid w:val="000A187C"/>
    <w:rsid w:val="000A1F81"/>
    <w:rsid w:val="000A2250"/>
    <w:rsid w:val="000A22BB"/>
    <w:rsid w:val="000A34B5"/>
    <w:rsid w:val="000A3715"/>
    <w:rsid w:val="000A3A4C"/>
    <w:rsid w:val="000A3A73"/>
    <w:rsid w:val="000A41D5"/>
    <w:rsid w:val="000A4820"/>
    <w:rsid w:val="000A4A13"/>
    <w:rsid w:val="000A50D5"/>
    <w:rsid w:val="000A6630"/>
    <w:rsid w:val="000A6E05"/>
    <w:rsid w:val="000A7014"/>
    <w:rsid w:val="000A7565"/>
    <w:rsid w:val="000A78DD"/>
    <w:rsid w:val="000A79C0"/>
    <w:rsid w:val="000A7B1F"/>
    <w:rsid w:val="000A7BCC"/>
    <w:rsid w:val="000A7BCD"/>
    <w:rsid w:val="000A7CD4"/>
    <w:rsid w:val="000A7DD2"/>
    <w:rsid w:val="000A7EBC"/>
    <w:rsid w:val="000B014F"/>
    <w:rsid w:val="000B0224"/>
    <w:rsid w:val="000B041B"/>
    <w:rsid w:val="000B0716"/>
    <w:rsid w:val="000B0F20"/>
    <w:rsid w:val="000B1724"/>
    <w:rsid w:val="000B174E"/>
    <w:rsid w:val="000B1975"/>
    <w:rsid w:val="000B1EAB"/>
    <w:rsid w:val="000B2508"/>
    <w:rsid w:val="000B2674"/>
    <w:rsid w:val="000B2B97"/>
    <w:rsid w:val="000B3C49"/>
    <w:rsid w:val="000B3F2A"/>
    <w:rsid w:val="000B4370"/>
    <w:rsid w:val="000B437F"/>
    <w:rsid w:val="000B43F1"/>
    <w:rsid w:val="000B4463"/>
    <w:rsid w:val="000B44A6"/>
    <w:rsid w:val="000B541A"/>
    <w:rsid w:val="000B547F"/>
    <w:rsid w:val="000B5658"/>
    <w:rsid w:val="000B5917"/>
    <w:rsid w:val="000B5B06"/>
    <w:rsid w:val="000B646B"/>
    <w:rsid w:val="000B65ED"/>
    <w:rsid w:val="000B6C97"/>
    <w:rsid w:val="000B6D9C"/>
    <w:rsid w:val="000B7100"/>
    <w:rsid w:val="000B7457"/>
    <w:rsid w:val="000B7A76"/>
    <w:rsid w:val="000C005D"/>
    <w:rsid w:val="000C047A"/>
    <w:rsid w:val="000C083A"/>
    <w:rsid w:val="000C0A34"/>
    <w:rsid w:val="000C13A4"/>
    <w:rsid w:val="000C1628"/>
    <w:rsid w:val="000C183B"/>
    <w:rsid w:val="000C1F97"/>
    <w:rsid w:val="000C2140"/>
    <w:rsid w:val="000C278E"/>
    <w:rsid w:val="000C282C"/>
    <w:rsid w:val="000C2B06"/>
    <w:rsid w:val="000C2F59"/>
    <w:rsid w:val="000C2FFF"/>
    <w:rsid w:val="000C3ABD"/>
    <w:rsid w:val="000C3E60"/>
    <w:rsid w:val="000C4051"/>
    <w:rsid w:val="000C43CC"/>
    <w:rsid w:val="000C4A86"/>
    <w:rsid w:val="000C4F90"/>
    <w:rsid w:val="000C5284"/>
    <w:rsid w:val="000C5301"/>
    <w:rsid w:val="000C5748"/>
    <w:rsid w:val="000C59EE"/>
    <w:rsid w:val="000C5AD3"/>
    <w:rsid w:val="000C66DC"/>
    <w:rsid w:val="000C679D"/>
    <w:rsid w:val="000C694D"/>
    <w:rsid w:val="000C756C"/>
    <w:rsid w:val="000C7BB4"/>
    <w:rsid w:val="000D0073"/>
    <w:rsid w:val="000D017C"/>
    <w:rsid w:val="000D0217"/>
    <w:rsid w:val="000D0347"/>
    <w:rsid w:val="000D05F8"/>
    <w:rsid w:val="000D06CF"/>
    <w:rsid w:val="000D093C"/>
    <w:rsid w:val="000D0C82"/>
    <w:rsid w:val="000D0D27"/>
    <w:rsid w:val="000D1095"/>
    <w:rsid w:val="000D11B4"/>
    <w:rsid w:val="000D11F0"/>
    <w:rsid w:val="000D1399"/>
    <w:rsid w:val="000D13B4"/>
    <w:rsid w:val="000D1C89"/>
    <w:rsid w:val="000D1CDE"/>
    <w:rsid w:val="000D21F6"/>
    <w:rsid w:val="000D2C3B"/>
    <w:rsid w:val="000D2D96"/>
    <w:rsid w:val="000D30AE"/>
    <w:rsid w:val="000D40BD"/>
    <w:rsid w:val="000D428A"/>
    <w:rsid w:val="000D449B"/>
    <w:rsid w:val="000D4F8A"/>
    <w:rsid w:val="000D561C"/>
    <w:rsid w:val="000D58D7"/>
    <w:rsid w:val="000D63BF"/>
    <w:rsid w:val="000D657F"/>
    <w:rsid w:val="000D666D"/>
    <w:rsid w:val="000D6741"/>
    <w:rsid w:val="000D6978"/>
    <w:rsid w:val="000D6A0A"/>
    <w:rsid w:val="000D6A20"/>
    <w:rsid w:val="000D6BFB"/>
    <w:rsid w:val="000D76E7"/>
    <w:rsid w:val="000D7A43"/>
    <w:rsid w:val="000D7BCB"/>
    <w:rsid w:val="000E0091"/>
    <w:rsid w:val="000E0396"/>
    <w:rsid w:val="000E043B"/>
    <w:rsid w:val="000E0527"/>
    <w:rsid w:val="000E0A76"/>
    <w:rsid w:val="000E0DF9"/>
    <w:rsid w:val="000E109F"/>
    <w:rsid w:val="000E12CF"/>
    <w:rsid w:val="000E1BA6"/>
    <w:rsid w:val="000E1BFB"/>
    <w:rsid w:val="000E1E9E"/>
    <w:rsid w:val="000E2207"/>
    <w:rsid w:val="000E248A"/>
    <w:rsid w:val="000E289A"/>
    <w:rsid w:val="000E296D"/>
    <w:rsid w:val="000E2C86"/>
    <w:rsid w:val="000E3073"/>
    <w:rsid w:val="000E3609"/>
    <w:rsid w:val="000E374E"/>
    <w:rsid w:val="000E38B2"/>
    <w:rsid w:val="000E3F35"/>
    <w:rsid w:val="000E44E0"/>
    <w:rsid w:val="000E5884"/>
    <w:rsid w:val="000E58EF"/>
    <w:rsid w:val="000E6523"/>
    <w:rsid w:val="000E6555"/>
    <w:rsid w:val="000E68C6"/>
    <w:rsid w:val="000E68FD"/>
    <w:rsid w:val="000E71CD"/>
    <w:rsid w:val="000E73C6"/>
    <w:rsid w:val="000E7436"/>
    <w:rsid w:val="000E7FCD"/>
    <w:rsid w:val="000F001A"/>
    <w:rsid w:val="000F049D"/>
    <w:rsid w:val="000F0771"/>
    <w:rsid w:val="000F07D1"/>
    <w:rsid w:val="000F0BFD"/>
    <w:rsid w:val="000F0DAB"/>
    <w:rsid w:val="000F0EA6"/>
    <w:rsid w:val="000F14B4"/>
    <w:rsid w:val="000F1AB5"/>
    <w:rsid w:val="000F240B"/>
    <w:rsid w:val="000F2E1B"/>
    <w:rsid w:val="000F2E9D"/>
    <w:rsid w:val="000F3984"/>
    <w:rsid w:val="000F3F85"/>
    <w:rsid w:val="000F4370"/>
    <w:rsid w:val="000F4813"/>
    <w:rsid w:val="000F486F"/>
    <w:rsid w:val="000F4A40"/>
    <w:rsid w:val="000F4E84"/>
    <w:rsid w:val="000F54A1"/>
    <w:rsid w:val="000F5D1B"/>
    <w:rsid w:val="000F610E"/>
    <w:rsid w:val="000F61DD"/>
    <w:rsid w:val="000F6490"/>
    <w:rsid w:val="000F64EE"/>
    <w:rsid w:val="000F6527"/>
    <w:rsid w:val="000F6634"/>
    <w:rsid w:val="000F7194"/>
    <w:rsid w:val="000F721E"/>
    <w:rsid w:val="000F7433"/>
    <w:rsid w:val="000F75CE"/>
    <w:rsid w:val="000F77D3"/>
    <w:rsid w:val="000F7EC2"/>
    <w:rsid w:val="000F7FA9"/>
    <w:rsid w:val="00100069"/>
    <w:rsid w:val="00100D48"/>
    <w:rsid w:val="00100FCD"/>
    <w:rsid w:val="001012BE"/>
    <w:rsid w:val="0010157F"/>
    <w:rsid w:val="0010193F"/>
    <w:rsid w:val="00102067"/>
    <w:rsid w:val="0010278C"/>
    <w:rsid w:val="001028E3"/>
    <w:rsid w:val="0010298E"/>
    <w:rsid w:val="00102C2F"/>
    <w:rsid w:val="00102F5A"/>
    <w:rsid w:val="0010329A"/>
    <w:rsid w:val="00103358"/>
    <w:rsid w:val="00103438"/>
    <w:rsid w:val="001036D1"/>
    <w:rsid w:val="00103723"/>
    <w:rsid w:val="00103E05"/>
    <w:rsid w:val="00103E55"/>
    <w:rsid w:val="00103E90"/>
    <w:rsid w:val="00103FF0"/>
    <w:rsid w:val="0010428A"/>
    <w:rsid w:val="001046CB"/>
    <w:rsid w:val="00104760"/>
    <w:rsid w:val="0010502A"/>
    <w:rsid w:val="00106026"/>
    <w:rsid w:val="00106173"/>
    <w:rsid w:val="001061F1"/>
    <w:rsid w:val="00106B6A"/>
    <w:rsid w:val="00106DD1"/>
    <w:rsid w:val="001071A6"/>
    <w:rsid w:val="00107365"/>
    <w:rsid w:val="001073D7"/>
    <w:rsid w:val="00107AAC"/>
    <w:rsid w:val="001110F9"/>
    <w:rsid w:val="001112E4"/>
    <w:rsid w:val="00111392"/>
    <w:rsid w:val="001114F7"/>
    <w:rsid w:val="00111A02"/>
    <w:rsid w:val="0011299F"/>
    <w:rsid w:val="001129E2"/>
    <w:rsid w:val="00112A34"/>
    <w:rsid w:val="0011310A"/>
    <w:rsid w:val="00113254"/>
    <w:rsid w:val="00113856"/>
    <w:rsid w:val="001138D7"/>
    <w:rsid w:val="00114122"/>
    <w:rsid w:val="001141F0"/>
    <w:rsid w:val="001146CC"/>
    <w:rsid w:val="001149D1"/>
    <w:rsid w:val="00114C91"/>
    <w:rsid w:val="00115F3D"/>
    <w:rsid w:val="001160E7"/>
    <w:rsid w:val="001161E2"/>
    <w:rsid w:val="001163EC"/>
    <w:rsid w:val="0011646D"/>
    <w:rsid w:val="00117003"/>
    <w:rsid w:val="0011722C"/>
    <w:rsid w:val="00117329"/>
    <w:rsid w:val="0011735F"/>
    <w:rsid w:val="00117B9B"/>
    <w:rsid w:val="001202D8"/>
    <w:rsid w:val="00120358"/>
    <w:rsid w:val="00120519"/>
    <w:rsid w:val="00120A0D"/>
    <w:rsid w:val="00120A80"/>
    <w:rsid w:val="00120B26"/>
    <w:rsid w:val="00121134"/>
    <w:rsid w:val="00121354"/>
    <w:rsid w:val="0012143B"/>
    <w:rsid w:val="0012199D"/>
    <w:rsid w:val="00121DA6"/>
    <w:rsid w:val="00121EFE"/>
    <w:rsid w:val="00122443"/>
    <w:rsid w:val="001225A8"/>
    <w:rsid w:val="001229FE"/>
    <w:rsid w:val="00122FAE"/>
    <w:rsid w:val="00122FDC"/>
    <w:rsid w:val="00123469"/>
    <w:rsid w:val="0012400E"/>
    <w:rsid w:val="001242CE"/>
    <w:rsid w:val="00124495"/>
    <w:rsid w:val="00124676"/>
    <w:rsid w:val="001249D5"/>
    <w:rsid w:val="001252F1"/>
    <w:rsid w:val="0012538A"/>
    <w:rsid w:val="001255D9"/>
    <w:rsid w:val="001259A0"/>
    <w:rsid w:val="00125E2A"/>
    <w:rsid w:val="00125E96"/>
    <w:rsid w:val="00126323"/>
    <w:rsid w:val="001267CB"/>
    <w:rsid w:val="00126C63"/>
    <w:rsid w:val="001271DE"/>
    <w:rsid w:val="001272CD"/>
    <w:rsid w:val="00127718"/>
    <w:rsid w:val="0012798B"/>
    <w:rsid w:val="00127A0C"/>
    <w:rsid w:val="00130237"/>
    <w:rsid w:val="00130575"/>
    <w:rsid w:val="001311C6"/>
    <w:rsid w:val="00131697"/>
    <w:rsid w:val="00131795"/>
    <w:rsid w:val="00131D36"/>
    <w:rsid w:val="00132180"/>
    <w:rsid w:val="001325A3"/>
    <w:rsid w:val="00132969"/>
    <w:rsid w:val="00132CD3"/>
    <w:rsid w:val="00132D42"/>
    <w:rsid w:val="00132D8D"/>
    <w:rsid w:val="00132E6A"/>
    <w:rsid w:val="00132E6F"/>
    <w:rsid w:val="00132E7B"/>
    <w:rsid w:val="00132E92"/>
    <w:rsid w:val="001332E3"/>
    <w:rsid w:val="001338A4"/>
    <w:rsid w:val="001339A4"/>
    <w:rsid w:val="00133F6B"/>
    <w:rsid w:val="00134391"/>
    <w:rsid w:val="001347E6"/>
    <w:rsid w:val="00134BF8"/>
    <w:rsid w:val="0013532A"/>
    <w:rsid w:val="00135DCD"/>
    <w:rsid w:val="00135ECB"/>
    <w:rsid w:val="001364C8"/>
    <w:rsid w:val="00136787"/>
    <w:rsid w:val="00136C41"/>
    <w:rsid w:val="00136D46"/>
    <w:rsid w:val="00136EB3"/>
    <w:rsid w:val="001377E6"/>
    <w:rsid w:val="00137FD6"/>
    <w:rsid w:val="0014037C"/>
    <w:rsid w:val="00140428"/>
    <w:rsid w:val="00140747"/>
    <w:rsid w:val="00140841"/>
    <w:rsid w:val="00140F5A"/>
    <w:rsid w:val="00140F78"/>
    <w:rsid w:val="001414ED"/>
    <w:rsid w:val="00141738"/>
    <w:rsid w:val="0014178C"/>
    <w:rsid w:val="0014189A"/>
    <w:rsid w:val="00142717"/>
    <w:rsid w:val="0014298A"/>
    <w:rsid w:val="00143046"/>
    <w:rsid w:val="00143518"/>
    <w:rsid w:val="001436EA"/>
    <w:rsid w:val="00143754"/>
    <w:rsid w:val="0014396D"/>
    <w:rsid w:val="00144467"/>
    <w:rsid w:val="0014450C"/>
    <w:rsid w:val="00144941"/>
    <w:rsid w:val="00144B81"/>
    <w:rsid w:val="00144CD3"/>
    <w:rsid w:val="00144EC9"/>
    <w:rsid w:val="001452F4"/>
    <w:rsid w:val="00145440"/>
    <w:rsid w:val="00145846"/>
    <w:rsid w:val="00145864"/>
    <w:rsid w:val="00146078"/>
    <w:rsid w:val="001462B1"/>
    <w:rsid w:val="001463F0"/>
    <w:rsid w:val="00146875"/>
    <w:rsid w:val="001470A3"/>
    <w:rsid w:val="00147397"/>
    <w:rsid w:val="00147770"/>
    <w:rsid w:val="00147A08"/>
    <w:rsid w:val="00147AC9"/>
    <w:rsid w:val="00147ACD"/>
    <w:rsid w:val="0015032C"/>
    <w:rsid w:val="0015082E"/>
    <w:rsid w:val="00150B7C"/>
    <w:rsid w:val="00150BEA"/>
    <w:rsid w:val="00151420"/>
    <w:rsid w:val="00151866"/>
    <w:rsid w:val="00151950"/>
    <w:rsid w:val="00151B22"/>
    <w:rsid w:val="00151E5F"/>
    <w:rsid w:val="00152A07"/>
    <w:rsid w:val="0015323C"/>
    <w:rsid w:val="00153A67"/>
    <w:rsid w:val="00153E14"/>
    <w:rsid w:val="001540A1"/>
    <w:rsid w:val="00154408"/>
    <w:rsid w:val="0015475D"/>
    <w:rsid w:val="00154AD9"/>
    <w:rsid w:val="00154C8F"/>
    <w:rsid w:val="00155517"/>
    <w:rsid w:val="00155F03"/>
    <w:rsid w:val="00155F22"/>
    <w:rsid w:val="00155F59"/>
    <w:rsid w:val="00156010"/>
    <w:rsid w:val="001561F5"/>
    <w:rsid w:val="0015631F"/>
    <w:rsid w:val="001564C3"/>
    <w:rsid w:val="001564E0"/>
    <w:rsid w:val="00156BBA"/>
    <w:rsid w:val="00156CBC"/>
    <w:rsid w:val="0015747A"/>
    <w:rsid w:val="00157762"/>
    <w:rsid w:val="001578F5"/>
    <w:rsid w:val="0016027E"/>
    <w:rsid w:val="0016056E"/>
    <w:rsid w:val="00160824"/>
    <w:rsid w:val="0016082E"/>
    <w:rsid w:val="00162441"/>
    <w:rsid w:val="00162542"/>
    <w:rsid w:val="001628FF"/>
    <w:rsid w:val="001631EF"/>
    <w:rsid w:val="00164E42"/>
    <w:rsid w:val="00165163"/>
    <w:rsid w:val="00165403"/>
    <w:rsid w:val="0016649B"/>
    <w:rsid w:val="00166904"/>
    <w:rsid w:val="00166C86"/>
    <w:rsid w:val="00166F33"/>
    <w:rsid w:val="00166F3C"/>
    <w:rsid w:val="00166F54"/>
    <w:rsid w:val="00167193"/>
    <w:rsid w:val="0016730C"/>
    <w:rsid w:val="001675AF"/>
    <w:rsid w:val="0016762A"/>
    <w:rsid w:val="00167816"/>
    <w:rsid w:val="00167E7E"/>
    <w:rsid w:val="0017018C"/>
    <w:rsid w:val="00170519"/>
    <w:rsid w:val="001707F8"/>
    <w:rsid w:val="00170D4A"/>
    <w:rsid w:val="0017172E"/>
    <w:rsid w:val="00171833"/>
    <w:rsid w:val="00171A84"/>
    <w:rsid w:val="00171AB6"/>
    <w:rsid w:val="00171FC6"/>
    <w:rsid w:val="001720D4"/>
    <w:rsid w:val="0017239B"/>
    <w:rsid w:val="00172680"/>
    <w:rsid w:val="00172D06"/>
    <w:rsid w:val="00172E87"/>
    <w:rsid w:val="0017356A"/>
    <w:rsid w:val="001736AB"/>
    <w:rsid w:val="00173CC2"/>
    <w:rsid w:val="00174032"/>
    <w:rsid w:val="00174530"/>
    <w:rsid w:val="001747B0"/>
    <w:rsid w:val="00174ABE"/>
    <w:rsid w:val="00175005"/>
    <w:rsid w:val="001750B4"/>
    <w:rsid w:val="001751E4"/>
    <w:rsid w:val="0017526A"/>
    <w:rsid w:val="00175276"/>
    <w:rsid w:val="001754B3"/>
    <w:rsid w:val="001756A8"/>
    <w:rsid w:val="00175BA2"/>
    <w:rsid w:val="001765CB"/>
    <w:rsid w:val="00176A7C"/>
    <w:rsid w:val="00176A9B"/>
    <w:rsid w:val="001772B6"/>
    <w:rsid w:val="001772DF"/>
    <w:rsid w:val="001775AC"/>
    <w:rsid w:val="00177FAB"/>
    <w:rsid w:val="00180170"/>
    <w:rsid w:val="001802EA"/>
    <w:rsid w:val="001802F9"/>
    <w:rsid w:val="00180AAD"/>
    <w:rsid w:val="001810CC"/>
    <w:rsid w:val="0018183A"/>
    <w:rsid w:val="00181A44"/>
    <w:rsid w:val="00181C34"/>
    <w:rsid w:val="00181DE1"/>
    <w:rsid w:val="001821C4"/>
    <w:rsid w:val="0018273A"/>
    <w:rsid w:val="00182776"/>
    <w:rsid w:val="001838A2"/>
    <w:rsid w:val="00183C36"/>
    <w:rsid w:val="00183C3F"/>
    <w:rsid w:val="0018448A"/>
    <w:rsid w:val="00184674"/>
    <w:rsid w:val="00184675"/>
    <w:rsid w:val="00184E2A"/>
    <w:rsid w:val="00185260"/>
    <w:rsid w:val="001856B5"/>
    <w:rsid w:val="00185791"/>
    <w:rsid w:val="00185FC1"/>
    <w:rsid w:val="001860AC"/>
    <w:rsid w:val="00186287"/>
    <w:rsid w:val="00186446"/>
    <w:rsid w:val="0018698F"/>
    <w:rsid w:val="0018699D"/>
    <w:rsid w:val="00186C9C"/>
    <w:rsid w:val="001870AE"/>
    <w:rsid w:val="001872FE"/>
    <w:rsid w:val="00187726"/>
    <w:rsid w:val="00187A64"/>
    <w:rsid w:val="00187CB6"/>
    <w:rsid w:val="00190021"/>
    <w:rsid w:val="00190380"/>
    <w:rsid w:val="0019071F"/>
    <w:rsid w:val="00191631"/>
    <w:rsid w:val="0019190D"/>
    <w:rsid w:val="00191D54"/>
    <w:rsid w:val="00191EBD"/>
    <w:rsid w:val="00191FCF"/>
    <w:rsid w:val="00192180"/>
    <w:rsid w:val="00192233"/>
    <w:rsid w:val="0019241C"/>
    <w:rsid w:val="001925C6"/>
    <w:rsid w:val="001926FD"/>
    <w:rsid w:val="00192CA4"/>
    <w:rsid w:val="00193234"/>
    <w:rsid w:val="00193A39"/>
    <w:rsid w:val="00193AE9"/>
    <w:rsid w:val="00193B45"/>
    <w:rsid w:val="00193BC3"/>
    <w:rsid w:val="0019498C"/>
    <w:rsid w:val="00194AD4"/>
    <w:rsid w:val="00194BE8"/>
    <w:rsid w:val="00194D3F"/>
    <w:rsid w:val="00194DD7"/>
    <w:rsid w:val="00194EF3"/>
    <w:rsid w:val="0019503D"/>
    <w:rsid w:val="0019514B"/>
    <w:rsid w:val="00195818"/>
    <w:rsid w:val="00195AD7"/>
    <w:rsid w:val="001961FA"/>
    <w:rsid w:val="001967EE"/>
    <w:rsid w:val="00196D99"/>
    <w:rsid w:val="00197731"/>
    <w:rsid w:val="00197CE9"/>
    <w:rsid w:val="001A071C"/>
    <w:rsid w:val="001A0C65"/>
    <w:rsid w:val="001A11E3"/>
    <w:rsid w:val="001A12A0"/>
    <w:rsid w:val="001A13EA"/>
    <w:rsid w:val="001A161F"/>
    <w:rsid w:val="001A19DA"/>
    <w:rsid w:val="001A2197"/>
    <w:rsid w:val="001A2481"/>
    <w:rsid w:val="001A32D8"/>
    <w:rsid w:val="001A369A"/>
    <w:rsid w:val="001A3944"/>
    <w:rsid w:val="001A3AC4"/>
    <w:rsid w:val="001A3B82"/>
    <w:rsid w:val="001A3C3F"/>
    <w:rsid w:val="001A51A1"/>
    <w:rsid w:val="001A534B"/>
    <w:rsid w:val="001A6862"/>
    <w:rsid w:val="001A69F5"/>
    <w:rsid w:val="001A6A69"/>
    <w:rsid w:val="001A6BEB"/>
    <w:rsid w:val="001A6CF5"/>
    <w:rsid w:val="001A6D9C"/>
    <w:rsid w:val="001A705D"/>
    <w:rsid w:val="001A706E"/>
    <w:rsid w:val="001A7358"/>
    <w:rsid w:val="001A75CC"/>
    <w:rsid w:val="001A7B3B"/>
    <w:rsid w:val="001B0DC3"/>
    <w:rsid w:val="001B0E6C"/>
    <w:rsid w:val="001B14CF"/>
    <w:rsid w:val="001B14D6"/>
    <w:rsid w:val="001B167D"/>
    <w:rsid w:val="001B1932"/>
    <w:rsid w:val="001B1986"/>
    <w:rsid w:val="001B1A83"/>
    <w:rsid w:val="001B1D35"/>
    <w:rsid w:val="001B21D9"/>
    <w:rsid w:val="001B2506"/>
    <w:rsid w:val="001B343A"/>
    <w:rsid w:val="001B37FE"/>
    <w:rsid w:val="001B3836"/>
    <w:rsid w:val="001B38C1"/>
    <w:rsid w:val="001B4308"/>
    <w:rsid w:val="001B4B50"/>
    <w:rsid w:val="001B4E19"/>
    <w:rsid w:val="001B5137"/>
    <w:rsid w:val="001B5465"/>
    <w:rsid w:val="001B5553"/>
    <w:rsid w:val="001B5D86"/>
    <w:rsid w:val="001B5F73"/>
    <w:rsid w:val="001B660A"/>
    <w:rsid w:val="001B67B2"/>
    <w:rsid w:val="001B6AC2"/>
    <w:rsid w:val="001B6B3C"/>
    <w:rsid w:val="001B6F5B"/>
    <w:rsid w:val="001B6FAE"/>
    <w:rsid w:val="001B72EB"/>
    <w:rsid w:val="001B7F5F"/>
    <w:rsid w:val="001C01F7"/>
    <w:rsid w:val="001C0821"/>
    <w:rsid w:val="001C1761"/>
    <w:rsid w:val="001C19CC"/>
    <w:rsid w:val="001C1F82"/>
    <w:rsid w:val="001C20B6"/>
    <w:rsid w:val="001C23E2"/>
    <w:rsid w:val="001C2C8F"/>
    <w:rsid w:val="001C3AE8"/>
    <w:rsid w:val="001C43F1"/>
    <w:rsid w:val="001C4FCC"/>
    <w:rsid w:val="001C51C0"/>
    <w:rsid w:val="001C54B3"/>
    <w:rsid w:val="001C56C8"/>
    <w:rsid w:val="001C5BE7"/>
    <w:rsid w:val="001C6293"/>
    <w:rsid w:val="001C6365"/>
    <w:rsid w:val="001C646A"/>
    <w:rsid w:val="001C6835"/>
    <w:rsid w:val="001C6C0D"/>
    <w:rsid w:val="001C6EDB"/>
    <w:rsid w:val="001C7070"/>
    <w:rsid w:val="001C7130"/>
    <w:rsid w:val="001C770D"/>
    <w:rsid w:val="001C7E18"/>
    <w:rsid w:val="001C7EE1"/>
    <w:rsid w:val="001C7F6E"/>
    <w:rsid w:val="001D00D8"/>
    <w:rsid w:val="001D01D1"/>
    <w:rsid w:val="001D0201"/>
    <w:rsid w:val="001D076B"/>
    <w:rsid w:val="001D0B90"/>
    <w:rsid w:val="001D11AD"/>
    <w:rsid w:val="001D11CD"/>
    <w:rsid w:val="001D144F"/>
    <w:rsid w:val="001D1D06"/>
    <w:rsid w:val="001D1D53"/>
    <w:rsid w:val="001D1F32"/>
    <w:rsid w:val="001D28F5"/>
    <w:rsid w:val="001D2953"/>
    <w:rsid w:val="001D2C86"/>
    <w:rsid w:val="001D2E33"/>
    <w:rsid w:val="001D3341"/>
    <w:rsid w:val="001D3D3C"/>
    <w:rsid w:val="001D409C"/>
    <w:rsid w:val="001D412B"/>
    <w:rsid w:val="001D435D"/>
    <w:rsid w:val="001D4693"/>
    <w:rsid w:val="001D4896"/>
    <w:rsid w:val="001D5089"/>
    <w:rsid w:val="001D5410"/>
    <w:rsid w:val="001D575A"/>
    <w:rsid w:val="001D57AD"/>
    <w:rsid w:val="001D5804"/>
    <w:rsid w:val="001D5BC5"/>
    <w:rsid w:val="001D5FEC"/>
    <w:rsid w:val="001D65EF"/>
    <w:rsid w:val="001D6CAF"/>
    <w:rsid w:val="001D6FBE"/>
    <w:rsid w:val="001D70C3"/>
    <w:rsid w:val="001D7208"/>
    <w:rsid w:val="001D783D"/>
    <w:rsid w:val="001D7FC2"/>
    <w:rsid w:val="001E026B"/>
    <w:rsid w:val="001E084D"/>
    <w:rsid w:val="001E0B46"/>
    <w:rsid w:val="001E0DDD"/>
    <w:rsid w:val="001E1609"/>
    <w:rsid w:val="001E226D"/>
    <w:rsid w:val="001E22FA"/>
    <w:rsid w:val="001E25C6"/>
    <w:rsid w:val="001E2B65"/>
    <w:rsid w:val="001E3289"/>
    <w:rsid w:val="001E333C"/>
    <w:rsid w:val="001E3E54"/>
    <w:rsid w:val="001E3FE1"/>
    <w:rsid w:val="001E4175"/>
    <w:rsid w:val="001E420B"/>
    <w:rsid w:val="001E486E"/>
    <w:rsid w:val="001E4C4A"/>
    <w:rsid w:val="001E4D72"/>
    <w:rsid w:val="001E51DF"/>
    <w:rsid w:val="001E5235"/>
    <w:rsid w:val="001E537A"/>
    <w:rsid w:val="001E554C"/>
    <w:rsid w:val="001E5734"/>
    <w:rsid w:val="001E5785"/>
    <w:rsid w:val="001E5DFC"/>
    <w:rsid w:val="001E5F26"/>
    <w:rsid w:val="001E6377"/>
    <w:rsid w:val="001E6513"/>
    <w:rsid w:val="001E6515"/>
    <w:rsid w:val="001E6DDB"/>
    <w:rsid w:val="001E7D2D"/>
    <w:rsid w:val="001E7F9F"/>
    <w:rsid w:val="001F00BA"/>
    <w:rsid w:val="001F0529"/>
    <w:rsid w:val="001F083C"/>
    <w:rsid w:val="001F0877"/>
    <w:rsid w:val="001F0991"/>
    <w:rsid w:val="001F0AD5"/>
    <w:rsid w:val="001F0E33"/>
    <w:rsid w:val="001F1055"/>
    <w:rsid w:val="001F157D"/>
    <w:rsid w:val="001F16CF"/>
    <w:rsid w:val="001F17BF"/>
    <w:rsid w:val="001F20C0"/>
    <w:rsid w:val="001F264D"/>
    <w:rsid w:val="001F2AB8"/>
    <w:rsid w:val="001F2BA8"/>
    <w:rsid w:val="001F2D5D"/>
    <w:rsid w:val="001F2EDC"/>
    <w:rsid w:val="001F347E"/>
    <w:rsid w:val="001F35B6"/>
    <w:rsid w:val="001F3DD1"/>
    <w:rsid w:val="001F3F31"/>
    <w:rsid w:val="001F409E"/>
    <w:rsid w:val="001F466B"/>
    <w:rsid w:val="001F4D50"/>
    <w:rsid w:val="001F579E"/>
    <w:rsid w:val="001F59FB"/>
    <w:rsid w:val="001F5E62"/>
    <w:rsid w:val="001F5EEE"/>
    <w:rsid w:val="001F6171"/>
    <w:rsid w:val="001F66B0"/>
    <w:rsid w:val="001F748F"/>
    <w:rsid w:val="001F7707"/>
    <w:rsid w:val="001F7D57"/>
    <w:rsid w:val="001F7E25"/>
    <w:rsid w:val="0020007F"/>
    <w:rsid w:val="00200115"/>
    <w:rsid w:val="00200C51"/>
    <w:rsid w:val="00200D3C"/>
    <w:rsid w:val="00200D8E"/>
    <w:rsid w:val="0020122C"/>
    <w:rsid w:val="00201B63"/>
    <w:rsid w:val="00201E9B"/>
    <w:rsid w:val="00201F33"/>
    <w:rsid w:val="00202543"/>
    <w:rsid w:val="00202B79"/>
    <w:rsid w:val="00202C68"/>
    <w:rsid w:val="00202FE4"/>
    <w:rsid w:val="00203AF3"/>
    <w:rsid w:val="00205068"/>
    <w:rsid w:val="0020541B"/>
    <w:rsid w:val="0020582B"/>
    <w:rsid w:val="00205C7F"/>
    <w:rsid w:val="00206A50"/>
    <w:rsid w:val="00206DFD"/>
    <w:rsid w:val="00206F15"/>
    <w:rsid w:val="002071A7"/>
    <w:rsid w:val="00207628"/>
    <w:rsid w:val="002076A2"/>
    <w:rsid w:val="0020773D"/>
    <w:rsid w:val="002077C2"/>
    <w:rsid w:val="002101B2"/>
    <w:rsid w:val="002108EC"/>
    <w:rsid w:val="00210B55"/>
    <w:rsid w:val="00210E67"/>
    <w:rsid w:val="00210F04"/>
    <w:rsid w:val="002112BD"/>
    <w:rsid w:val="0021149C"/>
    <w:rsid w:val="0021167D"/>
    <w:rsid w:val="00211756"/>
    <w:rsid w:val="00211CE4"/>
    <w:rsid w:val="0021208C"/>
    <w:rsid w:val="00212D43"/>
    <w:rsid w:val="002138A3"/>
    <w:rsid w:val="00213A10"/>
    <w:rsid w:val="00213B37"/>
    <w:rsid w:val="00213BA2"/>
    <w:rsid w:val="00213D11"/>
    <w:rsid w:val="00213E58"/>
    <w:rsid w:val="00214300"/>
    <w:rsid w:val="002148D2"/>
    <w:rsid w:val="002148FA"/>
    <w:rsid w:val="00214D55"/>
    <w:rsid w:val="00215494"/>
    <w:rsid w:val="00215AD8"/>
    <w:rsid w:val="00215B93"/>
    <w:rsid w:val="00215DD3"/>
    <w:rsid w:val="002173CC"/>
    <w:rsid w:val="0021744C"/>
    <w:rsid w:val="00217657"/>
    <w:rsid w:val="002176DD"/>
    <w:rsid w:val="00217893"/>
    <w:rsid w:val="0022036E"/>
    <w:rsid w:val="002203BA"/>
    <w:rsid w:val="00220A5B"/>
    <w:rsid w:val="00220A88"/>
    <w:rsid w:val="002212E9"/>
    <w:rsid w:val="0022163A"/>
    <w:rsid w:val="00221745"/>
    <w:rsid w:val="002219D1"/>
    <w:rsid w:val="00221C90"/>
    <w:rsid w:val="0022212D"/>
    <w:rsid w:val="0022214D"/>
    <w:rsid w:val="00222384"/>
    <w:rsid w:val="002226F8"/>
    <w:rsid w:val="00222A0C"/>
    <w:rsid w:val="00222E6C"/>
    <w:rsid w:val="00223332"/>
    <w:rsid w:val="00223BAF"/>
    <w:rsid w:val="00223DEE"/>
    <w:rsid w:val="002245CB"/>
    <w:rsid w:val="002248A1"/>
    <w:rsid w:val="002248F8"/>
    <w:rsid w:val="002250D2"/>
    <w:rsid w:val="0022519C"/>
    <w:rsid w:val="00225555"/>
    <w:rsid w:val="00225776"/>
    <w:rsid w:val="0022590D"/>
    <w:rsid w:val="00225BFA"/>
    <w:rsid w:val="00226C80"/>
    <w:rsid w:val="002270AB"/>
    <w:rsid w:val="0022720D"/>
    <w:rsid w:val="0022734D"/>
    <w:rsid w:val="00227578"/>
    <w:rsid w:val="00227A39"/>
    <w:rsid w:val="00230287"/>
    <w:rsid w:val="0023030F"/>
    <w:rsid w:val="0023056A"/>
    <w:rsid w:val="00230B91"/>
    <w:rsid w:val="00230C3C"/>
    <w:rsid w:val="00230E7E"/>
    <w:rsid w:val="00231515"/>
    <w:rsid w:val="0023177E"/>
    <w:rsid w:val="002317B1"/>
    <w:rsid w:val="00231876"/>
    <w:rsid w:val="00231A94"/>
    <w:rsid w:val="00232163"/>
    <w:rsid w:val="002325B2"/>
    <w:rsid w:val="002326EF"/>
    <w:rsid w:val="002328A8"/>
    <w:rsid w:val="002329D3"/>
    <w:rsid w:val="00232AAD"/>
    <w:rsid w:val="00232CD7"/>
    <w:rsid w:val="00233B41"/>
    <w:rsid w:val="00233FE8"/>
    <w:rsid w:val="002355DE"/>
    <w:rsid w:val="00235777"/>
    <w:rsid w:val="002360F6"/>
    <w:rsid w:val="0023612C"/>
    <w:rsid w:val="0023644E"/>
    <w:rsid w:val="00236744"/>
    <w:rsid w:val="00236814"/>
    <w:rsid w:val="00236893"/>
    <w:rsid w:val="002369FA"/>
    <w:rsid w:val="00237C92"/>
    <w:rsid w:val="00237D6F"/>
    <w:rsid w:val="002407CA"/>
    <w:rsid w:val="00240830"/>
    <w:rsid w:val="00240BB3"/>
    <w:rsid w:val="00241434"/>
    <w:rsid w:val="00241BC9"/>
    <w:rsid w:val="00241E27"/>
    <w:rsid w:val="00242036"/>
    <w:rsid w:val="0024224D"/>
    <w:rsid w:val="002426BA"/>
    <w:rsid w:val="00242B78"/>
    <w:rsid w:val="00242DA4"/>
    <w:rsid w:val="002431BB"/>
    <w:rsid w:val="00244941"/>
    <w:rsid w:val="00244F4D"/>
    <w:rsid w:val="002451AE"/>
    <w:rsid w:val="00245591"/>
    <w:rsid w:val="00245D1C"/>
    <w:rsid w:val="00245E34"/>
    <w:rsid w:val="00246180"/>
    <w:rsid w:val="00246546"/>
    <w:rsid w:val="0024665E"/>
    <w:rsid w:val="00246A72"/>
    <w:rsid w:val="00246C28"/>
    <w:rsid w:val="00246D1C"/>
    <w:rsid w:val="00246EAB"/>
    <w:rsid w:val="00247440"/>
    <w:rsid w:val="00247862"/>
    <w:rsid w:val="002478D9"/>
    <w:rsid w:val="002479C8"/>
    <w:rsid w:val="00247B32"/>
    <w:rsid w:val="002507AB"/>
    <w:rsid w:val="0025106A"/>
    <w:rsid w:val="00252216"/>
    <w:rsid w:val="002529CC"/>
    <w:rsid w:val="00252B7D"/>
    <w:rsid w:val="00252BF4"/>
    <w:rsid w:val="0025303B"/>
    <w:rsid w:val="00253220"/>
    <w:rsid w:val="00253867"/>
    <w:rsid w:val="00253E7B"/>
    <w:rsid w:val="00254742"/>
    <w:rsid w:val="00254D43"/>
    <w:rsid w:val="0025532D"/>
    <w:rsid w:val="0025599C"/>
    <w:rsid w:val="002559ED"/>
    <w:rsid w:val="00255AB4"/>
    <w:rsid w:val="00255C56"/>
    <w:rsid w:val="00256862"/>
    <w:rsid w:val="00256AA9"/>
    <w:rsid w:val="00256FB6"/>
    <w:rsid w:val="00257029"/>
    <w:rsid w:val="00257567"/>
    <w:rsid w:val="0026010B"/>
    <w:rsid w:val="00260299"/>
    <w:rsid w:val="002602AE"/>
    <w:rsid w:val="00260D99"/>
    <w:rsid w:val="00260ED9"/>
    <w:rsid w:val="00261164"/>
    <w:rsid w:val="00261F58"/>
    <w:rsid w:val="00262894"/>
    <w:rsid w:val="00262BE2"/>
    <w:rsid w:val="0026319A"/>
    <w:rsid w:val="0026323A"/>
    <w:rsid w:val="0026330A"/>
    <w:rsid w:val="0026373F"/>
    <w:rsid w:val="0026385F"/>
    <w:rsid w:val="00263A0F"/>
    <w:rsid w:val="00263AA2"/>
    <w:rsid w:val="002640DB"/>
    <w:rsid w:val="00264561"/>
    <w:rsid w:val="002645C7"/>
    <w:rsid w:val="0026484A"/>
    <w:rsid w:val="00264C5C"/>
    <w:rsid w:val="00265062"/>
    <w:rsid w:val="00265F36"/>
    <w:rsid w:val="00266099"/>
    <w:rsid w:val="002662E3"/>
    <w:rsid w:val="00266363"/>
    <w:rsid w:val="0026663C"/>
    <w:rsid w:val="002668B5"/>
    <w:rsid w:val="00266CB8"/>
    <w:rsid w:val="002671D0"/>
    <w:rsid w:val="0026738E"/>
    <w:rsid w:val="002702AD"/>
    <w:rsid w:val="00270786"/>
    <w:rsid w:val="00270B9B"/>
    <w:rsid w:val="00271302"/>
    <w:rsid w:val="00271683"/>
    <w:rsid w:val="002721BE"/>
    <w:rsid w:val="002726F3"/>
    <w:rsid w:val="002727F0"/>
    <w:rsid w:val="00272B3D"/>
    <w:rsid w:val="00272C10"/>
    <w:rsid w:val="00272EB8"/>
    <w:rsid w:val="002733F9"/>
    <w:rsid w:val="0027362F"/>
    <w:rsid w:val="00273630"/>
    <w:rsid w:val="002737FB"/>
    <w:rsid w:val="0027438C"/>
    <w:rsid w:val="00274A83"/>
    <w:rsid w:val="00274D49"/>
    <w:rsid w:val="00274D8A"/>
    <w:rsid w:val="00274EA6"/>
    <w:rsid w:val="0027528A"/>
    <w:rsid w:val="002752E6"/>
    <w:rsid w:val="002752EB"/>
    <w:rsid w:val="002753B0"/>
    <w:rsid w:val="002754EB"/>
    <w:rsid w:val="002756C7"/>
    <w:rsid w:val="00275CFA"/>
    <w:rsid w:val="00275E81"/>
    <w:rsid w:val="0027668D"/>
    <w:rsid w:val="00276879"/>
    <w:rsid w:val="002769FF"/>
    <w:rsid w:val="00276C0F"/>
    <w:rsid w:val="0028003A"/>
    <w:rsid w:val="00280500"/>
    <w:rsid w:val="00280644"/>
    <w:rsid w:val="00280C25"/>
    <w:rsid w:val="002814F2"/>
    <w:rsid w:val="00281D2C"/>
    <w:rsid w:val="00281E67"/>
    <w:rsid w:val="002828D1"/>
    <w:rsid w:val="00282E27"/>
    <w:rsid w:val="00283305"/>
    <w:rsid w:val="0028344A"/>
    <w:rsid w:val="00283563"/>
    <w:rsid w:val="00283CAC"/>
    <w:rsid w:val="00283DC4"/>
    <w:rsid w:val="00283E39"/>
    <w:rsid w:val="00283ED5"/>
    <w:rsid w:val="00283FFB"/>
    <w:rsid w:val="00284460"/>
    <w:rsid w:val="00284786"/>
    <w:rsid w:val="002849A0"/>
    <w:rsid w:val="00284B00"/>
    <w:rsid w:val="00284C3B"/>
    <w:rsid w:val="00284C76"/>
    <w:rsid w:val="00284DD2"/>
    <w:rsid w:val="00285263"/>
    <w:rsid w:val="0028530A"/>
    <w:rsid w:val="002853D7"/>
    <w:rsid w:val="00285A39"/>
    <w:rsid w:val="00286308"/>
    <w:rsid w:val="002876F7"/>
    <w:rsid w:val="00287823"/>
    <w:rsid w:val="002879B0"/>
    <w:rsid w:val="00287FEE"/>
    <w:rsid w:val="00291571"/>
    <w:rsid w:val="00291AB7"/>
    <w:rsid w:val="00291D5C"/>
    <w:rsid w:val="00292002"/>
    <w:rsid w:val="00292171"/>
    <w:rsid w:val="00292AF1"/>
    <w:rsid w:val="0029353A"/>
    <w:rsid w:val="00293D32"/>
    <w:rsid w:val="00293ECC"/>
    <w:rsid w:val="00293F27"/>
    <w:rsid w:val="002941A9"/>
    <w:rsid w:val="002944E2"/>
    <w:rsid w:val="002945F8"/>
    <w:rsid w:val="002947AE"/>
    <w:rsid w:val="00294A5F"/>
    <w:rsid w:val="00294E67"/>
    <w:rsid w:val="002951FB"/>
    <w:rsid w:val="00295304"/>
    <w:rsid w:val="00295909"/>
    <w:rsid w:val="00295AC8"/>
    <w:rsid w:val="00295B4C"/>
    <w:rsid w:val="00295C6D"/>
    <w:rsid w:val="00296019"/>
    <w:rsid w:val="00296FAF"/>
    <w:rsid w:val="0029712D"/>
    <w:rsid w:val="00297140"/>
    <w:rsid w:val="0029736E"/>
    <w:rsid w:val="00297D43"/>
    <w:rsid w:val="00297D48"/>
    <w:rsid w:val="002A0105"/>
    <w:rsid w:val="002A11DC"/>
    <w:rsid w:val="002A17A4"/>
    <w:rsid w:val="002A1B40"/>
    <w:rsid w:val="002A2238"/>
    <w:rsid w:val="002A230A"/>
    <w:rsid w:val="002A23FE"/>
    <w:rsid w:val="002A28BE"/>
    <w:rsid w:val="002A299E"/>
    <w:rsid w:val="002A2FEA"/>
    <w:rsid w:val="002A307F"/>
    <w:rsid w:val="002A31AD"/>
    <w:rsid w:val="002A31FE"/>
    <w:rsid w:val="002A33AE"/>
    <w:rsid w:val="002A35C6"/>
    <w:rsid w:val="002A36FE"/>
    <w:rsid w:val="002A3DA7"/>
    <w:rsid w:val="002A5097"/>
    <w:rsid w:val="002A50E6"/>
    <w:rsid w:val="002A5501"/>
    <w:rsid w:val="002A579A"/>
    <w:rsid w:val="002A5AD7"/>
    <w:rsid w:val="002A6035"/>
    <w:rsid w:val="002A6354"/>
    <w:rsid w:val="002A6862"/>
    <w:rsid w:val="002A6899"/>
    <w:rsid w:val="002A6D60"/>
    <w:rsid w:val="002A72AE"/>
    <w:rsid w:val="002A7359"/>
    <w:rsid w:val="002A78D7"/>
    <w:rsid w:val="002A7B7C"/>
    <w:rsid w:val="002B01DC"/>
    <w:rsid w:val="002B07DA"/>
    <w:rsid w:val="002B09B0"/>
    <w:rsid w:val="002B0D15"/>
    <w:rsid w:val="002B0E08"/>
    <w:rsid w:val="002B10AD"/>
    <w:rsid w:val="002B130E"/>
    <w:rsid w:val="002B2E3D"/>
    <w:rsid w:val="002B2EA9"/>
    <w:rsid w:val="002B31B4"/>
    <w:rsid w:val="002B3F81"/>
    <w:rsid w:val="002B4B91"/>
    <w:rsid w:val="002B546E"/>
    <w:rsid w:val="002B54A8"/>
    <w:rsid w:val="002B5541"/>
    <w:rsid w:val="002B5A65"/>
    <w:rsid w:val="002B5B65"/>
    <w:rsid w:val="002B611B"/>
    <w:rsid w:val="002B674A"/>
    <w:rsid w:val="002B67D2"/>
    <w:rsid w:val="002B7599"/>
    <w:rsid w:val="002B7787"/>
    <w:rsid w:val="002B79F4"/>
    <w:rsid w:val="002B7CF5"/>
    <w:rsid w:val="002C04AD"/>
    <w:rsid w:val="002C0508"/>
    <w:rsid w:val="002C053D"/>
    <w:rsid w:val="002C053F"/>
    <w:rsid w:val="002C0559"/>
    <w:rsid w:val="002C0910"/>
    <w:rsid w:val="002C0BBC"/>
    <w:rsid w:val="002C0BCB"/>
    <w:rsid w:val="002C0DED"/>
    <w:rsid w:val="002C0F6E"/>
    <w:rsid w:val="002C12A3"/>
    <w:rsid w:val="002C15D2"/>
    <w:rsid w:val="002C17BB"/>
    <w:rsid w:val="002C1878"/>
    <w:rsid w:val="002C1E92"/>
    <w:rsid w:val="002C251F"/>
    <w:rsid w:val="002C27B0"/>
    <w:rsid w:val="002C29E5"/>
    <w:rsid w:val="002C2A7B"/>
    <w:rsid w:val="002C2B99"/>
    <w:rsid w:val="002C31A0"/>
    <w:rsid w:val="002C3E7C"/>
    <w:rsid w:val="002C4242"/>
    <w:rsid w:val="002C4983"/>
    <w:rsid w:val="002C4B57"/>
    <w:rsid w:val="002C50C6"/>
    <w:rsid w:val="002C55DB"/>
    <w:rsid w:val="002C56FE"/>
    <w:rsid w:val="002C5BFC"/>
    <w:rsid w:val="002C5C31"/>
    <w:rsid w:val="002C5E97"/>
    <w:rsid w:val="002C6057"/>
    <w:rsid w:val="002C6172"/>
    <w:rsid w:val="002C626B"/>
    <w:rsid w:val="002C68B3"/>
    <w:rsid w:val="002C6CA7"/>
    <w:rsid w:val="002C7D83"/>
    <w:rsid w:val="002C7E02"/>
    <w:rsid w:val="002C7EA2"/>
    <w:rsid w:val="002D0402"/>
    <w:rsid w:val="002D04D9"/>
    <w:rsid w:val="002D08AD"/>
    <w:rsid w:val="002D0937"/>
    <w:rsid w:val="002D1305"/>
    <w:rsid w:val="002D1564"/>
    <w:rsid w:val="002D1CA3"/>
    <w:rsid w:val="002D2168"/>
    <w:rsid w:val="002D2582"/>
    <w:rsid w:val="002D273D"/>
    <w:rsid w:val="002D2835"/>
    <w:rsid w:val="002D2E90"/>
    <w:rsid w:val="002D33A6"/>
    <w:rsid w:val="002D3435"/>
    <w:rsid w:val="002D3478"/>
    <w:rsid w:val="002D35BA"/>
    <w:rsid w:val="002D36C9"/>
    <w:rsid w:val="002D3D45"/>
    <w:rsid w:val="002D3D94"/>
    <w:rsid w:val="002D4472"/>
    <w:rsid w:val="002D4609"/>
    <w:rsid w:val="002D50B8"/>
    <w:rsid w:val="002D521B"/>
    <w:rsid w:val="002D54E0"/>
    <w:rsid w:val="002D5783"/>
    <w:rsid w:val="002D6234"/>
    <w:rsid w:val="002D63A0"/>
    <w:rsid w:val="002D65BC"/>
    <w:rsid w:val="002D6669"/>
    <w:rsid w:val="002D6768"/>
    <w:rsid w:val="002D6878"/>
    <w:rsid w:val="002D6CD7"/>
    <w:rsid w:val="002D73B7"/>
    <w:rsid w:val="002D748C"/>
    <w:rsid w:val="002D76D0"/>
    <w:rsid w:val="002D785B"/>
    <w:rsid w:val="002D7E62"/>
    <w:rsid w:val="002E04C0"/>
    <w:rsid w:val="002E04D6"/>
    <w:rsid w:val="002E0B71"/>
    <w:rsid w:val="002E0C44"/>
    <w:rsid w:val="002E151E"/>
    <w:rsid w:val="002E1D13"/>
    <w:rsid w:val="002E1E21"/>
    <w:rsid w:val="002E202B"/>
    <w:rsid w:val="002E2266"/>
    <w:rsid w:val="002E2331"/>
    <w:rsid w:val="002E233D"/>
    <w:rsid w:val="002E2558"/>
    <w:rsid w:val="002E2AC4"/>
    <w:rsid w:val="002E39C8"/>
    <w:rsid w:val="002E4A95"/>
    <w:rsid w:val="002E4FC1"/>
    <w:rsid w:val="002E58BA"/>
    <w:rsid w:val="002E6AC5"/>
    <w:rsid w:val="002E6C3A"/>
    <w:rsid w:val="002E6F1F"/>
    <w:rsid w:val="002E6F82"/>
    <w:rsid w:val="002E711B"/>
    <w:rsid w:val="002E75AB"/>
    <w:rsid w:val="002E7C36"/>
    <w:rsid w:val="002E7DFB"/>
    <w:rsid w:val="002F00A1"/>
    <w:rsid w:val="002F0567"/>
    <w:rsid w:val="002F0727"/>
    <w:rsid w:val="002F0BCF"/>
    <w:rsid w:val="002F109C"/>
    <w:rsid w:val="002F1B91"/>
    <w:rsid w:val="002F1C4A"/>
    <w:rsid w:val="002F1FC6"/>
    <w:rsid w:val="002F26A2"/>
    <w:rsid w:val="002F27A1"/>
    <w:rsid w:val="002F2A16"/>
    <w:rsid w:val="002F2ECB"/>
    <w:rsid w:val="002F2FEF"/>
    <w:rsid w:val="002F3265"/>
    <w:rsid w:val="002F32CF"/>
    <w:rsid w:val="002F3632"/>
    <w:rsid w:val="002F3661"/>
    <w:rsid w:val="002F3C39"/>
    <w:rsid w:val="002F403A"/>
    <w:rsid w:val="002F42E0"/>
    <w:rsid w:val="002F4386"/>
    <w:rsid w:val="002F48F8"/>
    <w:rsid w:val="002F55BF"/>
    <w:rsid w:val="002F58CB"/>
    <w:rsid w:val="002F5BAE"/>
    <w:rsid w:val="002F60C5"/>
    <w:rsid w:val="002F67E4"/>
    <w:rsid w:val="002F697B"/>
    <w:rsid w:val="002F6DC1"/>
    <w:rsid w:val="002F717F"/>
    <w:rsid w:val="002F74E7"/>
    <w:rsid w:val="002F784F"/>
    <w:rsid w:val="00300384"/>
    <w:rsid w:val="00300E6A"/>
    <w:rsid w:val="00301245"/>
    <w:rsid w:val="0030154F"/>
    <w:rsid w:val="00301739"/>
    <w:rsid w:val="00301EE4"/>
    <w:rsid w:val="00302104"/>
    <w:rsid w:val="003034BE"/>
    <w:rsid w:val="003036DE"/>
    <w:rsid w:val="00303C3F"/>
    <w:rsid w:val="00303DCC"/>
    <w:rsid w:val="00304C79"/>
    <w:rsid w:val="00304E6B"/>
    <w:rsid w:val="0030500A"/>
    <w:rsid w:val="003051B6"/>
    <w:rsid w:val="003052AC"/>
    <w:rsid w:val="00305817"/>
    <w:rsid w:val="00305E52"/>
    <w:rsid w:val="00305EA3"/>
    <w:rsid w:val="00306474"/>
    <w:rsid w:val="003066F6"/>
    <w:rsid w:val="003067E7"/>
    <w:rsid w:val="0030768F"/>
    <w:rsid w:val="003079FC"/>
    <w:rsid w:val="00307DD9"/>
    <w:rsid w:val="00310119"/>
    <w:rsid w:val="0031110E"/>
    <w:rsid w:val="003113DE"/>
    <w:rsid w:val="0031236D"/>
    <w:rsid w:val="00312581"/>
    <w:rsid w:val="003129A4"/>
    <w:rsid w:val="00313394"/>
    <w:rsid w:val="003135D1"/>
    <w:rsid w:val="003137EE"/>
    <w:rsid w:val="00313A64"/>
    <w:rsid w:val="00313D92"/>
    <w:rsid w:val="003145AE"/>
    <w:rsid w:val="003145C2"/>
    <w:rsid w:val="003149B0"/>
    <w:rsid w:val="00314E4A"/>
    <w:rsid w:val="003163E4"/>
    <w:rsid w:val="003164B8"/>
    <w:rsid w:val="003167E2"/>
    <w:rsid w:val="003167EA"/>
    <w:rsid w:val="0031683A"/>
    <w:rsid w:val="00316EEC"/>
    <w:rsid w:val="00317546"/>
    <w:rsid w:val="00317666"/>
    <w:rsid w:val="00317FC7"/>
    <w:rsid w:val="00320739"/>
    <w:rsid w:val="00320BC1"/>
    <w:rsid w:val="00320EE5"/>
    <w:rsid w:val="00321410"/>
    <w:rsid w:val="00321EBC"/>
    <w:rsid w:val="00321F0F"/>
    <w:rsid w:val="00322072"/>
    <w:rsid w:val="0032230D"/>
    <w:rsid w:val="0032241D"/>
    <w:rsid w:val="0032275E"/>
    <w:rsid w:val="00322901"/>
    <w:rsid w:val="00322B1B"/>
    <w:rsid w:val="00322C7B"/>
    <w:rsid w:val="00323011"/>
    <w:rsid w:val="003230CF"/>
    <w:rsid w:val="00323EA6"/>
    <w:rsid w:val="00324758"/>
    <w:rsid w:val="00324BBD"/>
    <w:rsid w:val="00324F60"/>
    <w:rsid w:val="00325028"/>
    <w:rsid w:val="00325047"/>
    <w:rsid w:val="003252DE"/>
    <w:rsid w:val="003255BA"/>
    <w:rsid w:val="003259D5"/>
    <w:rsid w:val="00325EE1"/>
    <w:rsid w:val="0032635E"/>
    <w:rsid w:val="00326A5D"/>
    <w:rsid w:val="00326C14"/>
    <w:rsid w:val="00326D03"/>
    <w:rsid w:val="00327476"/>
    <w:rsid w:val="00327C87"/>
    <w:rsid w:val="003304A2"/>
    <w:rsid w:val="00330716"/>
    <w:rsid w:val="00330BAD"/>
    <w:rsid w:val="00330F17"/>
    <w:rsid w:val="00330F2F"/>
    <w:rsid w:val="00331005"/>
    <w:rsid w:val="003314C9"/>
    <w:rsid w:val="0033198F"/>
    <w:rsid w:val="00331F0F"/>
    <w:rsid w:val="00331F1F"/>
    <w:rsid w:val="0033225E"/>
    <w:rsid w:val="00332E5D"/>
    <w:rsid w:val="0033320C"/>
    <w:rsid w:val="00333556"/>
    <w:rsid w:val="00333641"/>
    <w:rsid w:val="00333771"/>
    <w:rsid w:val="00333AD5"/>
    <w:rsid w:val="00333BE2"/>
    <w:rsid w:val="00333F4A"/>
    <w:rsid w:val="003341AD"/>
    <w:rsid w:val="0033433E"/>
    <w:rsid w:val="003345D5"/>
    <w:rsid w:val="0033535E"/>
    <w:rsid w:val="00335382"/>
    <w:rsid w:val="0033592B"/>
    <w:rsid w:val="00335B27"/>
    <w:rsid w:val="00335BDF"/>
    <w:rsid w:val="00335F97"/>
    <w:rsid w:val="003363F0"/>
    <w:rsid w:val="00336568"/>
    <w:rsid w:val="0033684B"/>
    <w:rsid w:val="00336E5B"/>
    <w:rsid w:val="003372FC"/>
    <w:rsid w:val="0033756B"/>
    <w:rsid w:val="0033758C"/>
    <w:rsid w:val="003375C8"/>
    <w:rsid w:val="00337697"/>
    <w:rsid w:val="00337958"/>
    <w:rsid w:val="00337D40"/>
    <w:rsid w:val="00337D55"/>
    <w:rsid w:val="003400BD"/>
    <w:rsid w:val="003405CF"/>
    <w:rsid w:val="003409EC"/>
    <w:rsid w:val="00340B80"/>
    <w:rsid w:val="00340FD4"/>
    <w:rsid w:val="00340FED"/>
    <w:rsid w:val="00341302"/>
    <w:rsid w:val="0034208C"/>
    <w:rsid w:val="0034227C"/>
    <w:rsid w:val="003423D9"/>
    <w:rsid w:val="003427B8"/>
    <w:rsid w:val="003428DC"/>
    <w:rsid w:val="00342B90"/>
    <w:rsid w:val="00342BAF"/>
    <w:rsid w:val="003432D1"/>
    <w:rsid w:val="00343336"/>
    <w:rsid w:val="00343395"/>
    <w:rsid w:val="00343692"/>
    <w:rsid w:val="003437C2"/>
    <w:rsid w:val="00343935"/>
    <w:rsid w:val="00343B57"/>
    <w:rsid w:val="00343DC8"/>
    <w:rsid w:val="00344D73"/>
    <w:rsid w:val="00344DD6"/>
    <w:rsid w:val="00344EA5"/>
    <w:rsid w:val="0034524F"/>
    <w:rsid w:val="00345420"/>
    <w:rsid w:val="00346421"/>
    <w:rsid w:val="003465CD"/>
    <w:rsid w:val="003468D7"/>
    <w:rsid w:val="00346E92"/>
    <w:rsid w:val="003473A2"/>
    <w:rsid w:val="0034780A"/>
    <w:rsid w:val="00347A9D"/>
    <w:rsid w:val="00347ADA"/>
    <w:rsid w:val="00347E77"/>
    <w:rsid w:val="00350685"/>
    <w:rsid w:val="003507EC"/>
    <w:rsid w:val="003509A5"/>
    <w:rsid w:val="00350D90"/>
    <w:rsid w:val="00350F91"/>
    <w:rsid w:val="0035162E"/>
    <w:rsid w:val="00351881"/>
    <w:rsid w:val="00351AB0"/>
    <w:rsid w:val="00351B85"/>
    <w:rsid w:val="00351E68"/>
    <w:rsid w:val="00351EC1"/>
    <w:rsid w:val="003520B1"/>
    <w:rsid w:val="0035236F"/>
    <w:rsid w:val="003530DA"/>
    <w:rsid w:val="00353F5E"/>
    <w:rsid w:val="00354188"/>
    <w:rsid w:val="00354615"/>
    <w:rsid w:val="003547F0"/>
    <w:rsid w:val="00354E58"/>
    <w:rsid w:val="003552EE"/>
    <w:rsid w:val="00355BA3"/>
    <w:rsid w:val="00355BD7"/>
    <w:rsid w:val="00355BF6"/>
    <w:rsid w:val="00356D68"/>
    <w:rsid w:val="00357919"/>
    <w:rsid w:val="00357A2B"/>
    <w:rsid w:val="00357FE7"/>
    <w:rsid w:val="00357FF3"/>
    <w:rsid w:val="0036049E"/>
    <w:rsid w:val="00360B43"/>
    <w:rsid w:val="003611B6"/>
    <w:rsid w:val="00361652"/>
    <w:rsid w:val="00361673"/>
    <w:rsid w:val="003617CC"/>
    <w:rsid w:val="00361A02"/>
    <w:rsid w:val="00361A25"/>
    <w:rsid w:val="0036209A"/>
    <w:rsid w:val="0036293C"/>
    <w:rsid w:val="003631F4"/>
    <w:rsid w:val="0036332E"/>
    <w:rsid w:val="003635A3"/>
    <w:rsid w:val="00363759"/>
    <w:rsid w:val="00364AE6"/>
    <w:rsid w:val="0036521B"/>
    <w:rsid w:val="00365892"/>
    <w:rsid w:val="00365B27"/>
    <w:rsid w:val="003662A6"/>
    <w:rsid w:val="00366CEE"/>
    <w:rsid w:val="003674C9"/>
    <w:rsid w:val="00367CB8"/>
    <w:rsid w:val="00370184"/>
    <w:rsid w:val="00370BCF"/>
    <w:rsid w:val="00370C42"/>
    <w:rsid w:val="0037138D"/>
    <w:rsid w:val="0037177B"/>
    <w:rsid w:val="0037185C"/>
    <w:rsid w:val="003719F7"/>
    <w:rsid w:val="00371BAC"/>
    <w:rsid w:val="00371DB4"/>
    <w:rsid w:val="00371E42"/>
    <w:rsid w:val="00371EB8"/>
    <w:rsid w:val="003721AE"/>
    <w:rsid w:val="003723E3"/>
    <w:rsid w:val="00372B97"/>
    <w:rsid w:val="0037315E"/>
    <w:rsid w:val="0037430A"/>
    <w:rsid w:val="003757F2"/>
    <w:rsid w:val="00375B79"/>
    <w:rsid w:val="00376314"/>
    <w:rsid w:val="00376B73"/>
    <w:rsid w:val="00376EFB"/>
    <w:rsid w:val="00377343"/>
    <w:rsid w:val="003774E4"/>
    <w:rsid w:val="0037763C"/>
    <w:rsid w:val="0037767E"/>
    <w:rsid w:val="00377DEC"/>
    <w:rsid w:val="00377F97"/>
    <w:rsid w:val="003800A3"/>
    <w:rsid w:val="003801FA"/>
    <w:rsid w:val="003802A9"/>
    <w:rsid w:val="00380525"/>
    <w:rsid w:val="00380777"/>
    <w:rsid w:val="00381282"/>
    <w:rsid w:val="003819DA"/>
    <w:rsid w:val="00381B0C"/>
    <w:rsid w:val="003827B7"/>
    <w:rsid w:val="00382B0D"/>
    <w:rsid w:val="00382B27"/>
    <w:rsid w:val="00382BD7"/>
    <w:rsid w:val="003831AB"/>
    <w:rsid w:val="003832DD"/>
    <w:rsid w:val="003838BC"/>
    <w:rsid w:val="0038394D"/>
    <w:rsid w:val="00383A84"/>
    <w:rsid w:val="00383D45"/>
    <w:rsid w:val="003840ED"/>
    <w:rsid w:val="0038460D"/>
    <w:rsid w:val="00384E08"/>
    <w:rsid w:val="00384E90"/>
    <w:rsid w:val="00384EF2"/>
    <w:rsid w:val="003850A7"/>
    <w:rsid w:val="0038510B"/>
    <w:rsid w:val="0038519B"/>
    <w:rsid w:val="0038572A"/>
    <w:rsid w:val="00385878"/>
    <w:rsid w:val="00385AD7"/>
    <w:rsid w:val="00386736"/>
    <w:rsid w:val="003867A1"/>
    <w:rsid w:val="00386A6E"/>
    <w:rsid w:val="00386D1D"/>
    <w:rsid w:val="00387A17"/>
    <w:rsid w:val="00387FCD"/>
    <w:rsid w:val="0039054B"/>
    <w:rsid w:val="00390F21"/>
    <w:rsid w:val="0039137B"/>
    <w:rsid w:val="003916B6"/>
    <w:rsid w:val="003917B0"/>
    <w:rsid w:val="0039290F"/>
    <w:rsid w:val="00393EDF"/>
    <w:rsid w:val="00394457"/>
    <w:rsid w:val="003947A1"/>
    <w:rsid w:val="00395299"/>
    <w:rsid w:val="0039573C"/>
    <w:rsid w:val="00395884"/>
    <w:rsid w:val="00395F38"/>
    <w:rsid w:val="00395FB9"/>
    <w:rsid w:val="003963CD"/>
    <w:rsid w:val="00396415"/>
    <w:rsid w:val="00396780"/>
    <w:rsid w:val="00396CEE"/>
    <w:rsid w:val="0039751E"/>
    <w:rsid w:val="00397760"/>
    <w:rsid w:val="00397EF5"/>
    <w:rsid w:val="003A0142"/>
    <w:rsid w:val="003A018B"/>
    <w:rsid w:val="003A02CA"/>
    <w:rsid w:val="003A0417"/>
    <w:rsid w:val="003A0ED0"/>
    <w:rsid w:val="003A15DD"/>
    <w:rsid w:val="003A1807"/>
    <w:rsid w:val="003A26D0"/>
    <w:rsid w:val="003A2FBE"/>
    <w:rsid w:val="003A3354"/>
    <w:rsid w:val="003A38A8"/>
    <w:rsid w:val="003A390A"/>
    <w:rsid w:val="003A3929"/>
    <w:rsid w:val="003A3C9F"/>
    <w:rsid w:val="003A4600"/>
    <w:rsid w:val="003A48DB"/>
    <w:rsid w:val="003A565D"/>
    <w:rsid w:val="003A5BBB"/>
    <w:rsid w:val="003A62F3"/>
    <w:rsid w:val="003A687F"/>
    <w:rsid w:val="003A6BC3"/>
    <w:rsid w:val="003A6FF6"/>
    <w:rsid w:val="003A7315"/>
    <w:rsid w:val="003A76EB"/>
    <w:rsid w:val="003A7880"/>
    <w:rsid w:val="003A7CC7"/>
    <w:rsid w:val="003A7CE8"/>
    <w:rsid w:val="003B023F"/>
    <w:rsid w:val="003B051F"/>
    <w:rsid w:val="003B06F4"/>
    <w:rsid w:val="003B0BC9"/>
    <w:rsid w:val="003B0C87"/>
    <w:rsid w:val="003B0E8D"/>
    <w:rsid w:val="003B1328"/>
    <w:rsid w:val="003B141F"/>
    <w:rsid w:val="003B1AE2"/>
    <w:rsid w:val="003B2A01"/>
    <w:rsid w:val="003B2B83"/>
    <w:rsid w:val="003B3179"/>
    <w:rsid w:val="003B31CF"/>
    <w:rsid w:val="003B381F"/>
    <w:rsid w:val="003B3CE7"/>
    <w:rsid w:val="003B4150"/>
    <w:rsid w:val="003B46F5"/>
    <w:rsid w:val="003B4CF4"/>
    <w:rsid w:val="003B4F4E"/>
    <w:rsid w:val="003B517A"/>
    <w:rsid w:val="003B567D"/>
    <w:rsid w:val="003B5C2F"/>
    <w:rsid w:val="003B61FD"/>
    <w:rsid w:val="003B681E"/>
    <w:rsid w:val="003B6FC5"/>
    <w:rsid w:val="003B78AB"/>
    <w:rsid w:val="003B7DE3"/>
    <w:rsid w:val="003C0028"/>
    <w:rsid w:val="003C02A7"/>
    <w:rsid w:val="003C05BE"/>
    <w:rsid w:val="003C0686"/>
    <w:rsid w:val="003C1870"/>
    <w:rsid w:val="003C1A68"/>
    <w:rsid w:val="003C1B64"/>
    <w:rsid w:val="003C1D98"/>
    <w:rsid w:val="003C1EF7"/>
    <w:rsid w:val="003C2268"/>
    <w:rsid w:val="003C2C09"/>
    <w:rsid w:val="003C3942"/>
    <w:rsid w:val="003C3E0D"/>
    <w:rsid w:val="003C458E"/>
    <w:rsid w:val="003C45E7"/>
    <w:rsid w:val="003C4B64"/>
    <w:rsid w:val="003C4D93"/>
    <w:rsid w:val="003C5136"/>
    <w:rsid w:val="003C5224"/>
    <w:rsid w:val="003C58FE"/>
    <w:rsid w:val="003C5D96"/>
    <w:rsid w:val="003C60B2"/>
    <w:rsid w:val="003C6884"/>
    <w:rsid w:val="003C6BA9"/>
    <w:rsid w:val="003C71A4"/>
    <w:rsid w:val="003C7267"/>
    <w:rsid w:val="003C77D9"/>
    <w:rsid w:val="003C7EE5"/>
    <w:rsid w:val="003C7FD8"/>
    <w:rsid w:val="003C7FEB"/>
    <w:rsid w:val="003D021D"/>
    <w:rsid w:val="003D0324"/>
    <w:rsid w:val="003D0495"/>
    <w:rsid w:val="003D07BF"/>
    <w:rsid w:val="003D10E9"/>
    <w:rsid w:val="003D227F"/>
    <w:rsid w:val="003D2599"/>
    <w:rsid w:val="003D2C3C"/>
    <w:rsid w:val="003D2C7A"/>
    <w:rsid w:val="003D2EC2"/>
    <w:rsid w:val="003D3060"/>
    <w:rsid w:val="003D3836"/>
    <w:rsid w:val="003D4033"/>
    <w:rsid w:val="003D416D"/>
    <w:rsid w:val="003D41CB"/>
    <w:rsid w:val="003D4457"/>
    <w:rsid w:val="003D4E45"/>
    <w:rsid w:val="003D4E7A"/>
    <w:rsid w:val="003D4FE5"/>
    <w:rsid w:val="003D53EE"/>
    <w:rsid w:val="003D592A"/>
    <w:rsid w:val="003D621D"/>
    <w:rsid w:val="003D6959"/>
    <w:rsid w:val="003D6F62"/>
    <w:rsid w:val="003D72A5"/>
    <w:rsid w:val="003D7B1F"/>
    <w:rsid w:val="003E0483"/>
    <w:rsid w:val="003E0AE1"/>
    <w:rsid w:val="003E16B7"/>
    <w:rsid w:val="003E1AB7"/>
    <w:rsid w:val="003E1D7E"/>
    <w:rsid w:val="003E2173"/>
    <w:rsid w:val="003E245D"/>
    <w:rsid w:val="003E39D6"/>
    <w:rsid w:val="003E3B71"/>
    <w:rsid w:val="003E3EAC"/>
    <w:rsid w:val="003E403A"/>
    <w:rsid w:val="003E43AD"/>
    <w:rsid w:val="003E47FD"/>
    <w:rsid w:val="003E493F"/>
    <w:rsid w:val="003E4B4C"/>
    <w:rsid w:val="003E4CCF"/>
    <w:rsid w:val="003E51B4"/>
    <w:rsid w:val="003E54B8"/>
    <w:rsid w:val="003E550E"/>
    <w:rsid w:val="003E5F38"/>
    <w:rsid w:val="003E60B0"/>
    <w:rsid w:val="003E64A9"/>
    <w:rsid w:val="003E6831"/>
    <w:rsid w:val="003E69A4"/>
    <w:rsid w:val="003E71E0"/>
    <w:rsid w:val="003E73B5"/>
    <w:rsid w:val="003E7454"/>
    <w:rsid w:val="003E7C93"/>
    <w:rsid w:val="003F00E9"/>
    <w:rsid w:val="003F0648"/>
    <w:rsid w:val="003F0802"/>
    <w:rsid w:val="003F0A4C"/>
    <w:rsid w:val="003F0C43"/>
    <w:rsid w:val="003F0DED"/>
    <w:rsid w:val="003F148F"/>
    <w:rsid w:val="003F17CC"/>
    <w:rsid w:val="003F19D6"/>
    <w:rsid w:val="003F1AB5"/>
    <w:rsid w:val="003F1BC8"/>
    <w:rsid w:val="003F1FA8"/>
    <w:rsid w:val="003F2D33"/>
    <w:rsid w:val="003F2D9F"/>
    <w:rsid w:val="003F3061"/>
    <w:rsid w:val="003F3100"/>
    <w:rsid w:val="003F3683"/>
    <w:rsid w:val="003F37D7"/>
    <w:rsid w:val="003F38B5"/>
    <w:rsid w:val="003F3F44"/>
    <w:rsid w:val="003F3F53"/>
    <w:rsid w:val="003F40DA"/>
    <w:rsid w:val="003F454A"/>
    <w:rsid w:val="003F455B"/>
    <w:rsid w:val="003F4F38"/>
    <w:rsid w:val="003F5053"/>
    <w:rsid w:val="003F5196"/>
    <w:rsid w:val="003F54C5"/>
    <w:rsid w:val="003F5A14"/>
    <w:rsid w:val="003F5E15"/>
    <w:rsid w:val="003F5FB1"/>
    <w:rsid w:val="003F630A"/>
    <w:rsid w:val="003F6A5B"/>
    <w:rsid w:val="003F6AA8"/>
    <w:rsid w:val="003F723D"/>
    <w:rsid w:val="003F7431"/>
    <w:rsid w:val="003F7776"/>
    <w:rsid w:val="003F7A7D"/>
    <w:rsid w:val="003F7BDF"/>
    <w:rsid w:val="004009B9"/>
    <w:rsid w:val="004009FB"/>
    <w:rsid w:val="00400C47"/>
    <w:rsid w:val="004011F3"/>
    <w:rsid w:val="00401248"/>
    <w:rsid w:val="004012AD"/>
    <w:rsid w:val="00401766"/>
    <w:rsid w:val="00401922"/>
    <w:rsid w:val="00401C8B"/>
    <w:rsid w:val="00401E4A"/>
    <w:rsid w:val="00401F39"/>
    <w:rsid w:val="00401F3A"/>
    <w:rsid w:val="004021C8"/>
    <w:rsid w:val="004028B6"/>
    <w:rsid w:val="00402D36"/>
    <w:rsid w:val="00402DEE"/>
    <w:rsid w:val="0040347A"/>
    <w:rsid w:val="00403843"/>
    <w:rsid w:val="0040389B"/>
    <w:rsid w:val="0040398F"/>
    <w:rsid w:val="0040474C"/>
    <w:rsid w:val="00404D21"/>
    <w:rsid w:val="00404EFC"/>
    <w:rsid w:val="004053C0"/>
    <w:rsid w:val="00406044"/>
    <w:rsid w:val="004072C2"/>
    <w:rsid w:val="00407924"/>
    <w:rsid w:val="00407E51"/>
    <w:rsid w:val="004106D1"/>
    <w:rsid w:val="0041086D"/>
    <w:rsid w:val="004108E6"/>
    <w:rsid w:val="00412435"/>
    <w:rsid w:val="004134DE"/>
    <w:rsid w:val="0041364A"/>
    <w:rsid w:val="00413E5E"/>
    <w:rsid w:val="004145A3"/>
    <w:rsid w:val="004147CE"/>
    <w:rsid w:val="00414D84"/>
    <w:rsid w:val="00415905"/>
    <w:rsid w:val="004159EA"/>
    <w:rsid w:val="00416342"/>
    <w:rsid w:val="0041641E"/>
    <w:rsid w:val="0041647B"/>
    <w:rsid w:val="0041654D"/>
    <w:rsid w:val="0041694B"/>
    <w:rsid w:val="00416E41"/>
    <w:rsid w:val="004172F7"/>
    <w:rsid w:val="004176DC"/>
    <w:rsid w:val="00417D02"/>
    <w:rsid w:val="00417FE5"/>
    <w:rsid w:val="00420001"/>
    <w:rsid w:val="004200D2"/>
    <w:rsid w:val="00420DC8"/>
    <w:rsid w:val="00420F24"/>
    <w:rsid w:val="004212CA"/>
    <w:rsid w:val="0042188B"/>
    <w:rsid w:val="004219B4"/>
    <w:rsid w:val="00421E21"/>
    <w:rsid w:val="00421E4D"/>
    <w:rsid w:val="00421F94"/>
    <w:rsid w:val="00422823"/>
    <w:rsid w:val="00422828"/>
    <w:rsid w:val="00422A76"/>
    <w:rsid w:val="00423113"/>
    <w:rsid w:val="0042322B"/>
    <w:rsid w:val="004235D4"/>
    <w:rsid w:val="004238A5"/>
    <w:rsid w:val="00424175"/>
    <w:rsid w:val="00424325"/>
    <w:rsid w:val="0042440D"/>
    <w:rsid w:val="004245C7"/>
    <w:rsid w:val="00425162"/>
    <w:rsid w:val="00425521"/>
    <w:rsid w:val="00425825"/>
    <w:rsid w:val="0042590B"/>
    <w:rsid w:val="00425F42"/>
    <w:rsid w:val="004262D5"/>
    <w:rsid w:val="0042689D"/>
    <w:rsid w:val="00426ACA"/>
    <w:rsid w:val="004276FF"/>
    <w:rsid w:val="00427899"/>
    <w:rsid w:val="004305E1"/>
    <w:rsid w:val="00430761"/>
    <w:rsid w:val="00430A11"/>
    <w:rsid w:val="00430ADE"/>
    <w:rsid w:val="00430CD6"/>
    <w:rsid w:val="00430F20"/>
    <w:rsid w:val="00430F73"/>
    <w:rsid w:val="004310AD"/>
    <w:rsid w:val="004315FA"/>
    <w:rsid w:val="00431672"/>
    <w:rsid w:val="004317F2"/>
    <w:rsid w:val="00431C43"/>
    <w:rsid w:val="00431C73"/>
    <w:rsid w:val="00431E5A"/>
    <w:rsid w:val="00432036"/>
    <w:rsid w:val="00432646"/>
    <w:rsid w:val="00432773"/>
    <w:rsid w:val="00432775"/>
    <w:rsid w:val="00432D98"/>
    <w:rsid w:val="00432E7E"/>
    <w:rsid w:val="00432F22"/>
    <w:rsid w:val="00433134"/>
    <w:rsid w:val="00433171"/>
    <w:rsid w:val="00433422"/>
    <w:rsid w:val="004334EF"/>
    <w:rsid w:val="0043378D"/>
    <w:rsid w:val="00433FEE"/>
    <w:rsid w:val="004340C4"/>
    <w:rsid w:val="00434480"/>
    <w:rsid w:val="00434731"/>
    <w:rsid w:val="00434D95"/>
    <w:rsid w:val="004351B8"/>
    <w:rsid w:val="00435A99"/>
    <w:rsid w:val="00435B1F"/>
    <w:rsid w:val="00435DFB"/>
    <w:rsid w:val="00435E82"/>
    <w:rsid w:val="00435E86"/>
    <w:rsid w:val="004362CC"/>
    <w:rsid w:val="00436526"/>
    <w:rsid w:val="004366AE"/>
    <w:rsid w:val="004367C7"/>
    <w:rsid w:val="00436E39"/>
    <w:rsid w:val="0043710B"/>
    <w:rsid w:val="004371A1"/>
    <w:rsid w:val="004372DD"/>
    <w:rsid w:val="00437335"/>
    <w:rsid w:val="00437A0D"/>
    <w:rsid w:val="00437DDB"/>
    <w:rsid w:val="00437E40"/>
    <w:rsid w:val="00440849"/>
    <w:rsid w:val="0044092A"/>
    <w:rsid w:val="00440EA7"/>
    <w:rsid w:val="00441403"/>
    <w:rsid w:val="00441542"/>
    <w:rsid w:val="004418B7"/>
    <w:rsid w:val="00441958"/>
    <w:rsid w:val="00441A1A"/>
    <w:rsid w:val="00441A33"/>
    <w:rsid w:val="00441D4C"/>
    <w:rsid w:val="00441DA3"/>
    <w:rsid w:val="004422B9"/>
    <w:rsid w:val="004424E0"/>
    <w:rsid w:val="00442638"/>
    <w:rsid w:val="00442685"/>
    <w:rsid w:val="00442AF8"/>
    <w:rsid w:val="00442B6D"/>
    <w:rsid w:val="00442C0B"/>
    <w:rsid w:val="00442C4F"/>
    <w:rsid w:val="00442D66"/>
    <w:rsid w:val="00442EC6"/>
    <w:rsid w:val="00443872"/>
    <w:rsid w:val="004445D5"/>
    <w:rsid w:val="00444C7B"/>
    <w:rsid w:val="00444E4B"/>
    <w:rsid w:val="004459BE"/>
    <w:rsid w:val="00445DEA"/>
    <w:rsid w:val="00445FD4"/>
    <w:rsid w:val="00446651"/>
    <w:rsid w:val="00446F4B"/>
    <w:rsid w:val="004474BD"/>
    <w:rsid w:val="00447892"/>
    <w:rsid w:val="00447A8E"/>
    <w:rsid w:val="00447CD7"/>
    <w:rsid w:val="00447D0C"/>
    <w:rsid w:val="0045015C"/>
    <w:rsid w:val="00450AE8"/>
    <w:rsid w:val="00450B96"/>
    <w:rsid w:val="004510A0"/>
    <w:rsid w:val="00451303"/>
    <w:rsid w:val="0045153C"/>
    <w:rsid w:val="00451C7E"/>
    <w:rsid w:val="0045200C"/>
    <w:rsid w:val="0045238D"/>
    <w:rsid w:val="00452630"/>
    <w:rsid w:val="0045326D"/>
    <w:rsid w:val="00453AAF"/>
    <w:rsid w:val="00453D9E"/>
    <w:rsid w:val="00454AD1"/>
    <w:rsid w:val="00455908"/>
    <w:rsid w:val="00455B12"/>
    <w:rsid w:val="00455DFE"/>
    <w:rsid w:val="004560B3"/>
    <w:rsid w:val="00456506"/>
    <w:rsid w:val="004565A9"/>
    <w:rsid w:val="004567B4"/>
    <w:rsid w:val="00456CF4"/>
    <w:rsid w:val="0045744F"/>
    <w:rsid w:val="00457859"/>
    <w:rsid w:val="00460642"/>
    <w:rsid w:val="00460BBB"/>
    <w:rsid w:val="00460D59"/>
    <w:rsid w:val="00460F08"/>
    <w:rsid w:val="00460FC4"/>
    <w:rsid w:val="004611A1"/>
    <w:rsid w:val="004613F1"/>
    <w:rsid w:val="00461405"/>
    <w:rsid w:val="0046188E"/>
    <w:rsid w:val="0046287F"/>
    <w:rsid w:val="00462A83"/>
    <w:rsid w:val="00462F13"/>
    <w:rsid w:val="004638D6"/>
    <w:rsid w:val="004639E6"/>
    <w:rsid w:val="00463CBA"/>
    <w:rsid w:val="004640B8"/>
    <w:rsid w:val="00464762"/>
    <w:rsid w:val="00465071"/>
    <w:rsid w:val="00465841"/>
    <w:rsid w:val="00465BF0"/>
    <w:rsid w:val="00466522"/>
    <w:rsid w:val="00466A32"/>
    <w:rsid w:val="0046735F"/>
    <w:rsid w:val="00467D62"/>
    <w:rsid w:val="00467F97"/>
    <w:rsid w:val="004700E7"/>
    <w:rsid w:val="0047058A"/>
    <w:rsid w:val="0047063F"/>
    <w:rsid w:val="0047089B"/>
    <w:rsid w:val="00470A5A"/>
    <w:rsid w:val="00470EDC"/>
    <w:rsid w:val="004710A4"/>
    <w:rsid w:val="0047129E"/>
    <w:rsid w:val="004717F2"/>
    <w:rsid w:val="00471A2F"/>
    <w:rsid w:val="00471A4C"/>
    <w:rsid w:val="00471F36"/>
    <w:rsid w:val="004726E5"/>
    <w:rsid w:val="0047332E"/>
    <w:rsid w:val="0047342E"/>
    <w:rsid w:val="00474867"/>
    <w:rsid w:val="00474F18"/>
    <w:rsid w:val="00474F2A"/>
    <w:rsid w:val="0047532E"/>
    <w:rsid w:val="00475A61"/>
    <w:rsid w:val="0047659F"/>
    <w:rsid w:val="004767B4"/>
    <w:rsid w:val="00477280"/>
    <w:rsid w:val="0047766E"/>
    <w:rsid w:val="0047780E"/>
    <w:rsid w:val="00477859"/>
    <w:rsid w:val="00477C5B"/>
    <w:rsid w:val="00480183"/>
    <w:rsid w:val="00480805"/>
    <w:rsid w:val="004808BB"/>
    <w:rsid w:val="00480E4C"/>
    <w:rsid w:val="00481471"/>
    <w:rsid w:val="004818F2"/>
    <w:rsid w:val="004819DC"/>
    <w:rsid w:val="00481BC2"/>
    <w:rsid w:val="00482010"/>
    <w:rsid w:val="0048313C"/>
    <w:rsid w:val="0048340E"/>
    <w:rsid w:val="004837E4"/>
    <w:rsid w:val="00483942"/>
    <w:rsid w:val="00483C43"/>
    <w:rsid w:val="00483E2D"/>
    <w:rsid w:val="00483FF3"/>
    <w:rsid w:val="0048428D"/>
    <w:rsid w:val="00484465"/>
    <w:rsid w:val="00484A72"/>
    <w:rsid w:val="00484B24"/>
    <w:rsid w:val="0048513A"/>
    <w:rsid w:val="004859B4"/>
    <w:rsid w:val="00485CEF"/>
    <w:rsid w:val="00485D43"/>
    <w:rsid w:val="00487171"/>
    <w:rsid w:val="00487723"/>
    <w:rsid w:val="004879BB"/>
    <w:rsid w:val="00490380"/>
    <w:rsid w:val="00490A94"/>
    <w:rsid w:val="00490D7A"/>
    <w:rsid w:val="0049107D"/>
    <w:rsid w:val="00491780"/>
    <w:rsid w:val="00491847"/>
    <w:rsid w:val="004921D0"/>
    <w:rsid w:val="004922DC"/>
    <w:rsid w:val="00492D03"/>
    <w:rsid w:val="004930E8"/>
    <w:rsid w:val="004935F0"/>
    <w:rsid w:val="0049365C"/>
    <w:rsid w:val="00493763"/>
    <w:rsid w:val="00493D2F"/>
    <w:rsid w:val="00494AEC"/>
    <w:rsid w:val="00494B2B"/>
    <w:rsid w:val="00494B5D"/>
    <w:rsid w:val="00495232"/>
    <w:rsid w:val="004958D1"/>
    <w:rsid w:val="00495BEF"/>
    <w:rsid w:val="00495F29"/>
    <w:rsid w:val="00496005"/>
    <w:rsid w:val="00496B69"/>
    <w:rsid w:val="00496F5E"/>
    <w:rsid w:val="0049727C"/>
    <w:rsid w:val="00497740"/>
    <w:rsid w:val="00497D61"/>
    <w:rsid w:val="00497E2A"/>
    <w:rsid w:val="004A0947"/>
    <w:rsid w:val="004A0950"/>
    <w:rsid w:val="004A099E"/>
    <w:rsid w:val="004A0BDA"/>
    <w:rsid w:val="004A141A"/>
    <w:rsid w:val="004A17B2"/>
    <w:rsid w:val="004A1D7A"/>
    <w:rsid w:val="004A26D0"/>
    <w:rsid w:val="004A270B"/>
    <w:rsid w:val="004A2A6C"/>
    <w:rsid w:val="004A2EDA"/>
    <w:rsid w:val="004A303A"/>
    <w:rsid w:val="004A3164"/>
    <w:rsid w:val="004A3348"/>
    <w:rsid w:val="004A34FA"/>
    <w:rsid w:val="004A39B5"/>
    <w:rsid w:val="004A3A2F"/>
    <w:rsid w:val="004A3B6F"/>
    <w:rsid w:val="004A3D91"/>
    <w:rsid w:val="004A42B1"/>
    <w:rsid w:val="004A44AB"/>
    <w:rsid w:val="004A4803"/>
    <w:rsid w:val="004A497D"/>
    <w:rsid w:val="004A4D47"/>
    <w:rsid w:val="004A4EFB"/>
    <w:rsid w:val="004A506D"/>
    <w:rsid w:val="004A5768"/>
    <w:rsid w:val="004A5AD1"/>
    <w:rsid w:val="004A5C45"/>
    <w:rsid w:val="004A5DB6"/>
    <w:rsid w:val="004A6E86"/>
    <w:rsid w:val="004A705C"/>
    <w:rsid w:val="004B0B80"/>
    <w:rsid w:val="004B0FAD"/>
    <w:rsid w:val="004B15EB"/>
    <w:rsid w:val="004B24F2"/>
    <w:rsid w:val="004B2963"/>
    <w:rsid w:val="004B2A7C"/>
    <w:rsid w:val="004B2C4A"/>
    <w:rsid w:val="004B34A8"/>
    <w:rsid w:val="004B3714"/>
    <w:rsid w:val="004B38CD"/>
    <w:rsid w:val="004B390B"/>
    <w:rsid w:val="004B3D56"/>
    <w:rsid w:val="004B3D66"/>
    <w:rsid w:val="004B3FCD"/>
    <w:rsid w:val="004B42B2"/>
    <w:rsid w:val="004B4393"/>
    <w:rsid w:val="004B4427"/>
    <w:rsid w:val="004B47C8"/>
    <w:rsid w:val="004B4B91"/>
    <w:rsid w:val="004B511F"/>
    <w:rsid w:val="004B5E83"/>
    <w:rsid w:val="004B61D2"/>
    <w:rsid w:val="004B6319"/>
    <w:rsid w:val="004B65DA"/>
    <w:rsid w:val="004B69BD"/>
    <w:rsid w:val="004B6DDF"/>
    <w:rsid w:val="004B6F76"/>
    <w:rsid w:val="004B73BC"/>
    <w:rsid w:val="004B7487"/>
    <w:rsid w:val="004B7994"/>
    <w:rsid w:val="004B7DF1"/>
    <w:rsid w:val="004C0309"/>
    <w:rsid w:val="004C1164"/>
    <w:rsid w:val="004C1C14"/>
    <w:rsid w:val="004C25C2"/>
    <w:rsid w:val="004C2A34"/>
    <w:rsid w:val="004C2A8D"/>
    <w:rsid w:val="004C30B6"/>
    <w:rsid w:val="004C33C8"/>
    <w:rsid w:val="004C37CB"/>
    <w:rsid w:val="004C3A7F"/>
    <w:rsid w:val="004C3BD7"/>
    <w:rsid w:val="004C3DC2"/>
    <w:rsid w:val="004C43E1"/>
    <w:rsid w:val="004C46AA"/>
    <w:rsid w:val="004C4BD9"/>
    <w:rsid w:val="004C5121"/>
    <w:rsid w:val="004C5134"/>
    <w:rsid w:val="004C51AE"/>
    <w:rsid w:val="004C524D"/>
    <w:rsid w:val="004C5FE2"/>
    <w:rsid w:val="004C66ED"/>
    <w:rsid w:val="004C68CD"/>
    <w:rsid w:val="004C6903"/>
    <w:rsid w:val="004C692C"/>
    <w:rsid w:val="004C6EB0"/>
    <w:rsid w:val="004C6EEB"/>
    <w:rsid w:val="004C72DC"/>
    <w:rsid w:val="004C73CB"/>
    <w:rsid w:val="004C7875"/>
    <w:rsid w:val="004C7AA5"/>
    <w:rsid w:val="004C7BFD"/>
    <w:rsid w:val="004C7F85"/>
    <w:rsid w:val="004D04D9"/>
    <w:rsid w:val="004D14A2"/>
    <w:rsid w:val="004D17B6"/>
    <w:rsid w:val="004D1926"/>
    <w:rsid w:val="004D1B93"/>
    <w:rsid w:val="004D202A"/>
    <w:rsid w:val="004D21DB"/>
    <w:rsid w:val="004D2B32"/>
    <w:rsid w:val="004D3045"/>
    <w:rsid w:val="004D3060"/>
    <w:rsid w:val="004D3474"/>
    <w:rsid w:val="004D3721"/>
    <w:rsid w:val="004D3EBC"/>
    <w:rsid w:val="004D4513"/>
    <w:rsid w:val="004D49DB"/>
    <w:rsid w:val="004D4C3A"/>
    <w:rsid w:val="004D52CA"/>
    <w:rsid w:val="004D5C6A"/>
    <w:rsid w:val="004D5EB3"/>
    <w:rsid w:val="004D6271"/>
    <w:rsid w:val="004D646E"/>
    <w:rsid w:val="004D6D66"/>
    <w:rsid w:val="004D72BA"/>
    <w:rsid w:val="004D74C2"/>
    <w:rsid w:val="004E01C5"/>
    <w:rsid w:val="004E071E"/>
    <w:rsid w:val="004E0EB3"/>
    <w:rsid w:val="004E1064"/>
    <w:rsid w:val="004E12B9"/>
    <w:rsid w:val="004E18CD"/>
    <w:rsid w:val="004E1CB4"/>
    <w:rsid w:val="004E226E"/>
    <w:rsid w:val="004E2476"/>
    <w:rsid w:val="004E25BA"/>
    <w:rsid w:val="004E2EDA"/>
    <w:rsid w:val="004E3023"/>
    <w:rsid w:val="004E334B"/>
    <w:rsid w:val="004E34DA"/>
    <w:rsid w:val="004E3C5B"/>
    <w:rsid w:val="004E3DD3"/>
    <w:rsid w:val="004E511E"/>
    <w:rsid w:val="004E52D8"/>
    <w:rsid w:val="004E5409"/>
    <w:rsid w:val="004E576D"/>
    <w:rsid w:val="004E5E27"/>
    <w:rsid w:val="004E67CD"/>
    <w:rsid w:val="004E6A2E"/>
    <w:rsid w:val="004E6ADC"/>
    <w:rsid w:val="004E6BFC"/>
    <w:rsid w:val="004E738F"/>
    <w:rsid w:val="004E76BF"/>
    <w:rsid w:val="004E78F3"/>
    <w:rsid w:val="004E7B1F"/>
    <w:rsid w:val="004F0040"/>
    <w:rsid w:val="004F080D"/>
    <w:rsid w:val="004F0B12"/>
    <w:rsid w:val="004F0F5F"/>
    <w:rsid w:val="004F2053"/>
    <w:rsid w:val="004F2813"/>
    <w:rsid w:val="004F28CF"/>
    <w:rsid w:val="004F2F40"/>
    <w:rsid w:val="004F355C"/>
    <w:rsid w:val="004F35F2"/>
    <w:rsid w:val="004F3809"/>
    <w:rsid w:val="004F3B9F"/>
    <w:rsid w:val="004F3CDC"/>
    <w:rsid w:val="004F3D82"/>
    <w:rsid w:val="004F40C0"/>
    <w:rsid w:val="004F483E"/>
    <w:rsid w:val="004F4C55"/>
    <w:rsid w:val="004F4F76"/>
    <w:rsid w:val="004F5373"/>
    <w:rsid w:val="004F53ED"/>
    <w:rsid w:val="004F547E"/>
    <w:rsid w:val="004F60F1"/>
    <w:rsid w:val="004F6236"/>
    <w:rsid w:val="004F6329"/>
    <w:rsid w:val="004F6361"/>
    <w:rsid w:val="004F63CF"/>
    <w:rsid w:val="004F6A94"/>
    <w:rsid w:val="004F75BC"/>
    <w:rsid w:val="004F78DF"/>
    <w:rsid w:val="004F799D"/>
    <w:rsid w:val="004F7F12"/>
    <w:rsid w:val="0050013B"/>
    <w:rsid w:val="005002A7"/>
    <w:rsid w:val="0050046C"/>
    <w:rsid w:val="00501066"/>
    <w:rsid w:val="0050115C"/>
    <w:rsid w:val="00501A15"/>
    <w:rsid w:val="00502868"/>
    <w:rsid w:val="0050290E"/>
    <w:rsid w:val="0050297A"/>
    <w:rsid w:val="00502BF5"/>
    <w:rsid w:val="00502CFB"/>
    <w:rsid w:val="00502D99"/>
    <w:rsid w:val="00502DDE"/>
    <w:rsid w:val="00502E10"/>
    <w:rsid w:val="0050363E"/>
    <w:rsid w:val="0050371E"/>
    <w:rsid w:val="00503C19"/>
    <w:rsid w:val="00503DD5"/>
    <w:rsid w:val="00504054"/>
    <w:rsid w:val="0050428A"/>
    <w:rsid w:val="0050432B"/>
    <w:rsid w:val="005043DE"/>
    <w:rsid w:val="00504565"/>
    <w:rsid w:val="0050463F"/>
    <w:rsid w:val="0050467F"/>
    <w:rsid w:val="00504DE8"/>
    <w:rsid w:val="005053F4"/>
    <w:rsid w:val="00505546"/>
    <w:rsid w:val="00505833"/>
    <w:rsid w:val="00505B9D"/>
    <w:rsid w:val="00505EFF"/>
    <w:rsid w:val="00506288"/>
    <w:rsid w:val="0050662B"/>
    <w:rsid w:val="00506999"/>
    <w:rsid w:val="00506F39"/>
    <w:rsid w:val="005077E5"/>
    <w:rsid w:val="00507BB8"/>
    <w:rsid w:val="00507FA5"/>
    <w:rsid w:val="00510026"/>
    <w:rsid w:val="00510476"/>
    <w:rsid w:val="00510539"/>
    <w:rsid w:val="00510DA2"/>
    <w:rsid w:val="0051116F"/>
    <w:rsid w:val="005111BA"/>
    <w:rsid w:val="0051127E"/>
    <w:rsid w:val="0051137F"/>
    <w:rsid w:val="005115F8"/>
    <w:rsid w:val="005116A1"/>
    <w:rsid w:val="00511B3C"/>
    <w:rsid w:val="00511E9D"/>
    <w:rsid w:val="00512656"/>
    <w:rsid w:val="00513141"/>
    <w:rsid w:val="00513762"/>
    <w:rsid w:val="00513F62"/>
    <w:rsid w:val="0051412F"/>
    <w:rsid w:val="005145F6"/>
    <w:rsid w:val="0051464E"/>
    <w:rsid w:val="00514C83"/>
    <w:rsid w:val="00515634"/>
    <w:rsid w:val="00515AE7"/>
    <w:rsid w:val="00516159"/>
    <w:rsid w:val="00516225"/>
    <w:rsid w:val="0051643E"/>
    <w:rsid w:val="00516A73"/>
    <w:rsid w:val="00516FD6"/>
    <w:rsid w:val="00517422"/>
    <w:rsid w:val="005175E1"/>
    <w:rsid w:val="0051780E"/>
    <w:rsid w:val="00517833"/>
    <w:rsid w:val="00517F37"/>
    <w:rsid w:val="00520240"/>
    <w:rsid w:val="0052031A"/>
    <w:rsid w:val="005209A6"/>
    <w:rsid w:val="00520DE8"/>
    <w:rsid w:val="00520F47"/>
    <w:rsid w:val="00521822"/>
    <w:rsid w:val="00521FF4"/>
    <w:rsid w:val="0052208C"/>
    <w:rsid w:val="005220E8"/>
    <w:rsid w:val="00522522"/>
    <w:rsid w:val="0052318C"/>
    <w:rsid w:val="00523359"/>
    <w:rsid w:val="00523560"/>
    <w:rsid w:val="0052435D"/>
    <w:rsid w:val="005251E5"/>
    <w:rsid w:val="00525E88"/>
    <w:rsid w:val="00526284"/>
    <w:rsid w:val="0052657D"/>
    <w:rsid w:val="005266B4"/>
    <w:rsid w:val="00526B53"/>
    <w:rsid w:val="00526DFA"/>
    <w:rsid w:val="00527D48"/>
    <w:rsid w:val="00527FB0"/>
    <w:rsid w:val="00530AB5"/>
    <w:rsid w:val="00530BF7"/>
    <w:rsid w:val="00530D21"/>
    <w:rsid w:val="00531263"/>
    <w:rsid w:val="00531F8D"/>
    <w:rsid w:val="00532B44"/>
    <w:rsid w:val="00533323"/>
    <w:rsid w:val="00533E93"/>
    <w:rsid w:val="00534017"/>
    <w:rsid w:val="00534498"/>
    <w:rsid w:val="005344E6"/>
    <w:rsid w:val="00534A28"/>
    <w:rsid w:val="00535BCF"/>
    <w:rsid w:val="00535C20"/>
    <w:rsid w:val="00535DB1"/>
    <w:rsid w:val="005365A0"/>
    <w:rsid w:val="00536AAA"/>
    <w:rsid w:val="00537203"/>
    <w:rsid w:val="00537A4F"/>
    <w:rsid w:val="00537A87"/>
    <w:rsid w:val="00537ADA"/>
    <w:rsid w:val="00537E52"/>
    <w:rsid w:val="0054073E"/>
    <w:rsid w:val="00540743"/>
    <w:rsid w:val="005407EA"/>
    <w:rsid w:val="005412FC"/>
    <w:rsid w:val="005413FD"/>
    <w:rsid w:val="00541D5A"/>
    <w:rsid w:val="00541D69"/>
    <w:rsid w:val="00542FF7"/>
    <w:rsid w:val="0054331F"/>
    <w:rsid w:val="00543DCC"/>
    <w:rsid w:val="0054409C"/>
    <w:rsid w:val="0054413A"/>
    <w:rsid w:val="005441AE"/>
    <w:rsid w:val="005446D7"/>
    <w:rsid w:val="00544748"/>
    <w:rsid w:val="00544D36"/>
    <w:rsid w:val="00544E3E"/>
    <w:rsid w:val="00545152"/>
    <w:rsid w:val="00545294"/>
    <w:rsid w:val="0054589D"/>
    <w:rsid w:val="0054599B"/>
    <w:rsid w:val="00545AB9"/>
    <w:rsid w:val="00545E13"/>
    <w:rsid w:val="00545ECD"/>
    <w:rsid w:val="00546021"/>
    <w:rsid w:val="00546250"/>
    <w:rsid w:val="0054626F"/>
    <w:rsid w:val="00546343"/>
    <w:rsid w:val="005465DD"/>
    <w:rsid w:val="00546B19"/>
    <w:rsid w:val="00546BB9"/>
    <w:rsid w:val="005477BD"/>
    <w:rsid w:val="0054786B"/>
    <w:rsid w:val="00547899"/>
    <w:rsid w:val="005478AE"/>
    <w:rsid w:val="00547B38"/>
    <w:rsid w:val="00547C55"/>
    <w:rsid w:val="0055052D"/>
    <w:rsid w:val="00550744"/>
    <w:rsid w:val="00550D98"/>
    <w:rsid w:val="005511B3"/>
    <w:rsid w:val="0055193B"/>
    <w:rsid w:val="00551E6F"/>
    <w:rsid w:val="005520A8"/>
    <w:rsid w:val="00552679"/>
    <w:rsid w:val="00552787"/>
    <w:rsid w:val="0055282F"/>
    <w:rsid w:val="00552910"/>
    <w:rsid w:val="005529A4"/>
    <w:rsid w:val="00552B64"/>
    <w:rsid w:val="00552DCA"/>
    <w:rsid w:val="00552F96"/>
    <w:rsid w:val="005535F8"/>
    <w:rsid w:val="005537DD"/>
    <w:rsid w:val="00554346"/>
    <w:rsid w:val="005544AB"/>
    <w:rsid w:val="00554701"/>
    <w:rsid w:val="005549BE"/>
    <w:rsid w:val="00554B02"/>
    <w:rsid w:val="00554D8D"/>
    <w:rsid w:val="00554F8A"/>
    <w:rsid w:val="00554FCC"/>
    <w:rsid w:val="0055560C"/>
    <w:rsid w:val="00555A19"/>
    <w:rsid w:val="00556464"/>
    <w:rsid w:val="005566DA"/>
    <w:rsid w:val="00556D07"/>
    <w:rsid w:val="0055759B"/>
    <w:rsid w:val="00557B5F"/>
    <w:rsid w:val="00557B6D"/>
    <w:rsid w:val="00557DB5"/>
    <w:rsid w:val="00557DE1"/>
    <w:rsid w:val="00560942"/>
    <w:rsid w:val="00560F82"/>
    <w:rsid w:val="0056111B"/>
    <w:rsid w:val="00561397"/>
    <w:rsid w:val="005614D1"/>
    <w:rsid w:val="005615AF"/>
    <w:rsid w:val="00561AEA"/>
    <w:rsid w:val="00562237"/>
    <w:rsid w:val="005623F3"/>
    <w:rsid w:val="005632FC"/>
    <w:rsid w:val="00563DBB"/>
    <w:rsid w:val="00563EEE"/>
    <w:rsid w:val="0056441B"/>
    <w:rsid w:val="0056498F"/>
    <w:rsid w:val="00564FD9"/>
    <w:rsid w:val="0056520D"/>
    <w:rsid w:val="005653E8"/>
    <w:rsid w:val="00565790"/>
    <w:rsid w:val="005658D3"/>
    <w:rsid w:val="00565A88"/>
    <w:rsid w:val="00565BDB"/>
    <w:rsid w:val="00565FFB"/>
    <w:rsid w:val="00566227"/>
    <w:rsid w:val="0056641C"/>
    <w:rsid w:val="00566454"/>
    <w:rsid w:val="0056669D"/>
    <w:rsid w:val="005666DA"/>
    <w:rsid w:val="0056685F"/>
    <w:rsid w:val="00566AD3"/>
    <w:rsid w:val="00566D82"/>
    <w:rsid w:val="005674E9"/>
    <w:rsid w:val="00567790"/>
    <w:rsid w:val="005678D5"/>
    <w:rsid w:val="0057022B"/>
    <w:rsid w:val="00570270"/>
    <w:rsid w:val="005703E9"/>
    <w:rsid w:val="00570728"/>
    <w:rsid w:val="00570AFC"/>
    <w:rsid w:val="0057115C"/>
    <w:rsid w:val="00571334"/>
    <w:rsid w:val="00571A3C"/>
    <w:rsid w:val="005720A1"/>
    <w:rsid w:val="005722D5"/>
    <w:rsid w:val="00572312"/>
    <w:rsid w:val="00572B63"/>
    <w:rsid w:val="00572D71"/>
    <w:rsid w:val="00572D99"/>
    <w:rsid w:val="0057346F"/>
    <w:rsid w:val="00573A75"/>
    <w:rsid w:val="00573AF3"/>
    <w:rsid w:val="00573BC4"/>
    <w:rsid w:val="00573FA0"/>
    <w:rsid w:val="00574202"/>
    <w:rsid w:val="00574B9A"/>
    <w:rsid w:val="00575129"/>
    <w:rsid w:val="00575617"/>
    <w:rsid w:val="00575786"/>
    <w:rsid w:val="0057597E"/>
    <w:rsid w:val="00575A34"/>
    <w:rsid w:val="00576319"/>
    <w:rsid w:val="005769A0"/>
    <w:rsid w:val="00576CC8"/>
    <w:rsid w:val="00576E10"/>
    <w:rsid w:val="00577000"/>
    <w:rsid w:val="0057737B"/>
    <w:rsid w:val="00577817"/>
    <w:rsid w:val="00577F3C"/>
    <w:rsid w:val="00580161"/>
    <w:rsid w:val="0058052D"/>
    <w:rsid w:val="0058080E"/>
    <w:rsid w:val="00580904"/>
    <w:rsid w:val="0058114D"/>
    <w:rsid w:val="005818E4"/>
    <w:rsid w:val="00581941"/>
    <w:rsid w:val="00581B55"/>
    <w:rsid w:val="00581F59"/>
    <w:rsid w:val="005827B9"/>
    <w:rsid w:val="00582B9B"/>
    <w:rsid w:val="00582C4B"/>
    <w:rsid w:val="00582D3C"/>
    <w:rsid w:val="00582F2C"/>
    <w:rsid w:val="00583422"/>
    <w:rsid w:val="005839F1"/>
    <w:rsid w:val="00583B33"/>
    <w:rsid w:val="00583BBB"/>
    <w:rsid w:val="00584380"/>
    <w:rsid w:val="0058465E"/>
    <w:rsid w:val="00584B92"/>
    <w:rsid w:val="00584DC3"/>
    <w:rsid w:val="00584E14"/>
    <w:rsid w:val="00584F31"/>
    <w:rsid w:val="005852B2"/>
    <w:rsid w:val="005856D6"/>
    <w:rsid w:val="00585730"/>
    <w:rsid w:val="00585878"/>
    <w:rsid w:val="0058597F"/>
    <w:rsid w:val="00585C76"/>
    <w:rsid w:val="00585DD1"/>
    <w:rsid w:val="00585E25"/>
    <w:rsid w:val="00586143"/>
    <w:rsid w:val="005862C3"/>
    <w:rsid w:val="0058639E"/>
    <w:rsid w:val="0058644F"/>
    <w:rsid w:val="0058651A"/>
    <w:rsid w:val="00586531"/>
    <w:rsid w:val="00586CD5"/>
    <w:rsid w:val="005870EC"/>
    <w:rsid w:val="00587584"/>
    <w:rsid w:val="00587A57"/>
    <w:rsid w:val="00587CAF"/>
    <w:rsid w:val="00587E97"/>
    <w:rsid w:val="005900A5"/>
    <w:rsid w:val="005904F2"/>
    <w:rsid w:val="00590AB3"/>
    <w:rsid w:val="00591079"/>
    <w:rsid w:val="00591A7F"/>
    <w:rsid w:val="00591C45"/>
    <w:rsid w:val="00591C4A"/>
    <w:rsid w:val="0059209F"/>
    <w:rsid w:val="005925CE"/>
    <w:rsid w:val="00593AFC"/>
    <w:rsid w:val="00593C94"/>
    <w:rsid w:val="005941E6"/>
    <w:rsid w:val="005944A3"/>
    <w:rsid w:val="00595194"/>
    <w:rsid w:val="005951AB"/>
    <w:rsid w:val="0059525B"/>
    <w:rsid w:val="005953A3"/>
    <w:rsid w:val="00595656"/>
    <w:rsid w:val="00595D35"/>
    <w:rsid w:val="00596697"/>
    <w:rsid w:val="005968F5"/>
    <w:rsid w:val="00596F46"/>
    <w:rsid w:val="00597085"/>
    <w:rsid w:val="005971DE"/>
    <w:rsid w:val="0059766A"/>
    <w:rsid w:val="005977A7"/>
    <w:rsid w:val="00597AE3"/>
    <w:rsid w:val="00597BF6"/>
    <w:rsid w:val="005A019F"/>
    <w:rsid w:val="005A0440"/>
    <w:rsid w:val="005A06AE"/>
    <w:rsid w:val="005A0A5A"/>
    <w:rsid w:val="005A1418"/>
    <w:rsid w:val="005A16C2"/>
    <w:rsid w:val="005A179D"/>
    <w:rsid w:val="005A1CAE"/>
    <w:rsid w:val="005A1E7C"/>
    <w:rsid w:val="005A23BD"/>
    <w:rsid w:val="005A2634"/>
    <w:rsid w:val="005A2F26"/>
    <w:rsid w:val="005A2F6B"/>
    <w:rsid w:val="005A336D"/>
    <w:rsid w:val="005A3835"/>
    <w:rsid w:val="005A3B02"/>
    <w:rsid w:val="005A41BD"/>
    <w:rsid w:val="005A46F5"/>
    <w:rsid w:val="005A483A"/>
    <w:rsid w:val="005A5A98"/>
    <w:rsid w:val="005A5E35"/>
    <w:rsid w:val="005A6396"/>
    <w:rsid w:val="005A64B0"/>
    <w:rsid w:val="005A6751"/>
    <w:rsid w:val="005A67D9"/>
    <w:rsid w:val="005A6907"/>
    <w:rsid w:val="005A6BF0"/>
    <w:rsid w:val="005A720A"/>
    <w:rsid w:val="005A72A4"/>
    <w:rsid w:val="005A7423"/>
    <w:rsid w:val="005A7734"/>
    <w:rsid w:val="005A782E"/>
    <w:rsid w:val="005A7963"/>
    <w:rsid w:val="005B01AE"/>
    <w:rsid w:val="005B0523"/>
    <w:rsid w:val="005B0621"/>
    <w:rsid w:val="005B06CD"/>
    <w:rsid w:val="005B0976"/>
    <w:rsid w:val="005B0A03"/>
    <w:rsid w:val="005B0A61"/>
    <w:rsid w:val="005B145A"/>
    <w:rsid w:val="005B19D7"/>
    <w:rsid w:val="005B1AD8"/>
    <w:rsid w:val="005B22C9"/>
    <w:rsid w:val="005B2E89"/>
    <w:rsid w:val="005B2F39"/>
    <w:rsid w:val="005B32FC"/>
    <w:rsid w:val="005B34A1"/>
    <w:rsid w:val="005B3CF2"/>
    <w:rsid w:val="005B3D1B"/>
    <w:rsid w:val="005B3D9E"/>
    <w:rsid w:val="005B40A3"/>
    <w:rsid w:val="005B40D2"/>
    <w:rsid w:val="005B41E0"/>
    <w:rsid w:val="005B4443"/>
    <w:rsid w:val="005B554C"/>
    <w:rsid w:val="005B5791"/>
    <w:rsid w:val="005B5C2F"/>
    <w:rsid w:val="005B61D9"/>
    <w:rsid w:val="005B62FC"/>
    <w:rsid w:val="005B6923"/>
    <w:rsid w:val="005B6B64"/>
    <w:rsid w:val="005B6BE3"/>
    <w:rsid w:val="005B7258"/>
    <w:rsid w:val="005B72B1"/>
    <w:rsid w:val="005B7401"/>
    <w:rsid w:val="005B782A"/>
    <w:rsid w:val="005B7B1E"/>
    <w:rsid w:val="005B7B86"/>
    <w:rsid w:val="005C0296"/>
    <w:rsid w:val="005C06E6"/>
    <w:rsid w:val="005C1004"/>
    <w:rsid w:val="005C123A"/>
    <w:rsid w:val="005C1280"/>
    <w:rsid w:val="005C13E9"/>
    <w:rsid w:val="005C1766"/>
    <w:rsid w:val="005C1946"/>
    <w:rsid w:val="005C1C55"/>
    <w:rsid w:val="005C1CE1"/>
    <w:rsid w:val="005C29E1"/>
    <w:rsid w:val="005C2C26"/>
    <w:rsid w:val="005C3263"/>
    <w:rsid w:val="005C3A09"/>
    <w:rsid w:val="005C3AFB"/>
    <w:rsid w:val="005C4601"/>
    <w:rsid w:val="005C490D"/>
    <w:rsid w:val="005C4D05"/>
    <w:rsid w:val="005C4D67"/>
    <w:rsid w:val="005C4F1D"/>
    <w:rsid w:val="005C5562"/>
    <w:rsid w:val="005C557C"/>
    <w:rsid w:val="005C5A3F"/>
    <w:rsid w:val="005C5B8F"/>
    <w:rsid w:val="005C6151"/>
    <w:rsid w:val="005C67E5"/>
    <w:rsid w:val="005C693E"/>
    <w:rsid w:val="005C6D34"/>
    <w:rsid w:val="005C74DC"/>
    <w:rsid w:val="005C756D"/>
    <w:rsid w:val="005C75B1"/>
    <w:rsid w:val="005C7619"/>
    <w:rsid w:val="005C7C8F"/>
    <w:rsid w:val="005D0071"/>
    <w:rsid w:val="005D03C2"/>
    <w:rsid w:val="005D04BE"/>
    <w:rsid w:val="005D0932"/>
    <w:rsid w:val="005D1382"/>
    <w:rsid w:val="005D200B"/>
    <w:rsid w:val="005D23FE"/>
    <w:rsid w:val="005D2950"/>
    <w:rsid w:val="005D2BCD"/>
    <w:rsid w:val="005D2BDA"/>
    <w:rsid w:val="005D2DC8"/>
    <w:rsid w:val="005D3158"/>
    <w:rsid w:val="005D3236"/>
    <w:rsid w:val="005D3547"/>
    <w:rsid w:val="005D417C"/>
    <w:rsid w:val="005D4A1F"/>
    <w:rsid w:val="005D5066"/>
    <w:rsid w:val="005D52B4"/>
    <w:rsid w:val="005D5949"/>
    <w:rsid w:val="005D5CD9"/>
    <w:rsid w:val="005D5F88"/>
    <w:rsid w:val="005D62E4"/>
    <w:rsid w:val="005D638A"/>
    <w:rsid w:val="005D64B0"/>
    <w:rsid w:val="005D6705"/>
    <w:rsid w:val="005D750A"/>
    <w:rsid w:val="005D7A09"/>
    <w:rsid w:val="005D7D41"/>
    <w:rsid w:val="005D7EA9"/>
    <w:rsid w:val="005E0294"/>
    <w:rsid w:val="005E04E7"/>
    <w:rsid w:val="005E06A7"/>
    <w:rsid w:val="005E0EDD"/>
    <w:rsid w:val="005E0FB1"/>
    <w:rsid w:val="005E1189"/>
    <w:rsid w:val="005E12B8"/>
    <w:rsid w:val="005E1CB1"/>
    <w:rsid w:val="005E1DC2"/>
    <w:rsid w:val="005E1E93"/>
    <w:rsid w:val="005E1EA1"/>
    <w:rsid w:val="005E204E"/>
    <w:rsid w:val="005E2585"/>
    <w:rsid w:val="005E2F47"/>
    <w:rsid w:val="005E2FDD"/>
    <w:rsid w:val="005E3926"/>
    <w:rsid w:val="005E3C20"/>
    <w:rsid w:val="005E3D4B"/>
    <w:rsid w:val="005E3E2A"/>
    <w:rsid w:val="005E4633"/>
    <w:rsid w:val="005E49BA"/>
    <w:rsid w:val="005E49F4"/>
    <w:rsid w:val="005E544B"/>
    <w:rsid w:val="005E58BB"/>
    <w:rsid w:val="005E5946"/>
    <w:rsid w:val="005E5C0F"/>
    <w:rsid w:val="005E5DF2"/>
    <w:rsid w:val="005E5FD0"/>
    <w:rsid w:val="005E625F"/>
    <w:rsid w:val="005E6BC6"/>
    <w:rsid w:val="005E6C43"/>
    <w:rsid w:val="005E6EDF"/>
    <w:rsid w:val="005E72A0"/>
    <w:rsid w:val="005E734F"/>
    <w:rsid w:val="005E737B"/>
    <w:rsid w:val="005E75B7"/>
    <w:rsid w:val="005E7957"/>
    <w:rsid w:val="005F04F4"/>
    <w:rsid w:val="005F067C"/>
    <w:rsid w:val="005F0ECC"/>
    <w:rsid w:val="005F0F9A"/>
    <w:rsid w:val="005F11C4"/>
    <w:rsid w:val="005F182A"/>
    <w:rsid w:val="005F1AA5"/>
    <w:rsid w:val="005F1AF6"/>
    <w:rsid w:val="005F1D8E"/>
    <w:rsid w:val="005F2281"/>
    <w:rsid w:val="005F2762"/>
    <w:rsid w:val="005F2B48"/>
    <w:rsid w:val="005F2C07"/>
    <w:rsid w:val="005F3503"/>
    <w:rsid w:val="005F3CD2"/>
    <w:rsid w:val="005F3D23"/>
    <w:rsid w:val="005F3EA5"/>
    <w:rsid w:val="005F3F5A"/>
    <w:rsid w:val="005F405D"/>
    <w:rsid w:val="005F4490"/>
    <w:rsid w:val="005F52C9"/>
    <w:rsid w:val="005F56B5"/>
    <w:rsid w:val="005F5C70"/>
    <w:rsid w:val="005F5DAC"/>
    <w:rsid w:val="005F6509"/>
    <w:rsid w:val="005F6B11"/>
    <w:rsid w:val="005F791F"/>
    <w:rsid w:val="005F7C2B"/>
    <w:rsid w:val="005F7E23"/>
    <w:rsid w:val="00600227"/>
    <w:rsid w:val="006002F3"/>
    <w:rsid w:val="006006DD"/>
    <w:rsid w:val="00600BFC"/>
    <w:rsid w:val="00600E89"/>
    <w:rsid w:val="0060183D"/>
    <w:rsid w:val="00601BD6"/>
    <w:rsid w:val="00602172"/>
    <w:rsid w:val="006021AC"/>
    <w:rsid w:val="006021B5"/>
    <w:rsid w:val="00602B27"/>
    <w:rsid w:val="00602CD7"/>
    <w:rsid w:val="00603022"/>
    <w:rsid w:val="00603200"/>
    <w:rsid w:val="00603C3B"/>
    <w:rsid w:val="0060402F"/>
    <w:rsid w:val="00604575"/>
    <w:rsid w:val="00604D04"/>
    <w:rsid w:val="00605163"/>
    <w:rsid w:val="006052A6"/>
    <w:rsid w:val="00605510"/>
    <w:rsid w:val="00605959"/>
    <w:rsid w:val="006059A0"/>
    <w:rsid w:val="006062E4"/>
    <w:rsid w:val="00606C39"/>
    <w:rsid w:val="00606EC1"/>
    <w:rsid w:val="006071AE"/>
    <w:rsid w:val="00607449"/>
    <w:rsid w:val="006074F0"/>
    <w:rsid w:val="00607842"/>
    <w:rsid w:val="006078D2"/>
    <w:rsid w:val="00607BFD"/>
    <w:rsid w:val="006101DF"/>
    <w:rsid w:val="00610959"/>
    <w:rsid w:val="00610FFB"/>
    <w:rsid w:val="006122A9"/>
    <w:rsid w:val="0061252A"/>
    <w:rsid w:val="006129A6"/>
    <w:rsid w:val="00612AF6"/>
    <w:rsid w:val="006139D9"/>
    <w:rsid w:val="00613C6A"/>
    <w:rsid w:val="00613CEC"/>
    <w:rsid w:val="00613F10"/>
    <w:rsid w:val="00613FA1"/>
    <w:rsid w:val="00614D1D"/>
    <w:rsid w:val="00614F8B"/>
    <w:rsid w:val="006150C8"/>
    <w:rsid w:val="00615178"/>
    <w:rsid w:val="00615F06"/>
    <w:rsid w:val="00616142"/>
    <w:rsid w:val="006163FB"/>
    <w:rsid w:val="00616D96"/>
    <w:rsid w:val="00616F3B"/>
    <w:rsid w:val="00617051"/>
    <w:rsid w:val="006174FE"/>
    <w:rsid w:val="00617838"/>
    <w:rsid w:val="00620CD6"/>
    <w:rsid w:val="00620E0C"/>
    <w:rsid w:val="00621245"/>
    <w:rsid w:val="0062166A"/>
    <w:rsid w:val="00621A86"/>
    <w:rsid w:val="00622020"/>
    <w:rsid w:val="00622276"/>
    <w:rsid w:val="00622531"/>
    <w:rsid w:val="00622640"/>
    <w:rsid w:val="00622CBB"/>
    <w:rsid w:val="00623090"/>
    <w:rsid w:val="006232C0"/>
    <w:rsid w:val="00623406"/>
    <w:rsid w:val="006237F0"/>
    <w:rsid w:val="00623915"/>
    <w:rsid w:val="00624023"/>
    <w:rsid w:val="00624B68"/>
    <w:rsid w:val="00624DC5"/>
    <w:rsid w:val="00624FDC"/>
    <w:rsid w:val="0062511D"/>
    <w:rsid w:val="00625164"/>
    <w:rsid w:val="006254F8"/>
    <w:rsid w:val="00625573"/>
    <w:rsid w:val="00625643"/>
    <w:rsid w:val="006263D6"/>
    <w:rsid w:val="006264EF"/>
    <w:rsid w:val="006265F1"/>
    <w:rsid w:val="00626859"/>
    <w:rsid w:val="006269AD"/>
    <w:rsid w:val="006269D8"/>
    <w:rsid w:val="00626D4A"/>
    <w:rsid w:val="00626FF8"/>
    <w:rsid w:val="0062779F"/>
    <w:rsid w:val="00627898"/>
    <w:rsid w:val="00627A4C"/>
    <w:rsid w:val="00627C40"/>
    <w:rsid w:val="006300E3"/>
    <w:rsid w:val="00630BCC"/>
    <w:rsid w:val="00630CE9"/>
    <w:rsid w:val="00631680"/>
    <w:rsid w:val="00631752"/>
    <w:rsid w:val="00631BC3"/>
    <w:rsid w:val="00631DE4"/>
    <w:rsid w:val="00631FDB"/>
    <w:rsid w:val="0063232D"/>
    <w:rsid w:val="00632C0B"/>
    <w:rsid w:val="00632E71"/>
    <w:rsid w:val="00632F34"/>
    <w:rsid w:val="00633656"/>
    <w:rsid w:val="00634269"/>
    <w:rsid w:val="00634985"/>
    <w:rsid w:val="00634FE2"/>
    <w:rsid w:val="00635426"/>
    <w:rsid w:val="00635575"/>
    <w:rsid w:val="006357E3"/>
    <w:rsid w:val="00635B8B"/>
    <w:rsid w:val="00635C83"/>
    <w:rsid w:val="006366E5"/>
    <w:rsid w:val="00636E85"/>
    <w:rsid w:val="00637044"/>
    <w:rsid w:val="006371D3"/>
    <w:rsid w:val="006371DF"/>
    <w:rsid w:val="00637422"/>
    <w:rsid w:val="006376BF"/>
    <w:rsid w:val="00637CB7"/>
    <w:rsid w:val="006401AC"/>
    <w:rsid w:val="00640B64"/>
    <w:rsid w:val="00641516"/>
    <w:rsid w:val="00641B7F"/>
    <w:rsid w:val="006424C9"/>
    <w:rsid w:val="006427A7"/>
    <w:rsid w:val="006429B5"/>
    <w:rsid w:val="00642FE5"/>
    <w:rsid w:val="00644A7B"/>
    <w:rsid w:val="00644A86"/>
    <w:rsid w:val="00644F96"/>
    <w:rsid w:val="006450C7"/>
    <w:rsid w:val="00645272"/>
    <w:rsid w:val="00645530"/>
    <w:rsid w:val="00645832"/>
    <w:rsid w:val="00645C12"/>
    <w:rsid w:val="00645EE0"/>
    <w:rsid w:val="00645F8A"/>
    <w:rsid w:val="0064605E"/>
    <w:rsid w:val="006460F2"/>
    <w:rsid w:val="00646419"/>
    <w:rsid w:val="0064684D"/>
    <w:rsid w:val="00646F16"/>
    <w:rsid w:val="00647199"/>
    <w:rsid w:val="00647767"/>
    <w:rsid w:val="00647CEC"/>
    <w:rsid w:val="00647DC1"/>
    <w:rsid w:val="00647EA3"/>
    <w:rsid w:val="00650727"/>
    <w:rsid w:val="00650B9F"/>
    <w:rsid w:val="00650EDB"/>
    <w:rsid w:val="00650F82"/>
    <w:rsid w:val="0065124C"/>
    <w:rsid w:val="006518CF"/>
    <w:rsid w:val="00651D31"/>
    <w:rsid w:val="00652306"/>
    <w:rsid w:val="0065230F"/>
    <w:rsid w:val="006527D8"/>
    <w:rsid w:val="00652B37"/>
    <w:rsid w:val="00652D14"/>
    <w:rsid w:val="006534AE"/>
    <w:rsid w:val="00653507"/>
    <w:rsid w:val="0065352C"/>
    <w:rsid w:val="00653650"/>
    <w:rsid w:val="006536AE"/>
    <w:rsid w:val="006537EC"/>
    <w:rsid w:val="00653B3B"/>
    <w:rsid w:val="0065430C"/>
    <w:rsid w:val="006549D0"/>
    <w:rsid w:val="00654FB7"/>
    <w:rsid w:val="006551BC"/>
    <w:rsid w:val="006558F3"/>
    <w:rsid w:val="00656B78"/>
    <w:rsid w:val="00656BE9"/>
    <w:rsid w:val="00656CE3"/>
    <w:rsid w:val="00656DC8"/>
    <w:rsid w:val="0065730C"/>
    <w:rsid w:val="00657812"/>
    <w:rsid w:val="006579A8"/>
    <w:rsid w:val="00657B88"/>
    <w:rsid w:val="00657DF9"/>
    <w:rsid w:val="00660075"/>
    <w:rsid w:val="006602D4"/>
    <w:rsid w:val="0066063E"/>
    <w:rsid w:val="006608EE"/>
    <w:rsid w:val="006608FE"/>
    <w:rsid w:val="0066114F"/>
    <w:rsid w:val="00661AFC"/>
    <w:rsid w:val="0066235F"/>
    <w:rsid w:val="0066300A"/>
    <w:rsid w:val="0066301C"/>
    <w:rsid w:val="00663093"/>
    <w:rsid w:val="0066332D"/>
    <w:rsid w:val="0066334F"/>
    <w:rsid w:val="00663A5C"/>
    <w:rsid w:val="00663BC1"/>
    <w:rsid w:val="00663FDC"/>
    <w:rsid w:val="00664067"/>
    <w:rsid w:val="006641E2"/>
    <w:rsid w:val="00664581"/>
    <w:rsid w:val="00664A2B"/>
    <w:rsid w:val="006651B1"/>
    <w:rsid w:val="00665CD2"/>
    <w:rsid w:val="00665ECB"/>
    <w:rsid w:val="00666330"/>
    <w:rsid w:val="0066690D"/>
    <w:rsid w:val="00666A24"/>
    <w:rsid w:val="00667386"/>
    <w:rsid w:val="00667644"/>
    <w:rsid w:val="00667674"/>
    <w:rsid w:val="006676C3"/>
    <w:rsid w:val="0067031D"/>
    <w:rsid w:val="00671185"/>
    <w:rsid w:val="0067123E"/>
    <w:rsid w:val="00671E3E"/>
    <w:rsid w:val="006720EC"/>
    <w:rsid w:val="0067221B"/>
    <w:rsid w:val="006723DD"/>
    <w:rsid w:val="006723EE"/>
    <w:rsid w:val="0067306A"/>
    <w:rsid w:val="006730D0"/>
    <w:rsid w:val="00673280"/>
    <w:rsid w:val="006738CB"/>
    <w:rsid w:val="00673D8B"/>
    <w:rsid w:val="00674072"/>
    <w:rsid w:val="00674914"/>
    <w:rsid w:val="00674B79"/>
    <w:rsid w:val="00674DB5"/>
    <w:rsid w:val="006751FA"/>
    <w:rsid w:val="00675420"/>
    <w:rsid w:val="00675AEC"/>
    <w:rsid w:val="00675E64"/>
    <w:rsid w:val="00675EBF"/>
    <w:rsid w:val="0067638A"/>
    <w:rsid w:val="0067693E"/>
    <w:rsid w:val="00676BE2"/>
    <w:rsid w:val="00677218"/>
    <w:rsid w:val="00677382"/>
    <w:rsid w:val="006776AE"/>
    <w:rsid w:val="00677871"/>
    <w:rsid w:val="00677F05"/>
    <w:rsid w:val="0068017B"/>
    <w:rsid w:val="00680D21"/>
    <w:rsid w:val="0068110D"/>
    <w:rsid w:val="0068137C"/>
    <w:rsid w:val="00681909"/>
    <w:rsid w:val="00681A72"/>
    <w:rsid w:val="00681CE4"/>
    <w:rsid w:val="0068213B"/>
    <w:rsid w:val="006823A0"/>
    <w:rsid w:val="00682C1F"/>
    <w:rsid w:val="00682EF5"/>
    <w:rsid w:val="0068312B"/>
    <w:rsid w:val="0068348C"/>
    <w:rsid w:val="0068358E"/>
    <w:rsid w:val="006839C4"/>
    <w:rsid w:val="00683BB6"/>
    <w:rsid w:val="006842FC"/>
    <w:rsid w:val="006844F0"/>
    <w:rsid w:val="00684D9B"/>
    <w:rsid w:val="00684F9E"/>
    <w:rsid w:val="0068522F"/>
    <w:rsid w:val="00685604"/>
    <w:rsid w:val="00685711"/>
    <w:rsid w:val="00685EC3"/>
    <w:rsid w:val="00685ED8"/>
    <w:rsid w:val="00685F91"/>
    <w:rsid w:val="00686419"/>
    <w:rsid w:val="0068664C"/>
    <w:rsid w:val="00686C64"/>
    <w:rsid w:val="00686F3B"/>
    <w:rsid w:val="0068717D"/>
    <w:rsid w:val="00687BCC"/>
    <w:rsid w:val="00687EE2"/>
    <w:rsid w:val="006900F3"/>
    <w:rsid w:val="0069014C"/>
    <w:rsid w:val="0069097C"/>
    <w:rsid w:val="00691504"/>
    <w:rsid w:val="00691BFA"/>
    <w:rsid w:val="0069203D"/>
    <w:rsid w:val="0069216C"/>
    <w:rsid w:val="0069299C"/>
    <w:rsid w:val="00692DE8"/>
    <w:rsid w:val="00692EFC"/>
    <w:rsid w:val="0069331E"/>
    <w:rsid w:val="0069353D"/>
    <w:rsid w:val="006939C0"/>
    <w:rsid w:val="00693D84"/>
    <w:rsid w:val="00693EC5"/>
    <w:rsid w:val="00694B63"/>
    <w:rsid w:val="00694D08"/>
    <w:rsid w:val="006953A0"/>
    <w:rsid w:val="00695A58"/>
    <w:rsid w:val="006967C6"/>
    <w:rsid w:val="00696B52"/>
    <w:rsid w:val="00696BFE"/>
    <w:rsid w:val="00696CED"/>
    <w:rsid w:val="00697066"/>
    <w:rsid w:val="00697403"/>
    <w:rsid w:val="00697716"/>
    <w:rsid w:val="006978F6"/>
    <w:rsid w:val="00697E17"/>
    <w:rsid w:val="00697ED2"/>
    <w:rsid w:val="006A002F"/>
    <w:rsid w:val="006A0082"/>
    <w:rsid w:val="006A1CF4"/>
    <w:rsid w:val="006A1E8F"/>
    <w:rsid w:val="006A20BB"/>
    <w:rsid w:val="006A2831"/>
    <w:rsid w:val="006A2C75"/>
    <w:rsid w:val="006A2EBD"/>
    <w:rsid w:val="006A31DB"/>
    <w:rsid w:val="006A3590"/>
    <w:rsid w:val="006A3670"/>
    <w:rsid w:val="006A379C"/>
    <w:rsid w:val="006A3EA8"/>
    <w:rsid w:val="006A3F4A"/>
    <w:rsid w:val="006A3FF4"/>
    <w:rsid w:val="006A4293"/>
    <w:rsid w:val="006A4505"/>
    <w:rsid w:val="006A458D"/>
    <w:rsid w:val="006A4751"/>
    <w:rsid w:val="006A4B73"/>
    <w:rsid w:val="006A4B91"/>
    <w:rsid w:val="006A5164"/>
    <w:rsid w:val="006A54A5"/>
    <w:rsid w:val="006A5506"/>
    <w:rsid w:val="006A5711"/>
    <w:rsid w:val="006A58CE"/>
    <w:rsid w:val="006A59F5"/>
    <w:rsid w:val="006A5B12"/>
    <w:rsid w:val="006A61AA"/>
    <w:rsid w:val="006A6C90"/>
    <w:rsid w:val="006A6CBE"/>
    <w:rsid w:val="006A6CC1"/>
    <w:rsid w:val="006A7339"/>
    <w:rsid w:val="006A7706"/>
    <w:rsid w:val="006A7BEE"/>
    <w:rsid w:val="006B011A"/>
    <w:rsid w:val="006B098A"/>
    <w:rsid w:val="006B131A"/>
    <w:rsid w:val="006B1917"/>
    <w:rsid w:val="006B1946"/>
    <w:rsid w:val="006B1A00"/>
    <w:rsid w:val="006B1A0A"/>
    <w:rsid w:val="006B1C69"/>
    <w:rsid w:val="006B1F2E"/>
    <w:rsid w:val="006B2471"/>
    <w:rsid w:val="006B25BC"/>
    <w:rsid w:val="006B2603"/>
    <w:rsid w:val="006B263E"/>
    <w:rsid w:val="006B313F"/>
    <w:rsid w:val="006B322E"/>
    <w:rsid w:val="006B349D"/>
    <w:rsid w:val="006B3C7A"/>
    <w:rsid w:val="006B3E1D"/>
    <w:rsid w:val="006B3E89"/>
    <w:rsid w:val="006B4640"/>
    <w:rsid w:val="006B4790"/>
    <w:rsid w:val="006B50FD"/>
    <w:rsid w:val="006B544E"/>
    <w:rsid w:val="006B5843"/>
    <w:rsid w:val="006B5A3F"/>
    <w:rsid w:val="006B5BD7"/>
    <w:rsid w:val="006B6171"/>
    <w:rsid w:val="006B626F"/>
    <w:rsid w:val="006B6745"/>
    <w:rsid w:val="006B6C46"/>
    <w:rsid w:val="006B6D4E"/>
    <w:rsid w:val="006B6F6F"/>
    <w:rsid w:val="006B723C"/>
    <w:rsid w:val="006B785D"/>
    <w:rsid w:val="006B7B43"/>
    <w:rsid w:val="006B7BAF"/>
    <w:rsid w:val="006B7C30"/>
    <w:rsid w:val="006B7C83"/>
    <w:rsid w:val="006B7E24"/>
    <w:rsid w:val="006B7E65"/>
    <w:rsid w:val="006C094C"/>
    <w:rsid w:val="006C0DD4"/>
    <w:rsid w:val="006C1024"/>
    <w:rsid w:val="006C15AC"/>
    <w:rsid w:val="006C1F7C"/>
    <w:rsid w:val="006C22E9"/>
    <w:rsid w:val="006C2306"/>
    <w:rsid w:val="006C24E0"/>
    <w:rsid w:val="006C2AE1"/>
    <w:rsid w:val="006C2C4A"/>
    <w:rsid w:val="006C2CDB"/>
    <w:rsid w:val="006C3369"/>
    <w:rsid w:val="006C34B9"/>
    <w:rsid w:val="006C3A7F"/>
    <w:rsid w:val="006C3A82"/>
    <w:rsid w:val="006C3E76"/>
    <w:rsid w:val="006C3E7F"/>
    <w:rsid w:val="006C414C"/>
    <w:rsid w:val="006C4955"/>
    <w:rsid w:val="006C5509"/>
    <w:rsid w:val="006C564A"/>
    <w:rsid w:val="006C5ACA"/>
    <w:rsid w:val="006C5D05"/>
    <w:rsid w:val="006C5D75"/>
    <w:rsid w:val="006C63C1"/>
    <w:rsid w:val="006C6755"/>
    <w:rsid w:val="006C67F3"/>
    <w:rsid w:val="006C69DE"/>
    <w:rsid w:val="006C6BC6"/>
    <w:rsid w:val="006C6CB7"/>
    <w:rsid w:val="006C743D"/>
    <w:rsid w:val="006C7511"/>
    <w:rsid w:val="006C7782"/>
    <w:rsid w:val="006C798D"/>
    <w:rsid w:val="006D062C"/>
    <w:rsid w:val="006D0724"/>
    <w:rsid w:val="006D0A14"/>
    <w:rsid w:val="006D0A47"/>
    <w:rsid w:val="006D0E52"/>
    <w:rsid w:val="006D1693"/>
    <w:rsid w:val="006D1BF7"/>
    <w:rsid w:val="006D1DB6"/>
    <w:rsid w:val="006D2CA0"/>
    <w:rsid w:val="006D2CB5"/>
    <w:rsid w:val="006D2CE7"/>
    <w:rsid w:val="006D3155"/>
    <w:rsid w:val="006D3283"/>
    <w:rsid w:val="006D329F"/>
    <w:rsid w:val="006D375B"/>
    <w:rsid w:val="006D38AD"/>
    <w:rsid w:val="006D3A44"/>
    <w:rsid w:val="006D3D17"/>
    <w:rsid w:val="006D4194"/>
    <w:rsid w:val="006D4434"/>
    <w:rsid w:val="006D4497"/>
    <w:rsid w:val="006D4888"/>
    <w:rsid w:val="006D556E"/>
    <w:rsid w:val="006D598E"/>
    <w:rsid w:val="006D6205"/>
    <w:rsid w:val="006D6962"/>
    <w:rsid w:val="006D71BB"/>
    <w:rsid w:val="006D7497"/>
    <w:rsid w:val="006D75C0"/>
    <w:rsid w:val="006D7694"/>
    <w:rsid w:val="006D78CD"/>
    <w:rsid w:val="006D7E8C"/>
    <w:rsid w:val="006D7F7E"/>
    <w:rsid w:val="006E08A0"/>
    <w:rsid w:val="006E0E20"/>
    <w:rsid w:val="006E0E21"/>
    <w:rsid w:val="006E131E"/>
    <w:rsid w:val="006E149B"/>
    <w:rsid w:val="006E1694"/>
    <w:rsid w:val="006E1962"/>
    <w:rsid w:val="006E19AE"/>
    <w:rsid w:val="006E1B5E"/>
    <w:rsid w:val="006E1DA1"/>
    <w:rsid w:val="006E1F96"/>
    <w:rsid w:val="006E233D"/>
    <w:rsid w:val="006E3463"/>
    <w:rsid w:val="006E3631"/>
    <w:rsid w:val="006E3892"/>
    <w:rsid w:val="006E3A6C"/>
    <w:rsid w:val="006E3B11"/>
    <w:rsid w:val="006E3D7C"/>
    <w:rsid w:val="006E42EC"/>
    <w:rsid w:val="006E4751"/>
    <w:rsid w:val="006E4921"/>
    <w:rsid w:val="006E566B"/>
    <w:rsid w:val="006E59D0"/>
    <w:rsid w:val="006E5B3D"/>
    <w:rsid w:val="006E5CAC"/>
    <w:rsid w:val="006E6371"/>
    <w:rsid w:val="006E6D72"/>
    <w:rsid w:val="006E6E40"/>
    <w:rsid w:val="006E72A7"/>
    <w:rsid w:val="006E76BF"/>
    <w:rsid w:val="006E7A85"/>
    <w:rsid w:val="006E7E67"/>
    <w:rsid w:val="006E7FDB"/>
    <w:rsid w:val="006F11DE"/>
    <w:rsid w:val="006F1631"/>
    <w:rsid w:val="006F1B17"/>
    <w:rsid w:val="006F1C95"/>
    <w:rsid w:val="006F1EA3"/>
    <w:rsid w:val="006F2085"/>
    <w:rsid w:val="006F24EA"/>
    <w:rsid w:val="006F2F81"/>
    <w:rsid w:val="006F316F"/>
    <w:rsid w:val="006F35D3"/>
    <w:rsid w:val="006F396D"/>
    <w:rsid w:val="006F3A94"/>
    <w:rsid w:val="006F3F3B"/>
    <w:rsid w:val="006F3F3D"/>
    <w:rsid w:val="006F3FF8"/>
    <w:rsid w:val="006F420D"/>
    <w:rsid w:val="006F4906"/>
    <w:rsid w:val="006F49D3"/>
    <w:rsid w:val="006F4CA0"/>
    <w:rsid w:val="006F5457"/>
    <w:rsid w:val="006F6B42"/>
    <w:rsid w:val="006F6D95"/>
    <w:rsid w:val="006F748C"/>
    <w:rsid w:val="006F7870"/>
    <w:rsid w:val="006F7918"/>
    <w:rsid w:val="006F7ED0"/>
    <w:rsid w:val="00700227"/>
    <w:rsid w:val="007005EE"/>
    <w:rsid w:val="00700702"/>
    <w:rsid w:val="007007D6"/>
    <w:rsid w:val="00700B4F"/>
    <w:rsid w:val="00700C49"/>
    <w:rsid w:val="00700D44"/>
    <w:rsid w:val="00700DE8"/>
    <w:rsid w:val="00700E92"/>
    <w:rsid w:val="00701E01"/>
    <w:rsid w:val="0070240F"/>
    <w:rsid w:val="00702772"/>
    <w:rsid w:val="0070283A"/>
    <w:rsid w:val="00702C42"/>
    <w:rsid w:val="00702C9A"/>
    <w:rsid w:val="007032F8"/>
    <w:rsid w:val="0070432D"/>
    <w:rsid w:val="0070441E"/>
    <w:rsid w:val="00704A32"/>
    <w:rsid w:val="00704FFC"/>
    <w:rsid w:val="0070521A"/>
    <w:rsid w:val="007052CA"/>
    <w:rsid w:val="0070557B"/>
    <w:rsid w:val="00705664"/>
    <w:rsid w:val="0070629B"/>
    <w:rsid w:val="007062BC"/>
    <w:rsid w:val="00706D9A"/>
    <w:rsid w:val="007070E5"/>
    <w:rsid w:val="007070ED"/>
    <w:rsid w:val="0070784F"/>
    <w:rsid w:val="00707917"/>
    <w:rsid w:val="00707DB9"/>
    <w:rsid w:val="00707F70"/>
    <w:rsid w:val="00710164"/>
    <w:rsid w:val="007101EB"/>
    <w:rsid w:val="007107C6"/>
    <w:rsid w:val="0071091B"/>
    <w:rsid w:val="00710965"/>
    <w:rsid w:val="00710BB1"/>
    <w:rsid w:val="00710FAD"/>
    <w:rsid w:val="007113F3"/>
    <w:rsid w:val="00711A43"/>
    <w:rsid w:val="00712279"/>
    <w:rsid w:val="007124C0"/>
    <w:rsid w:val="007126BC"/>
    <w:rsid w:val="00712785"/>
    <w:rsid w:val="0071312B"/>
    <w:rsid w:val="007133B4"/>
    <w:rsid w:val="00713504"/>
    <w:rsid w:val="007140BA"/>
    <w:rsid w:val="0071439E"/>
    <w:rsid w:val="007151B1"/>
    <w:rsid w:val="0071548A"/>
    <w:rsid w:val="00715C85"/>
    <w:rsid w:val="00715DCD"/>
    <w:rsid w:val="007162AD"/>
    <w:rsid w:val="00716515"/>
    <w:rsid w:val="007166A7"/>
    <w:rsid w:val="00716855"/>
    <w:rsid w:val="00716B26"/>
    <w:rsid w:val="00716D8C"/>
    <w:rsid w:val="00716E57"/>
    <w:rsid w:val="0071737D"/>
    <w:rsid w:val="0071753C"/>
    <w:rsid w:val="00717B07"/>
    <w:rsid w:val="00717BAA"/>
    <w:rsid w:val="00717FCD"/>
    <w:rsid w:val="00717FED"/>
    <w:rsid w:val="0072018A"/>
    <w:rsid w:val="007201F8"/>
    <w:rsid w:val="00720383"/>
    <w:rsid w:val="0072083C"/>
    <w:rsid w:val="00721183"/>
    <w:rsid w:val="0072174D"/>
    <w:rsid w:val="0072198A"/>
    <w:rsid w:val="0072295D"/>
    <w:rsid w:val="00722A23"/>
    <w:rsid w:val="00722E55"/>
    <w:rsid w:val="00722FFD"/>
    <w:rsid w:val="007237D1"/>
    <w:rsid w:val="00724121"/>
    <w:rsid w:val="007243D8"/>
    <w:rsid w:val="0072451D"/>
    <w:rsid w:val="00724A9F"/>
    <w:rsid w:val="00724B62"/>
    <w:rsid w:val="007251EC"/>
    <w:rsid w:val="007252CF"/>
    <w:rsid w:val="007255A2"/>
    <w:rsid w:val="00725F1B"/>
    <w:rsid w:val="00725FD1"/>
    <w:rsid w:val="007260B7"/>
    <w:rsid w:val="007261A2"/>
    <w:rsid w:val="00726498"/>
    <w:rsid w:val="00726C3F"/>
    <w:rsid w:val="00727587"/>
    <w:rsid w:val="00730061"/>
    <w:rsid w:val="007303ED"/>
    <w:rsid w:val="007305D7"/>
    <w:rsid w:val="0073145C"/>
    <w:rsid w:val="00731574"/>
    <w:rsid w:val="0073181C"/>
    <w:rsid w:val="007323D1"/>
    <w:rsid w:val="007325EB"/>
    <w:rsid w:val="007326A1"/>
    <w:rsid w:val="007326B1"/>
    <w:rsid w:val="00733368"/>
    <w:rsid w:val="007333E4"/>
    <w:rsid w:val="00733A3C"/>
    <w:rsid w:val="00733A4C"/>
    <w:rsid w:val="00733C44"/>
    <w:rsid w:val="00734A2D"/>
    <w:rsid w:val="007352DB"/>
    <w:rsid w:val="0073586F"/>
    <w:rsid w:val="00735993"/>
    <w:rsid w:val="00735AAA"/>
    <w:rsid w:val="007363B5"/>
    <w:rsid w:val="00736896"/>
    <w:rsid w:val="007369BB"/>
    <w:rsid w:val="00736E0B"/>
    <w:rsid w:val="00737716"/>
    <w:rsid w:val="00740192"/>
    <w:rsid w:val="0074037F"/>
    <w:rsid w:val="007406CC"/>
    <w:rsid w:val="00740848"/>
    <w:rsid w:val="00741386"/>
    <w:rsid w:val="00741835"/>
    <w:rsid w:val="00741944"/>
    <w:rsid w:val="00742237"/>
    <w:rsid w:val="00742659"/>
    <w:rsid w:val="00742682"/>
    <w:rsid w:val="007429A6"/>
    <w:rsid w:val="00742C2C"/>
    <w:rsid w:val="0074365E"/>
    <w:rsid w:val="00743798"/>
    <w:rsid w:val="00743B97"/>
    <w:rsid w:val="007441BD"/>
    <w:rsid w:val="0074446A"/>
    <w:rsid w:val="00744521"/>
    <w:rsid w:val="0074467B"/>
    <w:rsid w:val="00744868"/>
    <w:rsid w:val="00745153"/>
    <w:rsid w:val="00745585"/>
    <w:rsid w:val="00745FD0"/>
    <w:rsid w:val="00746AA1"/>
    <w:rsid w:val="00746DD8"/>
    <w:rsid w:val="007471D9"/>
    <w:rsid w:val="00747282"/>
    <w:rsid w:val="007478A1"/>
    <w:rsid w:val="007478DF"/>
    <w:rsid w:val="00747BD9"/>
    <w:rsid w:val="00747CA0"/>
    <w:rsid w:val="00747CEB"/>
    <w:rsid w:val="00747D40"/>
    <w:rsid w:val="0075017D"/>
    <w:rsid w:val="00750377"/>
    <w:rsid w:val="007504DB"/>
    <w:rsid w:val="00750898"/>
    <w:rsid w:val="00750A56"/>
    <w:rsid w:val="00750FA0"/>
    <w:rsid w:val="0075100F"/>
    <w:rsid w:val="0075128A"/>
    <w:rsid w:val="007517DA"/>
    <w:rsid w:val="00751B03"/>
    <w:rsid w:val="00751B60"/>
    <w:rsid w:val="00751BD4"/>
    <w:rsid w:val="00751FEB"/>
    <w:rsid w:val="00752172"/>
    <w:rsid w:val="007531CE"/>
    <w:rsid w:val="0075358A"/>
    <w:rsid w:val="00753DC6"/>
    <w:rsid w:val="00754155"/>
    <w:rsid w:val="00754781"/>
    <w:rsid w:val="00754807"/>
    <w:rsid w:val="00755299"/>
    <w:rsid w:val="007553F2"/>
    <w:rsid w:val="007560D9"/>
    <w:rsid w:val="00756212"/>
    <w:rsid w:val="00756418"/>
    <w:rsid w:val="007564F7"/>
    <w:rsid w:val="0075685D"/>
    <w:rsid w:val="007569FE"/>
    <w:rsid w:val="00757934"/>
    <w:rsid w:val="00757C39"/>
    <w:rsid w:val="00761157"/>
    <w:rsid w:val="00761B92"/>
    <w:rsid w:val="007628D7"/>
    <w:rsid w:val="00762DAA"/>
    <w:rsid w:val="00762DAE"/>
    <w:rsid w:val="0076309D"/>
    <w:rsid w:val="0076398B"/>
    <w:rsid w:val="007642FA"/>
    <w:rsid w:val="00764A57"/>
    <w:rsid w:val="00764E87"/>
    <w:rsid w:val="007653FE"/>
    <w:rsid w:val="007655DB"/>
    <w:rsid w:val="00765829"/>
    <w:rsid w:val="00765C36"/>
    <w:rsid w:val="00766279"/>
    <w:rsid w:val="0076636F"/>
    <w:rsid w:val="00770FF4"/>
    <w:rsid w:val="00771287"/>
    <w:rsid w:val="0077128D"/>
    <w:rsid w:val="007713E2"/>
    <w:rsid w:val="0077189F"/>
    <w:rsid w:val="007718FD"/>
    <w:rsid w:val="00771926"/>
    <w:rsid w:val="00771BE3"/>
    <w:rsid w:val="007721B3"/>
    <w:rsid w:val="007723C4"/>
    <w:rsid w:val="007727A7"/>
    <w:rsid w:val="00772BF7"/>
    <w:rsid w:val="00772E3D"/>
    <w:rsid w:val="00773422"/>
    <w:rsid w:val="0077379E"/>
    <w:rsid w:val="00773C68"/>
    <w:rsid w:val="00773D0B"/>
    <w:rsid w:val="00773DA9"/>
    <w:rsid w:val="00774404"/>
    <w:rsid w:val="00775267"/>
    <w:rsid w:val="00775E49"/>
    <w:rsid w:val="00776450"/>
    <w:rsid w:val="00776563"/>
    <w:rsid w:val="0077684E"/>
    <w:rsid w:val="00776A8E"/>
    <w:rsid w:val="00776FE5"/>
    <w:rsid w:val="0077744C"/>
    <w:rsid w:val="00777F1D"/>
    <w:rsid w:val="00777F27"/>
    <w:rsid w:val="00777F58"/>
    <w:rsid w:val="00777FCF"/>
    <w:rsid w:val="0078004E"/>
    <w:rsid w:val="007800BC"/>
    <w:rsid w:val="007802CA"/>
    <w:rsid w:val="00780EFB"/>
    <w:rsid w:val="00780F06"/>
    <w:rsid w:val="0078142F"/>
    <w:rsid w:val="00781A07"/>
    <w:rsid w:val="00781DFF"/>
    <w:rsid w:val="0078207A"/>
    <w:rsid w:val="007827E4"/>
    <w:rsid w:val="00782A14"/>
    <w:rsid w:val="00782C75"/>
    <w:rsid w:val="00783D98"/>
    <w:rsid w:val="00784C0D"/>
    <w:rsid w:val="00784DA9"/>
    <w:rsid w:val="0078548A"/>
    <w:rsid w:val="00785639"/>
    <w:rsid w:val="00785752"/>
    <w:rsid w:val="00785AC6"/>
    <w:rsid w:val="00786263"/>
    <w:rsid w:val="007867A9"/>
    <w:rsid w:val="00786EF8"/>
    <w:rsid w:val="00787216"/>
    <w:rsid w:val="0078725A"/>
    <w:rsid w:val="00787284"/>
    <w:rsid w:val="0078731B"/>
    <w:rsid w:val="00790C91"/>
    <w:rsid w:val="00790D6E"/>
    <w:rsid w:val="00790F17"/>
    <w:rsid w:val="00791420"/>
    <w:rsid w:val="007918B3"/>
    <w:rsid w:val="00791E65"/>
    <w:rsid w:val="007921D7"/>
    <w:rsid w:val="00792730"/>
    <w:rsid w:val="00792E5C"/>
    <w:rsid w:val="00793830"/>
    <w:rsid w:val="007938B6"/>
    <w:rsid w:val="0079395C"/>
    <w:rsid w:val="00793A01"/>
    <w:rsid w:val="00794069"/>
    <w:rsid w:val="00794322"/>
    <w:rsid w:val="0079439D"/>
    <w:rsid w:val="007943A2"/>
    <w:rsid w:val="00794439"/>
    <w:rsid w:val="00794831"/>
    <w:rsid w:val="00794917"/>
    <w:rsid w:val="00794FE1"/>
    <w:rsid w:val="0079575E"/>
    <w:rsid w:val="007957EC"/>
    <w:rsid w:val="00795E2B"/>
    <w:rsid w:val="00795FCE"/>
    <w:rsid w:val="00796058"/>
    <w:rsid w:val="0079607F"/>
    <w:rsid w:val="00796AD9"/>
    <w:rsid w:val="00796C94"/>
    <w:rsid w:val="00796D01"/>
    <w:rsid w:val="00796F46"/>
    <w:rsid w:val="00796FE5"/>
    <w:rsid w:val="00797561"/>
    <w:rsid w:val="0079768A"/>
    <w:rsid w:val="0079793B"/>
    <w:rsid w:val="00797BA0"/>
    <w:rsid w:val="007A048D"/>
    <w:rsid w:val="007A07CC"/>
    <w:rsid w:val="007A0B7F"/>
    <w:rsid w:val="007A0D5F"/>
    <w:rsid w:val="007A0E44"/>
    <w:rsid w:val="007A1232"/>
    <w:rsid w:val="007A1273"/>
    <w:rsid w:val="007A151A"/>
    <w:rsid w:val="007A18A3"/>
    <w:rsid w:val="007A1B30"/>
    <w:rsid w:val="007A211A"/>
    <w:rsid w:val="007A2562"/>
    <w:rsid w:val="007A2D5C"/>
    <w:rsid w:val="007A3185"/>
    <w:rsid w:val="007A3493"/>
    <w:rsid w:val="007A3532"/>
    <w:rsid w:val="007A35BB"/>
    <w:rsid w:val="007A3A89"/>
    <w:rsid w:val="007A3FD1"/>
    <w:rsid w:val="007A455D"/>
    <w:rsid w:val="007A47EA"/>
    <w:rsid w:val="007A49AF"/>
    <w:rsid w:val="007A4A02"/>
    <w:rsid w:val="007A4C37"/>
    <w:rsid w:val="007A4F5A"/>
    <w:rsid w:val="007A566C"/>
    <w:rsid w:val="007A58AD"/>
    <w:rsid w:val="007A5FDC"/>
    <w:rsid w:val="007A6116"/>
    <w:rsid w:val="007A6482"/>
    <w:rsid w:val="007A6515"/>
    <w:rsid w:val="007A680D"/>
    <w:rsid w:val="007A684D"/>
    <w:rsid w:val="007A6B11"/>
    <w:rsid w:val="007A6E78"/>
    <w:rsid w:val="007A7424"/>
    <w:rsid w:val="007A77D0"/>
    <w:rsid w:val="007A7C51"/>
    <w:rsid w:val="007B0397"/>
    <w:rsid w:val="007B05C4"/>
    <w:rsid w:val="007B0617"/>
    <w:rsid w:val="007B0E8C"/>
    <w:rsid w:val="007B11BD"/>
    <w:rsid w:val="007B1481"/>
    <w:rsid w:val="007B18DA"/>
    <w:rsid w:val="007B2255"/>
    <w:rsid w:val="007B2BFE"/>
    <w:rsid w:val="007B2DB7"/>
    <w:rsid w:val="007B2FCA"/>
    <w:rsid w:val="007B3395"/>
    <w:rsid w:val="007B34AD"/>
    <w:rsid w:val="007B37A9"/>
    <w:rsid w:val="007B37B1"/>
    <w:rsid w:val="007B42C5"/>
    <w:rsid w:val="007B46BD"/>
    <w:rsid w:val="007B4BFF"/>
    <w:rsid w:val="007B4DAD"/>
    <w:rsid w:val="007B5215"/>
    <w:rsid w:val="007B5417"/>
    <w:rsid w:val="007B5577"/>
    <w:rsid w:val="007B57EF"/>
    <w:rsid w:val="007B5E13"/>
    <w:rsid w:val="007B61EA"/>
    <w:rsid w:val="007B641C"/>
    <w:rsid w:val="007B67A2"/>
    <w:rsid w:val="007B6CA8"/>
    <w:rsid w:val="007B6DC3"/>
    <w:rsid w:val="007B76CE"/>
    <w:rsid w:val="007B787F"/>
    <w:rsid w:val="007B79AF"/>
    <w:rsid w:val="007B7C4A"/>
    <w:rsid w:val="007B7F25"/>
    <w:rsid w:val="007C0070"/>
    <w:rsid w:val="007C0ABF"/>
    <w:rsid w:val="007C14C6"/>
    <w:rsid w:val="007C2690"/>
    <w:rsid w:val="007C2816"/>
    <w:rsid w:val="007C2AB5"/>
    <w:rsid w:val="007C31DD"/>
    <w:rsid w:val="007C3562"/>
    <w:rsid w:val="007C35B8"/>
    <w:rsid w:val="007C43E3"/>
    <w:rsid w:val="007C46B9"/>
    <w:rsid w:val="007C4F5A"/>
    <w:rsid w:val="007C5151"/>
    <w:rsid w:val="007C5B17"/>
    <w:rsid w:val="007C5D32"/>
    <w:rsid w:val="007C62D1"/>
    <w:rsid w:val="007C6718"/>
    <w:rsid w:val="007C745F"/>
    <w:rsid w:val="007C767E"/>
    <w:rsid w:val="007C773E"/>
    <w:rsid w:val="007C7BA3"/>
    <w:rsid w:val="007D05FC"/>
    <w:rsid w:val="007D13BD"/>
    <w:rsid w:val="007D1524"/>
    <w:rsid w:val="007D1697"/>
    <w:rsid w:val="007D214A"/>
    <w:rsid w:val="007D24F3"/>
    <w:rsid w:val="007D263A"/>
    <w:rsid w:val="007D27D1"/>
    <w:rsid w:val="007D290A"/>
    <w:rsid w:val="007D2B62"/>
    <w:rsid w:val="007D3423"/>
    <w:rsid w:val="007D36D8"/>
    <w:rsid w:val="007D3B89"/>
    <w:rsid w:val="007D40D2"/>
    <w:rsid w:val="007D4112"/>
    <w:rsid w:val="007D4771"/>
    <w:rsid w:val="007D54CC"/>
    <w:rsid w:val="007D5644"/>
    <w:rsid w:val="007D59D4"/>
    <w:rsid w:val="007D5AA0"/>
    <w:rsid w:val="007D5C7D"/>
    <w:rsid w:val="007D606C"/>
    <w:rsid w:val="007D61C8"/>
    <w:rsid w:val="007D61F7"/>
    <w:rsid w:val="007D6399"/>
    <w:rsid w:val="007D69D8"/>
    <w:rsid w:val="007D6D90"/>
    <w:rsid w:val="007D7165"/>
    <w:rsid w:val="007D7A5A"/>
    <w:rsid w:val="007D7B0B"/>
    <w:rsid w:val="007E004C"/>
    <w:rsid w:val="007E0150"/>
    <w:rsid w:val="007E02A1"/>
    <w:rsid w:val="007E0719"/>
    <w:rsid w:val="007E077C"/>
    <w:rsid w:val="007E0E37"/>
    <w:rsid w:val="007E185A"/>
    <w:rsid w:val="007E1A27"/>
    <w:rsid w:val="007E1CEE"/>
    <w:rsid w:val="007E1F36"/>
    <w:rsid w:val="007E2061"/>
    <w:rsid w:val="007E26E7"/>
    <w:rsid w:val="007E2ADC"/>
    <w:rsid w:val="007E3110"/>
    <w:rsid w:val="007E335E"/>
    <w:rsid w:val="007E3373"/>
    <w:rsid w:val="007E374B"/>
    <w:rsid w:val="007E3FC9"/>
    <w:rsid w:val="007E4076"/>
    <w:rsid w:val="007E4C8A"/>
    <w:rsid w:val="007E54E2"/>
    <w:rsid w:val="007E5ED4"/>
    <w:rsid w:val="007E650C"/>
    <w:rsid w:val="007E6E09"/>
    <w:rsid w:val="007E6EC7"/>
    <w:rsid w:val="007E7471"/>
    <w:rsid w:val="007E7ACC"/>
    <w:rsid w:val="007E7AE3"/>
    <w:rsid w:val="007F02AE"/>
    <w:rsid w:val="007F04B6"/>
    <w:rsid w:val="007F0983"/>
    <w:rsid w:val="007F0A81"/>
    <w:rsid w:val="007F0BC9"/>
    <w:rsid w:val="007F0C30"/>
    <w:rsid w:val="007F0C81"/>
    <w:rsid w:val="007F1449"/>
    <w:rsid w:val="007F14D2"/>
    <w:rsid w:val="007F1583"/>
    <w:rsid w:val="007F1899"/>
    <w:rsid w:val="007F1C42"/>
    <w:rsid w:val="007F1FAA"/>
    <w:rsid w:val="007F202F"/>
    <w:rsid w:val="007F23B5"/>
    <w:rsid w:val="007F2F41"/>
    <w:rsid w:val="007F3529"/>
    <w:rsid w:val="007F37C4"/>
    <w:rsid w:val="007F3AA7"/>
    <w:rsid w:val="007F43C9"/>
    <w:rsid w:val="007F5506"/>
    <w:rsid w:val="007F5932"/>
    <w:rsid w:val="007F595E"/>
    <w:rsid w:val="007F5B69"/>
    <w:rsid w:val="007F6496"/>
    <w:rsid w:val="007F6C77"/>
    <w:rsid w:val="007F6F2C"/>
    <w:rsid w:val="007F72AA"/>
    <w:rsid w:val="007F7C3B"/>
    <w:rsid w:val="007F7E9C"/>
    <w:rsid w:val="00800640"/>
    <w:rsid w:val="0080078C"/>
    <w:rsid w:val="00801159"/>
    <w:rsid w:val="008017DD"/>
    <w:rsid w:val="00801CF7"/>
    <w:rsid w:val="00802593"/>
    <w:rsid w:val="00802BF7"/>
    <w:rsid w:val="0080300F"/>
    <w:rsid w:val="008044BC"/>
    <w:rsid w:val="0080525A"/>
    <w:rsid w:val="00805488"/>
    <w:rsid w:val="008059CB"/>
    <w:rsid w:val="00805FCB"/>
    <w:rsid w:val="00806792"/>
    <w:rsid w:val="00806BD9"/>
    <w:rsid w:val="00806C03"/>
    <w:rsid w:val="008073A3"/>
    <w:rsid w:val="008078C4"/>
    <w:rsid w:val="00807B5B"/>
    <w:rsid w:val="008101CB"/>
    <w:rsid w:val="00810E41"/>
    <w:rsid w:val="00811E06"/>
    <w:rsid w:val="00811F3E"/>
    <w:rsid w:val="00812357"/>
    <w:rsid w:val="00812A09"/>
    <w:rsid w:val="00812FCC"/>
    <w:rsid w:val="00813014"/>
    <w:rsid w:val="008138F8"/>
    <w:rsid w:val="00814C4D"/>
    <w:rsid w:val="0081568F"/>
    <w:rsid w:val="008161FA"/>
    <w:rsid w:val="008162B5"/>
    <w:rsid w:val="00816D4E"/>
    <w:rsid w:val="00816D91"/>
    <w:rsid w:val="00816E22"/>
    <w:rsid w:val="008174F7"/>
    <w:rsid w:val="00817584"/>
    <w:rsid w:val="0081782F"/>
    <w:rsid w:val="00817C33"/>
    <w:rsid w:val="00817EA4"/>
    <w:rsid w:val="008203C5"/>
    <w:rsid w:val="0082059E"/>
    <w:rsid w:val="008207AC"/>
    <w:rsid w:val="00821A89"/>
    <w:rsid w:val="008221EC"/>
    <w:rsid w:val="0082241C"/>
    <w:rsid w:val="00822D05"/>
    <w:rsid w:val="00823123"/>
    <w:rsid w:val="008231CD"/>
    <w:rsid w:val="00823AE6"/>
    <w:rsid w:val="00823CD3"/>
    <w:rsid w:val="00823FB5"/>
    <w:rsid w:val="008243E1"/>
    <w:rsid w:val="00824805"/>
    <w:rsid w:val="008250B6"/>
    <w:rsid w:val="008256BE"/>
    <w:rsid w:val="00825977"/>
    <w:rsid w:val="00825F7C"/>
    <w:rsid w:val="00826E90"/>
    <w:rsid w:val="008273BB"/>
    <w:rsid w:val="00827526"/>
    <w:rsid w:val="0082765D"/>
    <w:rsid w:val="0082788B"/>
    <w:rsid w:val="008278E5"/>
    <w:rsid w:val="00827E39"/>
    <w:rsid w:val="00827F04"/>
    <w:rsid w:val="00827FD5"/>
    <w:rsid w:val="008304DB"/>
    <w:rsid w:val="00831255"/>
    <w:rsid w:val="00831300"/>
    <w:rsid w:val="0083233C"/>
    <w:rsid w:val="00832718"/>
    <w:rsid w:val="0083271A"/>
    <w:rsid w:val="0083288B"/>
    <w:rsid w:val="00832DF9"/>
    <w:rsid w:val="008332EE"/>
    <w:rsid w:val="008334D8"/>
    <w:rsid w:val="0083386A"/>
    <w:rsid w:val="00833AA3"/>
    <w:rsid w:val="008343B4"/>
    <w:rsid w:val="008343D5"/>
    <w:rsid w:val="008349B0"/>
    <w:rsid w:val="0083532E"/>
    <w:rsid w:val="008354DA"/>
    <w:rsid w:val="00835581"/>
    <w:rsid w:val="00835AD8"/>
    <w:rsid w:val="00835E78"/>
    <w:rsid w:val="00835FF8"/>
    <w:rsid w:val="00836364"/>
    <w:rsid w:val="0083691D"/>
    <w:rsid w:val="008375BB"/>
    <w:rsid w:val="00837C7A"/>
    <w:rsid w:val="00837D56"/>
    <w:rsid w:val="0084072B"/>
    <w:rsid w:val="00840850"/>
    <w:rsid w:val="00840BBE"/>
    <w:rsid w:val="00841039"/>
    <w:rsid w:val="008415E3"/>
    <w:rsid w:val="0084165A"/>
    <w:rsid w:val="00841AE8"/>
    <w:rsid w:val="00841C76"/>
    <w:rsid w:val="00841CEA"/>
    <w:rsid w:val="00841D6E"/>
    <w:rsid w:val="008422EB"/>
    <w:rsid w:val="0084234B"/>
    <w:rsid w:val="00842F32"/>
    <w:rsid w:val="0084312E"/>
    <w:rsid w:val="0084355B"/>
    <w:rsid w:val="0084382E"/>
    <w:rsid w:val="00843C01"/>
    <w:rsid w:val="00843C0E"/>
    <w:rsid w:val="00844175"/>
    <w:rsid w:val="00844E02"/>
    <w:rsid w:val="008451DE"/>
    <w:rsid w:val="008451DF"/>
    <w:rsid w:val="008452CA"/>
    <w:rsid w:val="00845470"/>
    <w:rsid w:val="0084558B"/>
    <w:rsid w:val="00846530"/>
    <w:rsid w:val="0084656B"/>
    <w:rsid w:val="00846B58"/>
    <w:rsid w:val="0084702F"/>
    <w:rsid w:val="00847118"/>
    <w:rsid w:val="00847727"/>
    <w:rsid w:val="00847FB1"/>
    <w:rsid w:val="00850042"/>
    <w:rsid w:val="00850311"/>
    <w:rsid w:val="008507D0"/>
    <w:rsid w:val="00850865"/>
    <w:rsid w:val="00850C84"/>
    <w:rsid w:val="0085177D"/>
    <w:rsid w:val="00851920"/>
    <w:rsid w:val="00851DF5"/>
    <w:rsid w:val="008524E0"/>
    <w:rsid w:val="008526C4"/>
    <w:rsid w:val="00852F7D"/>
    <w:rsid w:val="008538B8"/>
    <w:rsid w:val="00853B1B"/>
    <w:rsid w:val="00854583"/>
    <w:rsid w:val="00854837"/>
    <w:rsid w:val="00855635"/>
    <w:rsid w:val="008556DE"/>
    <w:rsid w:val="00855CFE"/>
    <w:rsid w:val="00855DB2"/>
    <w:rsid w:val="00856641"/>
    <w:rsid w:val="008566B9"/>
    <w:rsid w:val="00856995"/>
    <w:rsid w:val="00856E06"/>
    <w:rsid w:val="00856E53"/>
    <w:rsid w:val="0085707F"/>
    <w:rsid w:val="00857492"/>
    <w:rsid w:val="00857B44"/>
    <w:rsid w:val="00857CC7"/>
    <w:rsid w:val="00857E0C"/>
    <w:rsid w:val="00857E16"/>
    <w:rsid w:val="008606DC"/>
    <w:rsid w:val="00860873"/>
    <w:rsid w:val="00861C01"/>
    <w:rsid w:val="00861F3D"/>
    <w:rsid w:val="008620C8"/>
    <w:rsid w:val="008624B4"/>
    <w:rsid w:val="0086262F"/>
    <w:rsid w:val="0086271D"/>
    <w:rsid w:val="008627FF"/>
    <w:rsid w:val="00862A08"/>
    <w:rsid w:val="00863066"/>
    <w:rsid w:val="0086333C"/>
    <w:rsid w:val="008636BF"/>
    <w:rsid w:val="00863A06"/>
    <w:rsid w:val="00863A67"/>
    <w:rsid w:val="00864569"/>
    <w:rsid w:val="0086474D"/>
    <w:rsid w:val="00865038"/>
    <w:rsid w:val="008651D6"/>
    <w:rsid w:val="0086529B"/>
    <w:rsid w:val="0086545C"/>
    <w:rsid w:val="008654D6"/>
    <w:rsid w:val="00865789"/>
    <w:rsid w:val="008658AB"/>
    <w:rsid w:val="00865D63"/>
    <w:rsid w:val="0086677B"/>
    <w:rsid w:val="008667D0"/>
    <w:rsid w:val="00866837"/>
    <w:rsid w:val="00866E29"/>
    <w:rsid w:val="00866F30"/>
    <w:rsid w:val="00866F53"/>
    <w:rsid w:val="008672C8"/>
    <w:rsid w:val="0086795A"/>
    <w:rsid w:val="00867DA1"/>
    <w:rsid w:val="00867E4D"/>
    <w:rsid w:val="00867E93"/>
    <w:rsid w:val="00870260"/>
    <w:rsid w:val="0087043A"/>
    <w:rsid w:val="00870690"/>
    <w:rsid w:val="00870A91"/>
    <w:rsid w:val="00870DCA"/>
    <w:rsid w:val="00871474"/>
    <w:rsid w:val="008716EE"/>
    <w:rsid w:val="00871EF4"/>
    <w:rsid w:val="00871FE0"/>
    <w:rsid w:val="008720FA"/>
    <w:rsid w:val="008721A3"/>
    <w:rsid w:val="0087235A"/>
    <w:rsid w:val="008725A8"/>
    <w:rsid w:val="00872625"/>
    <w:rsid w:val="008736AA"/>
    <w:rsid w:val="008738E6"/>
    <w:rsid w:val="00873A3D"/>
    <w:rsid w:val="00873F23"/>
    <w:rsid w:val="008740BA"/>
    <w:rsid w:val="008747CF"/>
    <w:rsid w:val="00874A3A"/>
    <w:rsid w:val="00874C8C"/>
    <w:rsid w:val="008752D7"/>
    <w:rsid w:val="00875428"/>
    <w:rsid w:val="0087616A"/>
    <w:rsid w:val="00876454"/>
    <w:rsid w:val="0087647D"/>
    <w:rsid w:val="008764BE"/>
    <w:rsid w:val="00876BBA"/>
    <w:rsid w:val="00876C80"/>
    <w:rsid w:val="008779C2"/>
    <w:rsid w:val="00877B39"/>
    <w:rsid w:val="00877D28"/>
    <w:rsid w:val="00880AEC"/>
    <w:rsid w:val="00880D22"/>
    <w:rsid w:val="00880F8C"/>
    <w:rsid w:val="00881204"/>
    <w:rsid w:val="008812E0"/>
    <w:rsid w:val="00881426"/>
    <w:rsid w:val="008818C7"/>
    <w:rsid w:val="00881B5F"/>
    <w:rsid w:val="00881EEE"/>
    <w:rsid w:val="0088284A"/>
    <w:rsid w:val="00882B31"/>
    <w:rsid w:val="00882C69"/>
    <w:rsid w:val="00883188"/>
    <w:rsid w:val="00883389"/>
    <w:rsid w:val="00883C76"/>
    <w:rsid w:val="008844EF"/>
    <w:rsid w:val="00884579"/>
    <w:rsid w:val="00885308"/>
    <w:rsid w:val="00885AFA"/>
    <w:rsid w:val="00886573"/>
    <w:rsid w:val="008872A4"/>
    <w:rsid w:val="008874FC"/>
    <w:rsid w:val="00887802"/>
    <w:rsid w:val="008878A2"/>
    <w:rsid w:val="00887D52"/>
    <w:rsid w:val="00887D93"/>
    <w:rsid w:val="00890027"/>
    <w:rsid w:val="008902AA"/>
    <w:rsid w:val="00890616"/>
    <w:rsid w:val="008913A1"/>
    <w:rsid w:val="008925DD"/>
    <w:rsid w:val="00892B32"/>
    <w:rsid w:val="00892BE3"/>
    <w:rsid w:val="00892DDF"/>
    <w:rsid w:val="00892FAF"/>
    <w:rsid w:val="00894135"/>
    <w:rsid w:val="00894A69"/>
    <w:rsid w:val="00894F32"/>
    <w:rsid w:val="00895042"/>
    <w:rsid w:val="00895662"/>
    <w:rsid w:val="00895CDA"/>
    <w:rsid w:val="008962B9"/>
    <w:rsid w:val="00896544"/>
    <w:rsid w:val="008971C7"/>
    <w:rsid w:val="00897350"/>
    <w:rsid w:val="008979F6"/>
    <w:rsid w:val="008979F8"/>
    <w:rsid w:val="00897ADC"/>
    <w:rsid w:val="00897D59"/>
    <w:rsid w:val="008A046C"/>
    <w:rsid w:val="008A0DF9"/>
    <w:rsid w:val="008A0EC2"/>
    <w:rsid w:val="008A1194"/>
    <w:rsid w:val="008A170B"/>
    <w:rsid w:val="008A1ABF"/>
    <w:rsid w:val="008A214F"/>
    <w:rsid w:val="008A25FF"/>
    <w:rsid w:val="008A2BAB"/>
    <w:rsid w:val="008A2EFA"/>
    <w:rsid w:val="008A304E"/>
    <w:rsid w:val="008A3224"/>
    <w:rsid w:val="008A339C"/>
    <w:rsid w:val="008A389B"/>
    <w:rsid w:val="008A3F8A"/>
    <w:rsid w:val="008A4485"/>
    <w:rsid w:val="008A4638"/>
    <w:rsid w:val="008A4937"/>
    <w:rsid w:val="008A4F70"/>
    <w:rsid w:val="008A5013"/>
    <w:rsid w:val="008A53A5"/>
    <w:rsid w:val="008A5550"/>
    <w:rsid w:val="008A5688"/>
    <w:rsid w:val="008A57E7"/>
    <w:rsid w:val="008A5E0F"/>
    <w:rsid w:val="008A6451"/>
    <w:rsid w:val="008A6456"/>
    <w:rsid w:val="008A6B9A"/>
    <w:rsid w:val="008A6DA1"/>
    <w:rsid w:val="008A6E55"/>
    <w:rsid w:val="008A788D"/>
    <w:rsid w:val="008B04E7"/>
    <w:rsid w:val="008B089D"/>
    <w:rsid w:val="008B0E31"/>
    <w:rsid w:val="008B1992"/>
    <w:rsid w:val="008B19BE"/>
    <w:rsid w:val="008B1CC4"/>
    <w:rsid w:val="008B1E9D"/>
    <w:rsid w:val="008B22F9"/>
    <w:rsid w:val="008B23E0"/>
    <w:rsid w:val="008B2628"/>
    <w:rsid w:val="008B2B64"/>
    <w:rsid w:val="008B2F0B"/>
    <w:rsid w:val="008B2F22"/>
    <w:rsid w:val="008B33CA"/>
    <w:rsid w:val="008B3421"/>
    <w:rsid w:val="008B3F71"/>
    <w:rsid w:val="008B4135"/>
    <w:rsid w:val="008B4832"/>
    <w:rsid w:val="008B4D2F"/>
    <w:rsid w:val="008B5475"/>
    <w:rsid w:val="008B577D"/>
    <w:rsid w:val="008B5EE3"/>
    <w:rsid w:val="008B64AE"/>
    <w:rsid w:val="008B705F"/>
    <w:rsid w:val="008B7238"/>
    <w:rsid w:val="008B7545"/>
    <w:rsid w:val="008B760B"/>
    <w:rsid w:val="008B79F3"/>
    <w:rsid w:val="008B7DF3"/>
    <w:rsid w:val="008C02D0"/>
    <w:rsid w:val="008C02ED"/>
    <w:rsid w:val="008C0337"/>
    <w:rsid w:val="008C03BC"/>
    <w:rsid w:val="008C0BE5"/>
    <w:rsid w:val="008C0FE2"/>
    <w:rsid w:val="008C10B6"/>
    <w:rsid w:val="008C1203"/>
    <w:rsid w:val="008C15FF"/>
    <w:rsid w:val="008C179C"/>
    <w:rsid w:val="008C1AB6"/>
    <w:rsid w:val="008C1C69"/>
    <w:rsid w:val="008C20F5"/>
    <w:rsid w:val="008C25AC"/>
    <w:rsid w:val="008C2923"/>
    <w:rsid w:val="008C2A7A"/>
    <w:rsid w:val="008C3026"/>
    <w:rsid w:val="008C30F5"/>
    <w:rsid w:val="008C356B"/>
    <w:rsid w:val="008C3632"/>
    <w:rsid w:val="008C4189"/>
    <w:rsid w:val="008C435D"/>
    <w:rsid w:val="008C47DA"/>
    <w:rsid w:val="008C48D8"/>
    <w:rsid w:val="008C49AF"/>
    <w:rsid w:val="008C4CC2"/>
    <w:rsid w:val="008C5069"/>
    <w:rsid w:val="008C52EA"/>
    <w:rsid w:val="008C5497"/>
    <w:rsid w:val="008C5B24"/>
    <w:rsid w:val="008C6959"/>
    <w:rsid w:val="008C6C94"/>
    <w:rsid w:val="008C6FC2"/>
    <w:rsid w:val="008C76DF"/>
    <w:rsid w:val="008C7BC3"/>
    <w:rsid w:val="008D014A"/>
    <w:rsid w:val="008D0336"/>
    <w:rsid w:val="008D18A5"/>
    <w:rsid w:val="008D19E6"/>
    <w:rsid w:val="008D27D2"/>
    <w:rsid w:val="008D28C1"/>
    <w:rsid w:val="008D2A67"/>
    <w:rsid w:val="008D3343"/>
    <w:rsid w:val="008D36F4"/>
    <w:rsid w:val="008D373A"/>
    <w:rsid w:val="008D3CA9"/>
    <w:rsid w:val="008D43FE"/>
    <w:rsid w:val="008D49B2"/>
    <w:rsid w:val="008D52FC"/>
    <w:rsid w:val="008D54FC"/>
    <w:rsid w:val="008D555C"/>
    <w:rsid w:val="008D59F9"/>
    <w:rsid w:val="008D5AE4"/>
    <w:rsid w:val="008D6184"/>
    <w:rsid w:val="008D643F"/>
    <w:rsid w:val="008D72BA"/>
    <w:rsid w:val="008D7AD2"/>
    <w:rsid w:val="008D7F01"/>
    <w:rsid w:val="008E0578"/>
    <w:rsid w:val="008E0660"/>
    <w:rsid w:val="008E09C4"/>
    <w:rsid w:val="008E1029"/>
    <w:rsid w:val="008E15E8"/>
    <w:rsid w:val="008E160F"/>
    <w:rsid w:val="008E1623"/>
    <w:rsid w:val="008E205E"/>
    <w:rsid w:val="008E21F8"/>
    <w:rsid w:val="008E277E"/>
    <w:rsid w:val="008E33F9"/>
    <w:rsid w:val="008E353A"/>
    <w:rsid w:val="008E35AF"/>
    <w:rsid w:val="008E368C"/>
    <w:rsid w:val="008E36A7"/>
    <w:rsid w:val="008E41E3"/>
    <w:rsid w:val="008E4919"/>
    <w:rsid w:val="008E4A2E"/>
    <w:rsid w:val="008E4AF6"/>
    <w:rsid w:val="008E4C04"/>
    <w:rsid w:val="008E50B9"/>
    <w:rsid w:val="008E5128"/>
    <w:rsid w:val="008E5637"/>
    <w:rsid w:val="008E6080"/>
    <w:rsid w:val="008E6977"/>
    <w:rsid w:val="008E6C97"/>
    <w:rsid w:val="008E6FCC"/>
    <w:rsid w:val="008E6FE9"/>
    <w:rsid w:val="008E77F4"/>
    <w:rsid w:val="008E7A9D"/>
    <w:rsid w:val="008E7BA0"/>
    <w:rsid w:val="008E7C02"/>
    <w:rsid w:val="008E7C0D"/>
    <w:rsid w:val="008F033B"/>
    <w:rsid w:val="008F0452"/>
    <w:rsid w:val="008F04E7"/>
    <w:rsid w:val="008F108C"/>
    <w:rsid w:val="008F14A9"/>
    <w:rsid w:val="008F17B7"/>
    <w:rsid w:val="008F18C2"/>
    <w:rsid w:val="008F1CAC"/>
    <w:rsid w:val="008F1FC4"/>
    <w:rsid w:val="008F200B"/>
    <w:rsid w:val="008F2525"/>
    <w:rsid w:val="008F2F87"/>
    <w:rsid w:val="008F32AC"/>
    <w:rsid w:val="008F3404"/>
    <w:rsid w:val="008F38E2"/>
    <w:rsid w:val="008F3989"/>
    <w:rsid w:val="008F415F"/>
    <w:rsid w:val="008F47C5"/>
    <w:rsid w:val="008F542F"/>
    <w:rsid w:val="008F581F"/>
    <w:rsid w:val="008F5884"/>
    <w:rsid w:val="008F6112"/>
    <w:rsid w:val="008F619D"/>
    <w:rsid w:val="008F61FF"/>
    <w:rsid w:val="008F6378"/>
    <w:rsid w:val="008F64B2"/>
    <w:rsid w:val="008F6525"/>
    <w:rsid w:val="008F6537"/>
    <w:rsid w:val="008F686F"/>
    <w:rsid w:val="008F6C4D"/>
    <w:rsid w:val="008F6F64"/>
    <w:rsid w:val="008F6FB4"/>
    <w:rsid w:val="008F77CA"/>
    <w:rsid w:val="008F7DF3"/>
    <w:rsid w:val="00900CD3"/>
    <w:rsid w:val="00900F13"/>
    <w:rsid w:val="00900F3E"/>
    <w:rsid w:val="0090256B"/>
    <w:rsid w:val="009026EB"/>
    <w:rsid w:val="00902A75"/>
    <w:rsid w:val="009033BC"/>
    <w:rsid w:val="00903A81"/>
    <w:rsid w:val="00903C98"/>
    <w:rsid w:val="00903DBF"/>
    <w:rsid w:val="009040CC"/>
    <w:rsid w:val="00904C1F"/>
    <w:rsid w:val="00904CBD"/>
    <w:rsid w:val="00904F17"/>
    <w:rsid w:val="00904F76"/>
    <w:rsid w:val="00904FEB"/>
    <w:rsid w:val="00905667"/>
    <w:rsid w:val="009056B2"/>
    <w:rsid w:val="0090618C"/>
    <w:rsid w:val="00906AC9"/>
    <w:rsid w:val="00906E54"/>
    <w:rsid w:val="00906E7B"/>
    <w:rsid w:val="009075F0"/>
    <w:rsid w:val="0090778D"/>
    <w:rsid w:val="009078C5"/>
    <w:rsid w:val="00907A43"/>
    <w:rsid w:val="00907CB2"/>
    <w:rsid w:val="00907D13"/>
    <w:rsid w:val="00907E37"/>
    <w:rsid w:val="009109EB"/>
    <w:rsid w:val="009112A3"/>
    <w:rsid w:val="009114E8"/>
    <w:rsid w:val="00911672"/>
    <w:rsid w:val="00911F28"/>
    <w:rsid w:val="00912A44"/>
    <w:rsid w:val="00912F60"/>
    <w:rsid w:val="009132D4"/>
    <w:rsid w:val="00913650"/>
    <w:rsid w:val="00913CC2"/>
    <w:rsid w:val="00913EE1"/>
    <w:rsid w:val="00914424"/>
    <w:rsid w:val="009146FC"/>
    <w:rsid w:val="00914AEE"/>
    <w:rsid w:val="009152D9"/>
    <w:rsid w:val="00915550"/>
    <w:rsid w:val="00915DFB"/>
    <w:rsid w:val="009162DF"/>
    <w:rsid w:val="00916429"/>
    <w:rsid w:val="0091686C"/>
    <w:rsid w:val="00916C4F"/>
    <w:rsid w:val="00916D30"/>
    <w:rsid w:val="00916EB3"/>
    <w:rsid w:val="0091702E"/>
    <w:rsid w:val="00917348"/>
    <w:rsid w:val="00917F5E"/>
    <w:rsid w:val="009202F6"/>
    <w:rsid w:val="009204C4"/>
    <w:rsid w:val="009205CE"/>
    <w:rsid w:val="00921306"/>
    <w:rsid w:val="00921502"/>
    <w:rsid w:val="009216E8"/>
    <w:rsid w:val="0092193B"/>
    <w:rsid w:val="00922079"/>
    <w:rsid w:val="009227DF"/>
    <w:rsid w:val="0092289C"/>
    <w:rsid w:val="00922FD2"/>
    <w:rsid w:val="0092304E"/>
    <w:rsid w:val="00923086"/>
    <w:rsid w:val="00923906"/>
    <w:rsid w:val="0092411C"/>
    <w:rsid w:val="009241B1"/>
    <w:rsid w:val="00924ECF"/>
    <w:rsid w:val="00925206"/>
    <w:rsid w:val="00925F74"/>
    <w:rsid w:val="0092667F"/>
    <w:rsid w:val="00926ECA"/>
    <w:rsid w:val="0092708F"/>
    <w:rsid w:val="00927317"/>
    <w:rsid w:val="00927750"/>
    <w:rsid w:val="00927F20"/>
    <w:rsid w:val="0093042C"/>
    <w:rsid w:val="0093060F"/>
    <w:rsid w:val="00930A59"/>
    <w:rsid w:val="00930B9D"/>
    <w:rsid w:val="00930EEE"/>
    <w:rsid w:val="00931082"/>
    <w:rsid w:val="00931092"/>
    <w:rsid w:val="009312AF"/>
    <w:rsid w:val="009312B5"/>
    <w:rsid w:val="009314C7"/>
    <w:rsid w:val="0093181D"/>
    <w:rsid w:val="0093196F"/>
    <w:rsid w:val="009322AE"/>
    <w:rsid w:val="009322D4"/>
    <w:rsid w:val="00932457"/>
    <w:rsid w:val="00932794"/>
    <w:rsid w:val="00932BB6"/>
    <w:rsid w:val="00933E88"/>
    <w:rsid w:val="009351EC"/>
    <w:rsid w:val="0093524C"/>
    <w:rsid w:val="009354AC"/>
    <w:rsid w:val="0093573F"/>
    <w:rsid w:val="009358DF"/>
    <w:rsid w:val="00935A07"/>
    <w:rsid w:val="00936817"/>
    <w:rsid w:val="00936852"/>
    <w:rsid w:val="00936A11"/>
    <w:rsid w:val="00937163"/>
    <w:rsid w:val="00937A93"/>
    <w:rsid w:val="009401F9"/>
    <w:rsid w:val="00940252"/>
    <w:rsid w:val="00940BEE"/>
    <w:rsid w:val="00940C51"/>
    <w:rsid w:val="00940E95"/>
    <w:rsid w:val="0094129C"/>
    <w:rsid w:val="00941A51"/>
    <w:rsid w:val="00941B4B"/>
    <w:rsid w:val="00941DAC"/>
    <w:rsid w:val="009422AE"/>
    <w:rsid w:val="009424E8"/>
    <w:rsid w:val="00942B2D"/>
    <w:rsid w:val="00942EAE"/>
    <w:rsid w:val="009431FF"/>
    <w:rsid w:val="0094342A"/>
    <w:rsid w:val="00943C4A"/>
    <w:rsid w:val="0094440D"/>
    <w:rsid w:val="00944424"/>
    <w:rsid w:val="0094462A"/>
    <w:rsid w:val="00944670"/>
    <w:rsid w:val="0094469F"/>
    <w:rsid w:val="00944CC4"/>
    <w:rsid w:val="00944DD4"/>
    <w:rsid w:val="00945552"/>
    <w:rsid w:val="00945C3B"/>
    <w:rsid w:val="009467F6"/>
    <w:rsid w:val="00946E58"/>
    <w:rsid w:val="009503F4"/>
    <w:rsid w:val="0095054F"/>
    <w:rsid w:val="009505CC"/>
    <w:rsid w:val="009507B0"/>
    <w:rsid w:val="009509B4"/>
    <w:rsid w:val="00951A86"/>
    <w:rsid w:val="00951D61"/>
    <w:rsid w:val="00952CA8"/>
    <w:rsid w:val="00952E9C"/>
    <w:rsid w:val="009531B2"/>
    <w:rsid w:val="00953225"/>
    <w:rsid w:val="00953870"/>
    <w:rsid w:val="009539E4"/>
    <w:rsid w:val="00953D2B"/>
    <w:rsid w:val="009540F7"/>
    <w:rsid w:val="009549CB"/>
    <w:rsid w:val="00954BDB"/>
    <w:rsid w:val="00954D8D"/>
    <w:rsid w:val="00954D9C"/>
    <w:rsid w:val="00955031"/>
    <w:rsid w:val="00955103"/>
    <w:rsid w:val="0095573B"/>
    <w:rsid w:val="009559D8"/>
    <w:rsid w:val="009560DD"/>
    <w:rsid w:val="00956348"/>
    <w:rsid w:val="00956F21"/>
    <w:rsid w:val="00956FEF"/>
    <w:rsid w:val="00957597"/>
    <w:rsid w:val="00957790"/>
    <w:rsid w:val="00957D6E"/>
    <w:rsid w:val="00960234"/>
    <w:rsid w:val="009602B6"/>
    <w:rsid w:val="009602D1"/>
    <w:rsid w:val="0096110F"/>
    <w:rsid w:val="009612A7"/>
    <w:rsid w:val="00961471"/>
    <w:rsid w:val="009614D0"/>
    <w:rsid w:val="0096153F"/>
    <w:rsid w:val="009616A3"/>
    <w:rsid w:val="009618B7"/>
    <w:rsid w:val="00961FE7"/>
    <w:rsid w:val="009624CE"/>
    <w:rsid w:val="00962792"/>
    <w:rsid w:val="00962A64"/>
    <w:rsid w:val="00962E42"/>
    <w:rsid w:val="00963347"/>
    <w:rsid w:val="0096397D"/>
    <w:rsid w:val="00963E0B"/>
    <w:rsid w:val="00963E63"/>
    <w:rsid w:val="009642CD"/>
    <w:rsid w:val="0096438D"/>
    <w:rsid w:val="009645A8"/>
    <w:rsid w:val="009648F7"/>
    <w:rsid w:val="009655BF"/>
    <w:rsid w:val="00965765"/>
    <w:rsid w:val="009658E7"/>
    <w:rsid w:val="00965E66"/>
    <w:rsid w:val="0096605F"/>
    <w:rsid w:val="0096653E"/>
    <w:rsid w:val="00966633"/>
    <w:rsid w:val="00966653"/>
    <w:rsid w:val="00966A51"/>
    <w:rsid w:val="00966FFE"/>
    <w:rsid w:val="00967193"/>
    <w:rsid w:val="009671EF"/>
    <w:rsid w:val="00967C52"/>
    <w:rsid w:val="00970030"/>
    <w:rsid w:val="00970246"/>
    <w:rsid w:val="00970C83"/>
    <w:rsid w:val="00970EEB"/>
    <w:rsid w:val="00971595"/>
    <w:rsid w:val="00971BB6"/>
    <w:rsid w:val="00971C5D"/>
    <w:rsid w:val="00971FDD"/>
    <w:rsid w:val="009729FD"/>
    <w:rsid w:val="00972FF1"/>
    <w:rsid w:val="00973024"/>
    <w:rsid w:val="009735AF"/>
    <w:rsid w:val="009735BC"/>
    <w:rsid w:val="00973E1B"/>
    <w:rsid w:val="00973F31"/>
    <w:rsid w:val="00974414"/>
    <w:rsid w:val="00974498"/>
    <w:rsid w:val="00974573"/>
    <w:rsid w:val="00974CDF"/>
    <w:rsid w:val="00975A40"/>
    <w:rsid w:val="00975D13"/>
    <w:rsid w:val="00975F7E"/>
    <w:rsid w:val="00975FC6"/>
    <w:rsid w:val="00976754"/>
    <w:rsid w:val="009769AB"/>
    <w:rsid w:val="00976A13"/>
    <w:rsid w:val="009778D0"/>
    <w:rsid w:val="009805AB"/>
    <w:rsid w:val="00980809"/>
    <w:rsid w:val="00980906"/>
    <w:rsid w:val="00980987"/>
    <w:rsid w:val="00981298"/>
    <w:rsid w:val="00981301"/>
    <w:rsid w:val="009817CB"/>
    <w:rsid w:val="00981929"/>
    <w:rsid w:val="0098208B"/>
    <w:rsid w:val="00982234"/>
    <w:rsid w:val="00982284"/>
    <w:rsid w:val="00982898"/>
    <w:rsid w:val="00982C84"/>
    <w:rsid w:val="00982FCA"/>
    <w:rsid w:val="00983015"/>
    <w:rsid w:val="0098322B"/>
    <w:rsid w:val="009836C1"/>
    <w:rsid w:val="00983EDB"/>
    <w:rsid w:val="00983F4F"/>
    <w:rsid w:val="00983FCF"/>
    <w:rsid w:val="00984094"/>
    <w:rsid w:val="009845D5"/>
    <w:rsid w:val="009847E0"/>
    <w:rsid w:val="00984992"/>
    <w:rsid w:val="0098578D"/>
    <w:rsid w:val="00985B7E"/>
    <w:rsid w:val="009866B4"/>
    <w:rsid w:val="00986B72"/>
    <w:rsid w:val="00986D54"/>
    <w:rsid w:val="00986EEE"/>
    <w:rsid w:val="0098780C"/>
    <w:rsid w:val="00987867"/>
    <w:rsid w:val="00987B88"/>
    <w:rsid w:val="009900E2"/>
    <w:rsid w:val="00990AC2"/>
    <w:rsid w:val="00990CC1"/>
    <w:rsid w:val="00991063"/>
    <w:rsid w:val="009910DC"/>
    <w:rsid w:val="00991773"/>
    <w:rsid w:val="00991F19"/>
    <w:rsid w:val="00992A96"/>
    <w:rsid w:val="00992B61"/>
    <w:rsid w:val="00992E27"/>
    <w:rsid w:val="009931A8"/>
    <w:rsid w:val="009931CC"/>
    <w:rsid w:val="009936B8"/>
    <w:rsid w:val="009938D4"/>
    <w:rsid w:val="00993D34"/>
    <w:rsid w:val="0099402C"/>
    <w:rsid w:val="0099411A"/>
    <w:rsid w:val="009941CF"/>
    <w:rsid w:val="009944F7"/>
    <w:rsid w:val="00994B4C"/>
    <w:rsid w:val="00994CFC"/>
    <w:rsid w:val="00995613"/>
    <w:rsid w:val="00995AD8"/>
    <w:rsid w:val="00995D68"/>
    <w:rsid w:val="00997722"/>
    <w:rsid w:val="00997F80"/>
    <w:rsid w:val="009A0394"/>
    <w:rsid w:val="009A0CAC"/>
    <w:rsid w:val="009A0E98"/>
    <w:rsid w:val="009A1123"/>
    <w:rsid w:val="009A12FB"/>
    <w:rsid w:val="009A14F5"/>
    <w:rsid w:val="009A1535"/>
    <w:rsid w:val="009A1541"/>
    <w:rsid w:val="009A1914"/>
    <w:rsid w:val="009A1AFF"/>
    <w:rsid w:val="009A2137"/>
    <w:rsid w:val="009A218D"/>
    <w:rsid w:val="009A26EC"/>
    <w:rsid w:val="009A2828"/>
    <w:rsid w:val="009A2886"/>
    <w:rsid w:val="009A301B"/>
    <w:rsid w:val="009A344A"/>
    <w:rsid w:val="009A355B"/>
    <w:rsid w:val="009A3757"/>
    <w:rsid w:val="009A3B1A"/>
    <w:rsid w:val="009A3D1A"/>
    <w:rsid w:val="009A3E83"/>
    <w:rsid w:val="009A42CC"/>
    <w:rsid w:val="009A4CD7"/>
    <w:rsid w:val="009A5C5B"/>
    <w:rsid w:val="009A5FAC"/>
    <w:rsid w:val="009A6235"/>
    <w:rsid w:val="009A6241"/>
    <w:rsid w:val="009A6460"/>
    <w:rsid w:val="009A64BC"/>
    <w:rsid w:val="009A66DB"/>
    <w:rsid w:val="009A6766"/>
    <w:rsid w:val="009A6CEF"/>
    <w:rsid w:val="009A6E9A"/>
    <w:rsid w:val="009A70F2"/>
    <w:rsid w:val="009A71C8"/>
    <w:rsid w:val="009A7930"/>
    <w:rsid w:val="009A7D64"/>
    <w:rsid w:val="009A7F93"/>
    <w:rsid w:val="009B06BC"/>
    <w:rsid w:val="009B08BE"/>
    <w:rsid w:val="009B13DA"/>
    <w:rsid w:val="009B15A6"/>
    <w:rsid w:val="009B16ED"/>
    <w:rsid w:val="009B1759"/>
    <w:rsid w:val="009B18A5"/>
    <w:rsid w:val="009B229F"/>
    <w:rsid w:val="009B22F9"/>
    <w:rsid w:val="009B2891"/>
    <w:rsid w:val="009B433C"/>
    <w:rsid w:val="009B435B"/>
    <w:rsid w:val="009B474E"/>
    <w:rsid w:val="009B487E"/>
    <w:rsid w:val="009B4AB1"/>
    <w:rsid w:val="009B4B86"/>
    <w:rsid w:val="009B4CA0"/>
    <w:rsid w:val="009B55A5"/>
    <w:rsid w:val="009B5B1E"/>
    <w:rsid w:val="009B5B50"/>
    <w:rsid w:val="009B5F19"/>
    <w:rsid w:val="009B679D"/>
    <w:rsid w:val="009B6B12"/>
    <w:rsid w:val="009B6C1F"/>
    <w:rsid w:val="009B6CCB"/>
    <w:rsid w:val="009B6D42"/>
    <w:rsid w:val="009B71EC"/>
    <w:rsid w:val="009B7410"/>
    <w:rsid w:val="009B750B"/>
    <w:rsid w:val="009B7CAA"/>
    <w:rsid w:val="009B7E33"/>
    <w:rsid w:val="009C06A2"/>
    <w:rsid w:val="009C074A"/>
    <w:rsid w:val="009C0A7F"/>
    <w:rsid w:val="009C1547"/>
    <w:rsid w:val="009C173D"/>
    <w:rsid w:val="009C1A78"/>
    <w:rsid w:val="009C297B"/>
    <w:rsid w:val="009C2DDF"/>
    <w:rsid w:val="009C394D"/>
    <w:rsid w:val="009C3AA6"/>
    <w:rsid w:val="009C3CC6"/>
    <w:rsid w:val="009C3CCF"/>
    <w:rsid w:val="009C3D2E"/>
    <w:rsid w:val="009C3EBF"/>
    <w:rsid w:val="009C3F00"/>
    <w:rsid w:val="009C3F15"/>
    <w:rsid w:val="009C4136"/>
    <w:rsid w:val="009C42F0"/>
    <w:rsid w:val="009C4C4A"/>
    <w:rsid w:val="009C4E41"/>
    <w:rsid w:val="009C4FC0"/>
    <w:rsid w:val="009C50CE"/>
    <w:rsid w:val="009C5397"/>
    <w:rsid w:val="009C558A"/>
    <w:rsid w:val="009C56DD"/>
    <w:rsid w:val="009C657A"/>
    <w:rsid w:val="009C662B"/>
    <w:rsid w:val="009C66E4"/>
    <w:rsid w:val="009C69C4"/>
    <w:rsid w:val="009C71EA"/>
    <w:rsid w:val="009C73EC"/>
    <w:rsid w:val="009C772C"/>
    <w:rsid w:val="009C77DC"/>
    <w:rsid w:val="009C7B6F"/>
    <w:rsid w:val="009C7BDC"/>
    <w:rsid w:val="009D0071"/>
    <w:rsid w:val="009D0440"/>
    <w:rsid w:val="009D18FD"/>
    <w:rsid w:val="009D266B"/>
    <w:rsid w:val="009D28D1"/>
    <w:rsid w:val="009D2A19"/>
    <w:rsid w:val="009D3431"/>
    <w:rsid w:val="009D3445"/>
    <w:rsid w:val="009D34B1"/>
    <w:rsid w:val="009D3B28"/>
    <w:rsid w:val="009D3D18"/>
    <w:rsid w:val="009D3F2E"/>
    <w:rsid w:val="009D4080"/>
    <w:rsid w:val="009D45C5"/>
    <w:rsid w:val="009D4F07"/>
    <w:rsid w:val="009D5018"/>
    <w:rsid w:val="009D5228"/>
    <w:rsid w:val="009D5503"/>
    <w:rsid w:val="009D5A6C"/>
    <w:rsid w:val="009D5AB5"/>
    <w:rsid w:val="009D5F5B"/>
    <w:rsid w:val="009D6192"/>
    <w:rsid w:val="009D61EF"/>
    <w:rsid w:val="009D6271"/>
    <w:rsid w:val="009D6CB1"/>
    <w:rsid w:val="009D6DED"/>
    <w:rsid w:val="009D7230"/>
    <w:rsid w:val="009D7E9F"/>
    <w:rsid w:val="009E0170"/>
    <w:rsid w:val="009E05B5"/>
    <w:rsid w:val="009E0A50"/>
    <w:rsid w:val="009E0ABF"/>
    <w:rsid w:val="009E10BF"/>
    <w:rsid w:val="009E1862"/>
    <w:rsid w:val="009E1A06"/>
    <w:rsid w:val="009E1BDE"/>
    <w:rsid w:val="009E2221"/>
    <w:rsid w:val="009E25B2"/>
    <w:rsid w:val="009E26BA"/>
    <w:rsid w:val="009E2844"/>
    <w:rsid w:val="009E2888"/>
    <w:rsid w:val="009E2A42"/>
    <w:rsid w:val="009E3398"/>
    <w:rsid w:val="009E4BF9"/>
    <w:rsid w:val="009E53EB"/>
    <w:rsid w:val="009E53F5"/>
    <w:rsid w:val="009E53FC"/>
    <w:rsid w:val="009E5809"/>
    <w:rsid w:val="009E5A2F"/>
    <w:rsid w:val="009E61D2"/>
    <w:rsid w:val="009E62D0"/>
    <w:rsid w:val="009E659D"/>
    <w:rsid w:val="009E6836"/>
    <w:rsid w:val="009E6906"/>
    <w:rsid w:val="009E6D28"/>
    <w:rsid w:val="009E71F9"/>
    <w:rsid w:val="009E7655"/>
    <w:rsid w:val="009F05F6"/>
    <w:rsid w:val="009F06F2"/>
    <w:rsid w:val="009F0A48"/>
    <w:rsid w:val="009F1480"/>
    <w:rsid w:val="009F179D"/>
    <w:rsid w:val="009F182E"/>
    <w:rsid w:val="009F1BCB"/>
    <w:rsid w:val="009F2584"/>
    <w:rsid w:val="009F26D5"/>
    <w:rsid w:val="009F2845"/>
    <w:rsid w:val="009F2BC3"/>
    <w:rsid w:val="009F32F9"/>
    <w:rsid w:val="009F423D"/>
    <w:rsid w:val="009F4863"/>
    <w:rsid w:val="009F4ABF"/>
    <w:rsid w:val="009F4FCA"/>
    <w:rsid w:val="009F510A"/>
    <w:rsid w:val="009F52BE"/>
    <w:rsid w:val="009F58EE"/>
    <w:rsid w:val="009F59B6"/>
    <w:rsid w:val="009F5AD9"/>
    <w:rsid w:val="009F6284"/>
    <w:rsid w:val="009F6B71"/>
    <w:rsid w:val="009F6C2A"/>
    <w:rsid w:val="009F74F5"/>
    <w:rsid w:val="009F7580"/>
    <w:rsid w:val="009F7C22"/>
    <w:rsid w:val="00A00ABE"/>
    <w:rsid w:val="00A00B32"/>
    <w:rsid w:val="00A0175A"/>
    <w:rsid w:val="00A01C3E"/>
    <w:rsid w:val="00A01CD2"/>
    <w:rsid w:val="00A02841"/>
    <w:rsid w:val="00A029F9"/>
    <w:rsid w:val="00A02BFB"/>
    <w:rsid w:val="00A02D83"/>
    <w:rsid w:val="00A02FBB"/>
    <w:rsid w:val="00A0335C"/>
    <w:rsid w:val="00A0341B"/>
    <w:rsid w:val="00A03852"/>
    <w:rsid w:val="00A04543"/>
    <w:rsid w:val="00A04B29"/>
    <w:rsid w:val="00A04CAD"/>
    <w:rsid w:val="00A05C54"/>
    <w:rsid w:val="00A05D53"/>
    <w:rsid w:val="00A06161"/>
    <w:rsid w:val="00A061EC"/>
    <w:rsid w:val="00A0636C"/>
    <w:rsid w:val="00A06868"/>
    <w:rsid w:val="00A06F5B"/>
    <w:rsid w:val="00A07185"/>
    <w:rsid w:val="00A073D3"/>
    <w:rsid w:val="00A0794E"/>
    <w:rsid w:val="00A07A2C"/>
    <w:rsid w:val="00A07D06"/>
    <w:rsid w:val="00A07D0A"/>
    <w:rsid w:val="00A07D5D"/>
    <w:rsid w:val="00A10243"/>
    <w:rsid w:val="00A1092F"/>
    <w:rsid w:val="00A10FAE"/>
    <w:rsid w:val="00A110B2"/>
    <w:rsid w:val="00A111F1"/>
    <w:rsid w:val="00A11357"/>
    <w:rsid w:val="00A11844"/>
    <w:rsid w:val="00A11B9D"/>
    <w:rsid w:val="00A12232"/>
    <w:rsid w:val="00A12518"/>
    <w:rsid w:val="00A1282F"/>
    <w:rsid w:val="00A12AF8"/>
    <w:rsid w:val="00A13586"/>
    <w:rsid w:val="00A13820"/>
    <w:rsid w:val="00A13A2B"/>
    <w:rsid w:val="00A14118"/>
    <w:rsid w:val="00A148B8"/>
    <w:rsid w:val="00A14B4F"/>
    <w:rsid w:val="00A150CC"/>
    <w:rsid w:val="00A158EF"/>
    <w:rsid w:val="00A1635A"/>
    <w:rsid w:val="00A16797"/>
    <w:rsid w:val="00A167DD"/>
    <w:rsid w:val="00A16A5D"/>
    <w:rsid w:val="00A16BC4"/>
    <w:rsid w:val="00A16D44"/>
    <w:rsid w:val="00A16F62"/>
    <w:rsid w:val="00A171EC"/>
    <w:rsid w:val="00A17223"/>
    <w:rsid w:val="00A1795B"/>
    <w:rsid w:val="00A2029A"/>
    <w:rsid w:val="00A20B02"/>
    <w:rsid w:val="00A21342"/>
    <w:rsid w:val="00A21AF3"/>
    <w:rsid w:val="00A21E65"/>
    <w:rsid w:val="00A22159"/>
    <w:rsid w:val="00A22313"/>
    <w:rsid w:val="00A227C6"/>
    <w:rsid w:val="00A23817"/>
    <w:rsid w:val="00A23C08"/>
    <w:rsid w:val="00A24173"/>
    <w:rsid w:val="00A24531"/>
    <w:rsid w:val="00A24887"/>
    <w:rsid w:val="00A2506B"/>
    <w:rsid w:val="00A2557F"/>
    <w:rsid w:val="00A26504"/>
    <w:rsid w:val="00A2658A"/>
    <w:rsid w:val="00A26841"/>
    <w:rsid w:val="00A26843"/>
    <w:rsid w:val="00A26905"/>
    <w:rsid w:val="00A26BFD"/>
    <w:rsid w:val="00A27101"/>
    <w:rsid w:val="00A27F20"/>
    <w:rsid w:val="00A27F71"/>
    <w:rsid w:val="00A30027"/>
    <w:rsid w:val="00A30062"/>
    <w:rsid w:val="00A30516"/>
    <w:rsid w:val="00A305C0"/>
    <w:rsid w:val="00A305F9"/>
    <w:rsid w:val="00A3069B"/>
    <w:rsid w:val="00A306AB"/>
    <w:rsid w:val="00A309E0"/>
    <w:rsid w:val="00A31348"/>
    <w:rsid w:val="00A319D4"/>
    <w:rsid w:val="00A31BC9"/>
    <w:rsid w:val="00A31D17"/>
    <w:rsid w:val="00A32121"/>
    <w:rsid w:val="00A32193"/>
    <w:rsid w:val="00A3229A"/>
    <w:rsid w:val="00A32B3B"/>
    <w:rsid w:val="00A33C66"/>
    <w:rsid w:val="00A34325"/>
    <w:rsid w:val="00A344BD"/>
    <w:rsid w:val="00A34CAC"/>
    <w:rsid w:val="00A3500C"/>
    <w:rsid w:val="00A3543C"/>
    <w:rsid w:val="00A3553A"/>
    <w:rsid w:val="00A35981"/>
    <w:rsid w:val="00A35BFB"/>
    <w:rsid w:val="00A35CF9"/>
    <w:rsid w:val="00A36331"/>
    <w:rsid w:val="00A36959"/>
    <w:rsid w:val="00A36E29"/>
    <w:rsid w:val="00A37158"/>
    <w:rsid w:val="00A37A68"/>
    <w:rsid w:val="00A400B2"/>
    <w:rsid w:val="00A403FF"/>
    <w:rsid w:val="00A4052D"/>
    <w:rsid w:val="00A40D71"/>
    <w:rsid w:val="00A40E65"/>
    <w:rsid w:val="00A41526"/>
    <w:rsid w:val="00A419BD"/>
    <w:rsid w:val="00A419C4"/>
    <w:rsid w:val="00A41DCC"/>
    <w:rsid w:val="00A42852"/>
    <w:rsid w:val="00A43683"/>
    <w:rsid w:val="00A43C72"/>
    <w:rsid w:val="00A441AF"/>
    <w:rsid w:val="00A446F4"/>
    <w:rsid w:val="00A44750"/>
    <w:rsid w:val="00A45714"/>
    <w:rsid w:val="00A45812"/>
    <w:rsid w:val="00A45A03"/>
    <w:rsid w:val="00A463B0"/>
    <w:rsid w:val="00A46844"/>
    <w:rsid w:val="00A46925"/>
    <w:rsid w:val="00A46B8A"/>
    <w:rsid w:val="00A46F07"/>
    <w:rsid w:val="00A472A4"/>
    <w:rsid w:val="00A47A97"/>
    <w:rsid w:val="00A47B67"/>
    <w:rsid w:val="00A47DC7"/>
    <w:rsid w:val="00A50AC6"/>
    <w:rsid w:val="00A5105B"/>
    <w:rsid w:val="00A5151A"/>
    <w:rsid w:val="00A51AFB"/>
    <w:rsid w:val="00A51C51"/>
    <w:rsid w:val="00A5257D"/>
    <w:rsid w:val="00A5281A"/>
    <w:rsid w:val="00A531FA"/>
    <w:rsid w:val="00A5356D"/>
    <w:rsid w:val="00A53867"/>
    <w:rsid w:val="00A53AC6"/>
    <w:rsid w:val="00A53CCA"/>
    <w:rsid w:val="00A5436A"/>
    <w:rsid w:val="00A54BBE"/>
    <w:rsid w:val="00A554F5"/>
    <w:rsid w:val="00A55A02"/>
    <w:rsid w:val="00A55EA9"/>
    <w:rsid w:val="00A56410"/>
    <w:rsid w:val="00A57070"/>
    <w:rsid w:val="00A5721E"/>
    <w:rsid w:val="00A57454"/>
    <w:rsid w:val="00A57599"/>
    <w:rsid w:val="00A5759A"/>
    <w:rsid w:val="00A57636"/>
    <w:rsid w:val="00A578B8"/>
    <w:rsid w:val="00A57B45"/>
    <w:rsid w:val="00A57E14"/>
    <w:rsid w:val="00A57E8A"/>
    <w:rsid w:val="00A57F97"/>
    <w:rsid w:val="00A57FB0"/>
    <w:rsid w:val="00A602F7"/>
    <w:rsid w:val="00A603A4"/>
    <w:rsid w:val="00A606BC"/>
    <w:rsid w:val="00A609B1"/>
    <w:rsid w:val="00A60BA8"/>
    <w:rsid w:val="00A60DF2"/>
    <w:rsid w:val="00A6107F"/>
    <w:rsid w:val="00A61114"/>
    <w:rsid w:val="00A619D2"/>
    <w:rsid w:val="00A61DC5"/>
    <w:rsid w:val="00A62381"/>
    <w:rsid w:val="00A62F23"/>
    <w:rsid w:val="00A62FEB"/>
    <w:rsid w:val="00A630D5"/>
    <w:rsid w:val="00A6390D"/>
    <w:rsid w:val="00A63A68"/>
    <w:rsid w:val="00A63CCC"/>
    <w:rsid w:val="00A63E05"/>
    <w:rsid w:val="00A64409"/>
    <w:rsid w:val="00A64617"/>
    <w:rsid w:val="00A646C9"/>
    <w:rsid w:val="00A649FA"/>
    <w:rsid w:val="00A64A65"/>
    <w:rsid w:val="00A64DFF"/>
    <w:rsid w:val="00A65D7D"/>
    <w:rsid w:val="00A65EE7"/>
    <w:rsid w:val="00A66027"/>
    <w:rsid w:val="00A66070"/>
    <w:rsid w:val="00A66754"/>
    <w:rsid w:val="00A66BA6"/>
    <w:rsid w:val="00A66C3C"/>
    <w:rsid w:val="00A66D98"/>
    <w:rsid w:val="00A67415"/>
    <w:rsid w:val="00A70389"/>
    <w:rsid w:val="00A7043C"/>
    <w:rsid w:val="00A7074A"/>
    <w:rsid w:val="00A70772"/>
    <w:rsid w:val="00A70B37"/>
    <w:rsid w:val="00A70F26"/>
    <w:rsid w:val="00A710E1"/>
    <w:rsid w:val="00A711AA"/>
    <w:rsid w:val="00A71A07"/>
    <w:rsid w:val="00A71A2F"/>
    <w:rsid w:val="00A72660"/>
    <w:rsid w:val="00A726A1"/>
    <w:rsid w:val="00A7282B"/>
    <w:rsid w:val="00A72D36"/>
    <w:rsid w:val="00A72DC9"/>
    <w:rsid w:val="00A73D96"/>
    <w:rsid w:val="00A73FF8"/>
    <w:rsid w:val="00A74050"/>
    <w:rsid w:val="00A74470"/>
    <w:rsid w:val="00A74C3C"/>
    <w:rsid w:val="00A74D2A"/>
    <w:rsid w:val="00A74F02"/>
    <w:rsid w:val="00A75219"/>
    <w:rsid w:val="00A756FB"/>
    <w:rsid w:val="00A75B5B"/>
    <w:rsid w:val="00A75C93"/>
    <w:rsid w:val="00A7623B"/>
    <w:rsid w:val="00A7663D"/>
    <w:rsid w:val="00A7664E"/>
    <w:rsid w:val="00A768D2"/>
    <w:rsid w:val="00A76ACE"/>
    <w:rsid w:val="00A76B38"/>
    <w:rsid w:val="00A77868"/>
    <w:rsid w:val="00A77FE1"/>
    <w:rsid w:val="00A8016D"/>
    <w:rsid w:val="00A803D9"/>
    <w:rsid w:val="00A81465"/>
    <w:rsid w:val="00A815E7"/>
    <w:rsid w:val="00A81F64"/>
    <w:rsid w:val="00A820AA"/>
    <w:rsid w:val="00A82C90"/>
    <w:rsid w:val="00A82CB4"/>
    <w:rsid w:val="00A83A3B"/>
    <w:rsid w:val="00A83A7D"/>
    <w:rsid w:val="00A83CE1"/>
    <w:rsid w:val="00A841F4"/>
    <w:rsid w:val="00A8450D"/>
    <w:rsid w:val="00A85493"/>
    <w:rsid w:val="00A85B3C"/>
    <w:rsid w:val="00A85BCC"/>
    <w:rsid w:val="00A85CDA"/>
    <w:rsid w:val="00A86043"/>
    <w:rsid w:val="00A86363"/>
    <w:rsid w:val="00A87CD4"/>
    <w:rsid w:val="00A901B2"/>
    <w:rsid w:val="00A90810"/>
    <w:rsid w:val="00A90C8E"/>
    <w:rsid w:val="00A90FB9"/>
    <w:rsid w:val="00A91302"/>
    <w:rsid w:val="00A914A1"/>
    <w:rsid w:val="00A91720"/>
    <w:rsid w:val="00A91E7F"/>
    <w:rsid w:val="00A91EE8"/>
    <w:rsid w:val="00A92120"/>
    <w:rsid w:val="00A928DA"/>
    <w:rsid w:val="00A92DF3"/>
    <w:rsid w:val="00A93149"/>
    <w:rsid w:val="00A93425"/>
    <w:rsid w:val="00A946DB"/>
    <w:rsid w:val="00A947AB"/>
    <w:rsid w:val="00A9504D"/>
    <w:rsid w:val="00A9517F"/>
    <w:rsid w:val="00A95962"/>
    <w:rsid w:val="00A95BCD"/>
    <w:rsid w:val="00A9614D"/>
    <w:rsid w:val="00A968F7"/>
    <w:rsid w:val="00A969E5"/>
    <w:rsid w:val="00A96DB2"/>
    <w:rsid w:val="00A9720F"/>
    <w:rsid w:val="00A97213"/>
    <w:rsid w:val="00A9735A"/>
    <w:rsid w:val="00A97518"/>
    <w:rsid w:val="00A97573"/>
    <w:rsid w:val="00A97BE5"/>
    <w:rsid w:val="00A97CF8"/>
    <w:rsid w:val="00AA0041"/>
    <w:rsid w:val="00AA0161"/>
    <w:rsid w:val="00AA04FF"/>
    <w:rsid w:val="00AA106A"/>
    <w:rsid w:val="00AA15E3"/>
    <w:rsid w:val="00AA1E27"/>
    <w:rsid w:val="00AA2435"/>
    <w:rsid w:val="00AA273B"/>
    <w:rsid w:val="00AA2CED"/>
    <w:rsid w:val="00AA3628"/>
    <w:rsid w:val="00AA3812"/>
    <w:rsid w:val="00AA3B5F"/>
    <w:rsid w:val="00AA3EBF"/>
    <w:rsid w:val="00AA40B4"/>
    <w:rsid w:val="00AA43D2"/>
    <w:rsid w:val="00AA49D1"/>
    <w:rsid w:val="00AA4C37"/>
    <w:rsid w:val="00AA513D"/>
    <w:rsid w:val="00AA567D"/>
    <w:rsid w:val="00AA5DFD"/>
    <w:rsid w:val="00AA5F18"/>
    <w:rsid w:val="00AA5F70"/>
    <w:rsid w:val="00AA60FD"/>
    <w:rsid w:val="00AA668B"/>
    <w:rsid w:val="00AA66BD"/>
    <w:rsid w:val="00AA6876"/>
    <w:rsid w:val="00AA68F0"/>
    <w:rsid w:val="00AA714C"/>
    <w:rsid w:val="00AA7606"/>
    <w:rsid w:val="00AA7705"/>
    <w:rsid w:val="00AA7826"/>
    <w:rsid w:val="00AA7EAA"/>
    <w:rsid w:val="00AB0508"/>
    <w:rsid w:val="00AB059A"/>
    <w:rsid w:val="00AB0952"/>
    <w:rsid w:val="00AB09F6"/>
    <w:rsid w:val="00AB0A2D"/>
    <w:rsid w:val="00AB113A"/>
    <w:rsid w:val="00AB1243"/>
    <w:rsid w:val="00AB12BF"/>
    <w:rsid w:val="00AB14F8"/>
    <w:rsid w:val="00AB173D"/>
    <w:rsid w:val="00AB1803"/>
    <w:rsid w:val="00AB187B"/>
    <w:rsid w:val="00AB1E96"/>
    <w:rsid w:val="00AB1F29"/>
    <w:rsid w:val="00AB20BC"/>
    <w:rsid w:val="00AB2624"/>
    <w:rsid w:val="00AB2CEF"/>
    <w:rsid w:val="00AB2DDA"/>
    <w:rsid w:val="00AB3476"/>
    <w:rsid w:val="00AB3DE9"/>
    <w:rsid w:val="00AB3F52"/>
    <w:rsid w:val="00AB4216"/>
    <w:rsid w:val="00AB42F5"/>
    <w:rsid w:val="00AB43F9"/>
    <w:rsid w:val="00AB5101"/>
    <w:rsid w:val="00AB5C82"/>
    <w:rsid w:val="00AB65FA"/>
    <w:rsid w:val="00AB68E7"/>
    <w:rsid w:val="00AB6918"/>
    <w:rsid w:val="00AB7285"/>
    <w:rsid w:val="00AB72B1"/>
    <w:rsid w:val="00AB7A59"/>
    <w:rsid w:val="00AB7BDF"/>
    <w:rsid w:val="00AB7E0D"/>
    <w:rsid w:val="00AB7E63"/>
    <w:rsid w:val="00AC1610"/>
    <w:rsid w:val="00AC16DB"/>
    <w:rsid w:val="00AC1D69"/>
    <w:rsid w:val="00AC1F99"/>
    <w:rsid w:val="00AC208F"/>
    <w:rsid w:val="00AC2122"/>
    <w:rsid w:val="00AC2910"/>
    <w:rsid w:val="00AC2A66"/>
    <w:rsid w:val="00AC2AFC"/>
    <w:rsid w:val="00AC3474"/>
    <w:rsid w:val="00AC354D"/>
    <w:rsid w:val="00AC3759"/>
    <w:rsid w:val="00AC3803"/>
    <w:rsid w:val="00AC3BB2"/>
    <w:rsid w:val="00AC484F"/>
    <w:rsid w:val="00AC53CB"/>
    <w:rsid w:val="00AC5824"/>
    <w:rsid w:val="00AC5AC8"/>
    <w:rsid w:val="00AC6A16"/>
    <w:rsid w:val="00AC6CD7"/>
    <w:rsid w:val="00AC7557"/>
    <w:rsid w:val="00AC779E"/>
    <w:rsid w:val="00AC780F"/>
    <w:rsid w:val="00AC7825"/>
    <w:rsid w:val="00AC7ACA"/>
    <w:rsid w:val="00AC7D7F"/>
    <w:rsid w:val="00AD09B5"/>
    <w:rsid w:val="00AD0D0E"/>
    <w:rsid w:val="00AD1177"/>
    <w:rsid w:val="00AD1F10"/>
    <w:rsid w:val="00AD221E"/>
    <w:rsid w:val="00AD23C2"/>
    <w:rsid w:val="00AD27B4"/>
    <w:rsid w:val="00AD2A11"/>
    <w:rsid w:val="00AD2E25"/>
    <w:rsid w:val="00AD3532"/>
    <w:rsid w:val="00AD354E"/>
    <w:rsid w:val="00AD382F"/>
    <w:rsid w:val="00AD3A87"/>
    <w:rsid w:val="00AD3B3B"/>
    <w:rsid w:val="00AD3B4E"/>
    <w:rsid w:val="00AD4265"/>
    <w:rsid w:val="00AD44CA"/>
    <w:rsid w:val="00AD489C"/>
    <w:rsid w:val="00AD4A8A"/>
    <w:rsid w:val="00AD4BA1"/>
    <w:rsid w:val="00AD525E"/>
    <w:rsid w:val="00AD5299"/>
    <w:rsid w:val="00AD5460"/>
    <w:rsid w:val="00AD5C6D"/>
    <w:rsid w:val="00AD5DE7"/>
    <w:rsid w:val="00AD6510"/>
    <w:rsid w:val="00AD657E"/>
    <w:rsid w:val="00AD67C0"/>
    <w:rsid w:val="00AD7014"/>
    <w:rsid w:val="00AD71DF"/>
    <w:rsid w:val="00AD7C7F"/>
    <w:rsid w:val="00AE0D24"/>
    <w:rsid w:val="00AE0E74"/>
    <w:rsid w:val="00AE1081"/>
    <w:rsid w:val="00AE12F6"/>
    <w:rsid w:val="00AE1760"/>
    <w:rsid w:val="00AE176F"/>
    <w:rsid w:val="00AE1815"/>
    <w:rsid w:val="00AE1AB5"/>
    <w:rsid w:val="00AE1BDA"/>
    <w:rsid w:val="00AE25A0"/>
    <w:rsid w:val="00AE2E51"/>
    <w:rsid w:val="00AE2EC6"/>
    <w:rsid w:val="00AE30B1"/>
    <w:rsid w:val="00AE3441"/>
    <w:rsid w:val="00AE3487"/>
    <w:rsid w:val="00AE37D5"/>
    <w:rsid w:val="00AE3C77"/>
    <w:rsid w:val="00AE3F00"/>
    <w:rsid w:val="00AE4117"/>
    <w:rsid w:val="00AE44B0"/>
    <w:rsid w:val="00AE4621"/>
    <w:rsid w:val="00AE4671"/>
    <w:rsid w:val="00AE49A1"/>
    <w:rsid w:val="00AE4DA0"/>
    <w:rsid w:val="00AE5099"/>
    <w:rsid w:val="00AE5351"/>
    <w:rsid w:val="00AE53DC"/>
    <w:rsid w:val="00AE5762"/>
    <w:rsid w:val="00AE588B"/>
    <w:rsid w:val="00AE5A03"/>
    <w:rsid w:val="00AE5FC3"/>
    <w:rsid w:val="00AE61E2"/>
    <w:rsid w:val="00AE6500"/>
    <w:rsid w:val="00AE6562"/>
    <w:rsid w:val="00AE66BA"/>
    <w:rsid w:val="00AE6A0B"/>
    <w:rsid w:val="00AE7032"/>
    <w:rsid w:val="00AE7260"/>
    <w:rsid w:val="00AE7329"/>
    <w:rsid w:val="00AE7C3D"/>
    <w:rsid w:val="00AF056C"/>
    <w:rsid w:val="00AF0961"/>
    <w:rsid w:val="00AF0E3E"/>
    <w:rsid w:val="00AF0EAB"/>
    <w:rsid w:val="00AF102C"/>
    <w:rsid w:val="00AF10C5"/>
    <w:rsid w:val="00AF18A6"/>
    <w:rsid w:val="00AF1EDC"/>
    <w:rsid w:val="00AF203E"/>
    <w:rsid w:val="00AF242B"/>
    <w:rsid w:val="00AF2CD7"/>
    <w:rsid w:val="00AF3049"/>
    <w:rsid w:val="00AF323A"/>
    <w:rsid w:val="00AF3290"/>
    <w:rsid w:val="00AF3312"/>
    <w:rsid w:val="00AF3605"/>
    <w:rsid w:val="00AF428F"/>
    <w:rsid w:val="00AF56DF"/>
    <w:rsid w:val="00AF6097"/>
    <w:rsid w:val="00AF62B6"/>
    <w:rsid w:val="00AF62F1"/>
    <w:rsid w:val="00AF633F"/>
    <w:rsid w:val="00AF660B"/>
    <w:rsid w:val="00AF670C"/>
    <w:rsid w:val="00AF67F8"/>
    <w:rsid w:val="00AF6CAB"/>
    <w:rsid w:val="00AF6EDD"/>
    <w:rsid w:val="00AF72F4"/>
    <w:rsid w:val="00AF7FB2"/>
    <w:rsid w:val="00B0006B"/>
    <w:rsid w:val="00B002A6"/>
    <w:rsid w:val="00B003F1"/>
    <w:rsid w:val="00B00732"/>
    <w:rsid w:val="00B0079A"/>
    <w:rsid w:val="00B01033"/>
    <w:rsid w:val="00B01403"/>
    <w:rsid w:val="00B01EA2"/>
    <w:rsid w:val="00B02080"/>
    <w:rsid w:val="00B02D0E"/>
    <w:rsid w:val="00B02D84"/>
    <w:rsid w:val="00B02FD9"/>
    <w:rsid w:val="00B030CD"/>
    <w:rsid w:val="00B0338F"/>
    <w:rsid w:val="00B03987"/>
    <w:rsid w:val="00B03FC9"/>
    <w:rsid w:val="00B04903"/>
    <w:rsid w:val="00B04A71"/>
    <w:rsid w:val="00B04B46"/>
    <w:rsid w:val="00B04C1B"/>
    <w:rsid w:val="00B050BB"/>
    <w:rsid w:val="00B050C8"/>
    <w:rsid w:val="00B05745"/>
    <w:rsid w:val="00B05848"/>
    <w:rsid w:val="00B05A34"/>
    <w:rsid w:val="00B05D14"/>
    <w:rsid w:val="00B064C0"/>
    <w:rsid w:val="00B0655C"/>
    <w:rsid w:val="00B06B20"/>
    <w:rsid w:val="00B06D68"/>
    <w:rsid w:val="00B06FEC"/>
    <w:rsid w:val="00B0772C"/>
    <w:rsid w:val="00B07A77"/>
    <w:rsid w:val="00B07C79"/>
    <w:rsid w:val="00B1020A"/>
    <w:rsid w:val="00B105D1"/>
    <w:rsid w:val="00B1071C"/>
    <w:rsid w:val="00B10D3D"/>
    <w:rsid w:val="00B11411"/>
    <w:rsid w:val="00B11439"/>
    <w:rsid w:val="00B11659"/>
    <w:rsid w:val="00B11B0C"/>
    <w:rsid w:val="00B11B96"/>
    <w:rsid w:val="00B11D41"/>
    <w:rsid w:val="00B11EE0"/>
    <w:rsid w:val="00B122F9"/>
    <w:rsid w:val="00B1257B"/>
    <w:rsid w:val="00B12D76"/>
    <w:rsid w:val="00B1316F"/>
    <w:rsid w:val="00B139CA"/>
    <w:rsid w:val="00B14067"/>
    <w:rsid w:val="00B14A11"/>
    <w:rsid w:val="00B14EAF"/>
    <w:rsid w:val="00B15173"/>
    <w:rsid w:val="00B15E0F"/>
    <w:rsid w:val="00B16290"/>
    <w:rsid w:val="00B169B4"/>
    <w:rsid w:val="00B16CFF"/>
    <w:rsid w:val="00B16E4F"/>
    <w:rsid w:val="00B16E89"/>
    <w:rsid w:val="00B17582"/>
    <w:rsid w:val="00B2039C"/>
    <w:rsid w:val="00B2062E"/>
    <w:rsid w:val="00B20BB4"/>
    <w:rsid w:val="00B2160D"/>
    <w:rsid w:val="00B218E7"/>
    <w:rsid w:val="00B21AB5"/>
    <w:rsid w:val="00B21BDB"/>
    <w:rsid w:val="00B21DB7"/>
    <w:rsid w:val="00B22B78"/>
    <w:rsid w:val="00B22CE4"/>
    <w:rsid w:val="00B23575"/>
    <w:rsid w:val="00B235B0"/>
    <w:rsid w:val="00B23F3C"/>
    <w:rsid w:val="00B24346"/>
    <w:rsid w:val="00B24994"/>
    <w:rsid w:val="00B249D6"/>
    <w:rsid w:val="00B24A44"/>
    <w:rsid w:val="00B24C8A"/>
    <w:rsid w:val="00B24D60"/>
    <w:rsid w:val="00B25156"/>
    <w:rsid w:val="00B251A5"/>
    <w:rsid w:val="00B252E6"/>
    <w:rsid w:val="00B25ACD"/>
    <w:rsid w:val="00B25D97"/>
    <w:rsid w:val="00B25E48"/>
    <w:rsid w:val="00B26085"/>
    <w:rsid w:val="00B261A6"/>
    <w:rsid w:val="00B263EE"/>
    <w:rsid w:val="00B265C8"/>
    <w:rsid w:val="00B2675E"/>
    <w:rsid w:val="00B26F6D"/>
    <w:rsid w:val="00B26FE0"/>
    <w:rsid w:val="00B26FFE"/>
    <w:rsid w:val="00B272CB"/>
    <w:rsid w:val="00B274CF"/>
    <w:rsid w:val="00B27760"/>
    <w:rsid w:val="00B27765"/>
    <w:rsid w:val="00B27907"/>
    <w:rsid w:val="00B279A9"/>
    <w:rsid w:val="00B27EA3"/>
    <w:rsid w:val="00B300CA"/>
    <w:rsid w:val="00B3048B"/>
    <w:rsid w:val="00B306B6"/>
    <w:rsid w:val="00B30B68"/>
    <w:rsid w:val="00B30EAA"/>
    <w:rsid w:val="00B3104A"/>
    <w:rsid w:val="00B3142F"/>
    <w:rsid w:val="00B318C8"/>
    <w:rsid w:val="00B3219F"/>
    <w:rsid w:val="00B32479"/>
    <w:rsid w:val="00B328D8"/>
    <w:rsid w:val="00B32A65"/>
    <w:rsid w:val="00B32B73"/>
    <w:rsid w:val="00B32C55"/>
    <w:rsid w:val="00B32D10"/>
    <w:rsid w:val="00B32E60"/>
    <w:rsid w:val="00B33145"/>
    <w:rsid w:val="00B33330"/>
    <w:rsid w:val="00B3397D"/>
    <w:rsid w:val="00B33D12"/>
    <w:rsid w:val="00B34B20"/>
    <w:rsid w:val="00B34D3D"/>
    <w:rsid w:val="00B34DBF"/>
    <w:rsid w:val="00B35B46"/>
    <w:rsid w:val="00B35EEE"/>
    <w:rsid w:val="00B35F47"/>
    <w:rsid w:val="00B35FE7"/>
    <w:rsid w:val="00B3631D"/>
    <w:rsid w:val="00B3671A"/>
    <w:rsid w:val="00B36995"/>
    <w:rsid w:val="00B3717C"/>
    <w:rsid w:val="00B37A13"/>
    <w:rsid w:val="00B37E23"/>
    <w:rsid w:val="00B406BA"/>
    <w:rsid w:val="00B40D22"/>
    <w:rsid w:val="00B41088"/>
    <w:rsid w:val="00B410D8"/>
    <w:rsid w:val="00B423D7"/>
    <w:rsid w:val="00B424F8"/>
    <w:rsid w:val="00B42769"/>
    <w:rsid w:val="00B428B3"/>
    <w:rsid w:val="00B429C9"/>
    <w:rsid w:val="00B436A2"/>
    <w:rsid w:val="00B43747"/>
    <w:rsid w:val="00B43813"/>
    <w:rsid w:val="00B44BD1"/>
    <w:rsid w:val="00B450C7"/>
    <w:rsid w:val="00B46050"/>
    <w:rsid w:val="00B462E0"/>
    <w:rsid w:val="00B475B8"/>
    <w:rsid w:val="00B47776"/>
    <w:rsid w:val="00B479FB"/>
    <w:rsid w:val="00B47F6B"/>
    <w:rsid w:val="00B47FC3"/>
    <w:rsid w:val="00B5046F"/>
    <w:rsid w:val="00B504C5"/>
    <w:rsid w:val="00B50C26"/>
    <w:rsid w:val="00B51CBA"/>
    <w:rsid w:val="00B52D50"/>
    <w:rsid w:val="00B53223"/>
    <w:rsid w:val="00B53856"/>
    <w:rsid w:val="00B53924"/>
    <w:rsid w:val="00B53B3C"/>
    <w:rsid w:val="00B53E38"/>
    <w:rsid w:val="00B53FD3"/>
    <w:rsid w:val="00B5450B"/>
    <w:rsid w:val="00B5455A"/>
    <w:rsid w:val="00B54906"/>
    <w:rsid w:val="00B550A8"/>
    <w:rsid w:val="00B556D5"/>
    <w:rsid w:val="00B55724"/>
    <w:rsid w:val="00B559A8"/>
    <w:rsid w:val="00B56BBC"/>
    <w:rsid w:val="00B56DA8"/>
    <w:rsid w:val="00B577C1"/>
    <w:rsid w:val="00B57C95"/>
    <w:rsid w:val="00B57D41"/>
    <w:rsid w:val="00B60053"/>
    <w:rsid w:val="00B602B9"/>
    <w:rsid w:val="00B6043A"/>
    <w:rsid w:val="00B6056C"/>
    <w:rsid w:val="00B60959"/>
    <w:rsid w:val="00B60D76"/>
    <w:rsid w:val="00B60FA2"/>
    <w:rsid w:val="00B60FA8"/>
    <w:rsid w:val="00B610A8"/>
    <w:rsid w:val="00B621F9"/>
    <w:rsid w:val="00B62327"/>
    <w:rsid w:val="00B6282C"/>
    <w:rsid w:val="00B62DD6"/>
    <w:rsid w:val="00B6331B"/>
    <w:rsid w:val="00B63599"/>
    <w:rsid w:val="00B64F8E"/>
    <w:rsid w:val="00B65061"/>
    <w:rsid w:val="00B65831"/>
    <w:rsid w:val="00B6605E"/>
    <w:rsid w:val="00B66793"/>
    <w:rsid w:val="00B670F2"/>
    <w:rsid w:val="00B671D4"/>
    <w:rsid w:val="00B7037E"/>
    <w:rsid w:val="00B712C0"/>
    <w:rsid w:val="00B712E6"/>
    <w:rsid w:val="00B7154D"/>
    <w:rsid w:val="00B71C57"/>
    <w:rsid w:val="00B725CF"/>
    <w:rsid w:val="00B72AEC"/>
    <w:rsid w:val="00B7334D"/>
    <w:rsid w:val="00B734BB"/>
    <w:rsid w:val="00B736E1"/>
    <w:rsid w:val="00B7393B"/>
    <w:rsid w:val="00B73A67"/>
    <w:rsid w:val="00B74309"/>
    <w:rsid w:val="00B7472F"/>
    <w:rsid w:val="00B74A34"/>
    <w:rsid w:val="00B74DFC"/>
    <w:rsid w:val="00B74E37"/>
    <w:rsid w:val="00B754D5"/>
    <w:rsid w:val="00B7573F"/>
    <w:rsid w:val="00B75915"/>
    <w:rsid w:val="00B75D22"/>
    <w:rsid w:val="00B75DCB"/>
    <w:rsid w:val="00B7608E"/>
    <w:rsid w:val="00B76098"/>
    <w:rsid w:val="00B76135"/>
    <w:rsid w:val="00B763E5"/>
    <w:rsid w:val="00B769C1"/>
    <w:rsid w:val="00B76FA3"/>
    <w:rsid w:val="00B76FA6"/>
    <w:rsid w:val="00B774B4"/>
    <w:rsid w:val="00B774DC"/>
    <w:rsid w:val="00B777E9"/>
    <w:rsid w:val="00B800E5"/>
    <w:rsid w:val="00B80638"/>
    <w:rsid w:val="00B815D6"/>
    <w:rsid w:val="00B82368"/>
    <w:rsid w:val="00B827B6"/>
    <w:rsid w:val="00B831B7"/>
    <w:rsid w:val="00B8418B"/>
    <w:rsid w:val="00B84214"/>
    <w:rsid w:val="00B846BD"/>
    <w:rsid w:val="00B84BDE"/>
    <w:rsid w:val="00B84DBB"/>
    <w:rsid w:val="00B8522E"/>
    <w:rsid w:val="00B853F7"/>
    <w:rsid w:val="00B8552F"/>
    <w:rsid w:val="00B85B94"/>
    <w:rsid w:val="00B86108"/>
    <w:rsid w:val="00B86649"/>
    <w:rsid w:val="00B86776"/>
    <w:rsid w:val="00B86AA0"/>
    <w:rsid w:val="00B86BEA"/>
    <w:rsid w:val="00B87279"/>
    <w:rsid w:val="00B87520"/>
    <w:rsid w:val="00B87760"/>
    <w:rsid w:val="00B879FA"/>
    <w:rsid w:val="00B87B6D"/>
    <w:rsid w:val="00B87F3D"/>
    <w:rsid w:val="00B90322"/>
    <w:rsid w:val="00B90933"/>
    <w:rsid w:val="00B90C50"/>
    <w:rsid w:val="00B90FD3"/>
    <w:rsid w:val="00B9105B"/>
    <w:rsid w:val="00B91382"/>
    <w:rsid w:val="00B914CF"/>
    <w:rsid w:val="00B91855"/>
    <w:rsid w:val="00B91BBD"/>
    <w:rsid w:val="00B9216B"/>
    <w:rsid w:val="00B923BD"/>
    <w:rsid w:val="00B92896"/>
    <w:rsid w:val="00B9367D"/>
    <w:rsid w:val="00B93785"/>
    <w:rsid w:val="00B93BF4"/>
    <w:rsid w:val="00B9439C"/>
    <w:rsid w:val="00B9487E"/>
    <w:rsid w:val="00B94ED1"/>
    <w:rsid w:val="00B95344"/>
    <w:rsid w:val="00B95950"/>
    <w:rsid w:val="00B959B5"/>
    <w:rsid w:val="00B95B75"/>
    <w:rsid w:val="00B95C13"/>
    <w:rsid w:val="00B95D6A"/>
    <w:rsid w:val="00B967AC"/>
    <w:rsid w:val="00B96BD5"/>
    <w:rsid w:val="00B96DD6"/>
    <w:rsid w:val="00B96E81"/>
    <w:rsid w:val="00B971BA"/>
    <w:rsid w:val="00B975C7"/>
    <w:rsid w:val="00B97692"/>
    <w:rsid w:val="00B97A27"/>
    <w:rsid w:val="00BA03C1"/>
    <w:rsid w:val="00BA09B2"/>
    <w:rsid w:val="00BA09E9"/>
    <w:rsid w:val="00BA1343"/>
    <w:rsid w:val="00BA13AD"/>
    <w:rsid w:val="00BA1974"/>
    <w:rsid w:val="00BA1CA6"/>
    <w:rsid w:val="00BA2044"/>
    <w:rsid w:val="00BA22A4"/>
    <w:rsid w:val="00BA2BC2"/>
    <w:rsid w:val="00BA2C95"/>
    <w:rsid w:val="00BA2CFC"/>
    <w:rsid w:val="00BA2D52"/>
    <w:rsid w:val="00BA3791"/>
    <w:rsid w:val="00BA3797"/>
    <w:rsid w:val="00BA3A22"/>
    <w:rsid w:val="00BA3AA8"/>
    <w:rsid w:val="00BA4288"/>
    <w:rsid w:val="00BA42FB"/>
    <w:rsid w:val="00BA45CF"/>
    <w:rsid w:val="00BA4918"/>
    <w:rsid w:val="00BA4A6D"/>
    <w:rsid w:val="00BA4EE2"/>
    <w:rsid w:val="00BA5680"/>
    <w:rsid w:val="00BA56AC"/>
    <w:rsid w:val="00BA5D3E"/>
    <w:rsid w:val="00BA5DB9"/>
    <w:rsid w:val="00BA5E2C"/>
    <w:rsid w:val="00BA642A"/>
    <w:rsid w:val="00BA6697"/>
    <w:rsid w:val="00BA6D20"/>
    <w:rsid w:val="00BA6FCC"/>
    <w:rsid w:val="00BA7A1D"/>
    <w:rsid w:val="00BA7B4C"/>
    <w:rsid w:val="00BA7C17"/>
    <w:rsid w:val="00BB0274"/>
    <w:rsid w:val="00BB09D2"/>
    <w:rsid w:val="00BB0AAB"/>
    <w:rsid w:val="00BB142F"/>
    <w:rsid w:val="00BB18BE"/>
    <w:rsid w:val="00BB1A1B"/>
    <w:rsid w:val="00BB1C00"/>
    <w:rsid w:val="00BB1D0D"/>
    <w:rsid w:val="00BB20A2"/>
    <w:rsid w:val="00BB2380"/>
    <w:rsid w:val="00BB25E0"/>
    <w:rsid w:val="00BB2C8D"/>
    <w:rsid w:val="00BB2DB9"/>
    <w:rsid w:val="00BB2FFB"/>
    <w:rsid w:val="00BB31A5"/>
    <w:rsid w:val="00BB3224"/>
    <w:rsid w:val="00BB3396"/>
    <w:rsid w:val="00BB36E1"/>
    <w:rsid w:val="00BB37B7"/>
    <w:rsid w:val="00BB3831"/>
    <w:rsid w:val="00BB3D51"/>
    <w:rsid w:val="00BB3DD3"/>
    <w:rsid w:val="00BB4258"/>
    <w:rsid w:val="00BB4336"/>
    <w:rsid w:val="00BB4475"/>
    <w:rsid w:val="00BB44C8"/>
    <w:rsid w:val="00BB4B5A"/>
    <w:rsid w:val="00BB518E"/>
    <w:rsid w:val="00BB54D4"/>
    <w:rsid w:val="00BB5A01"/>
    <w:rsid w:val="00BB5B7C"/>
    <w:rsid w:val="00BB5DF9"/>
    <w:rsid w:val="00BB62A3"/>
    <w:rsid w:val="00BB645E"/>
    <w:rsid w:val="00BB64A4"/>
    <w:rsid w:val="00BB66D3"/>
    <w:rsid w:val="00BB6C79"/>
    <w:rsid w:val="00BB7456"/>
    <w:rsid w:val="00BB79C4"/>
    <w:rsid w:val="00BB7FA9"/>
    <w:rsid w:val="00BC002B"/>
    <w:rsid w:val="00BC014F"/>
    <w:rsid w:val="00BC03B9"/>
    <w:rsid w:val="00BC03C4"/>
    <w:rsid w:val="00BC076C"/>
    <w:rsid w:val="00BC078E"/>
    <w:rsid w:val="00BC07CF"/>
    <w:rsid w:val="00BC0A4F"/>
    <w:rsid w:val="00BC0D51"/>
    <w:rsid w:val="00BC0FB7"/>
    <w:rsid w:val="00BC1133"/>
    <w:rsid w:val="00BC1158"/>
    <w:rsid w:val="00BC1488"/>
    <w:rsid w:val="00BC15B7"/>
    <w:rsid w:val="00BC1B3B"/>
    <w:rsid w:val="00BC2CB2"/>
    <w:rsid w:val="00BC2FAC"/>
    <w:rsid w:val="00BC37B0"/>
    <w:rsid w:val="00BC3961"/>
    <w:rsid w:val="00BC3F66"/>
    <w:rsid w:val="00BC4110"/>
    <w:rsid w:val="00BC46BB"/>
    <w:rsid w:val="00BC4A6C"/>
    <w:rsid w:val="00BC5157"/>
    <w:rsid w:val="00BC5B06"/>
    <w:rsid w:val="00BC5B72"/>
    <w:rsid w:val="00BC5C51"/>
    <w:rsid w:val="00BC5D3A"/>
    <w:rsid w:val="00BC624F"/>
    <w:rsid w:val="00BC6350"/>
    <w:rsid w:val="00BC7351"/>
    <w:rsid w:val="00BC777D"/>
    <w:rsid w:val="00BC7BAF"/>
    <w:rsid w:val="00BC7D4C"/>
    <w:rsid w:val="00BC7D73"/>
    <w:rsid w:val="00BD02DD"/>
    <w:rsid w:val="00BD1089"/>
    <w:rsid w:val="00BD187F"/>
    <w:rsid w:val="00BD19C9"/>
    <w:rsid w:val="00BD207B"/>
    <w:rsid w:val="00BD2147"/>
    <w:rsid w:val="00BD2414"/>
    <w:rsid w:val="00BD257F"/>
    <w:rsid w:val="00BD264E"/>
    <w:rsid w:val="00BD2789"/>
    <w:rsid w:val="00BD2C19"/>
    <w:rsid w:val="00BD2CCD"/>
    <w:rsid w:val="00BD3555"/>
    <w:rsid w:val="00BD3C4D"/>
    <w:rsid w:val="00BD3E10"/>
    <w:rsid w:val="00BD468E"/>
    <w:rsid w:val="00BD4C63"/>
    <w:rsid w:val="00BD667C"/>
    <w:rsid w:val="00BD6958"/>
    <w:rsid w:val="00BD7649"/>
    <w:rsid w:val="00BD77B4"/>
    <w:rsid w:val="00BD787E"/>
    <w:rsid w:val="00BD78AF"/>
    <w:rsid w:val="00BD7CDF"/>
    <w:rsid w:val="00BE07FE"/>
    <w:rsid w:val="00BE0B8E"/>
    <w:rsid w:val="00BE0BAE"/>
    <w:rsid w:val="00BE0E28"/>
    <w:rsid w:val="00BE10A6"/>
    <w:rsid w:val="00BE1219"/>
    <w:rsid w:val="00BE128F"/>
    <w:rsid w:val="00BE2348"/>
    <w:rsid w:val="00BE2799"/>
    <w:rsid w:val="00BE2D2D"/>
    <w:rsid w:val="00BE3012"/>
    <w:rsid w:val="00BE3051"/>
    <w:rsid w:val="00BE316E"/>
    <w:rsid w:val="00BE3BC6"/>
    <w:rsid w:val="00BE3C2D"/>
    <w:rsid w:val="00BE4342"/>
    <w:rsid w:val="00BE4F2F"/>
    <w:rsid w:val="00BE525E"/>
    <w:rsid w:val="00BE52E7"/>
    <w:rsid w:val="00BE530A"/>
    <w:rsid w:val="00BE5388"/>
    <w:rsid w:val="00BE582F"/>
    <w:rsid w:val="00BE5879"/>
    <w:rsid w:val="00BE6395"/>
    <w:rsid w:val="00BE66D0"/>
    <w:rsid w:val="00BE6B9F"/>
    <w:rsid w:val="00BE7E5E"/>
    <w:rsid w:val="00BF062D"/>
    <w:rsid w:val="00BF0C65"/>
    <w:rsid w:val="00BF0D24"/>
    <w:rsid w:val="00BF0F27"/>
    <w:rsid w:val="00BF1017"/>
    <w:rsid w:val="00BF11F7"/>
    <w:rsid w:val="00BF1253"/>
    <w:rsid w:val="00BF1F32"/>
    <w:rsid w:val="00BF1F69"/>
    <w:rsid w:val="00BF24F0"/>
    <w:rsid w:val="00BF266B"/>
    <w:rsid w:val="00BF28D9"/>
    <w:rsid w:val="00BF2C39"/>
    <w:rsid w:val="00BF30E3"/>
    <w:rsid w:val="00BF32C1"/>
    <w:rsid w:val="00BF3460"/>
    <w:rsid w:val="00BF357C"/>
    <w:rsid w:val="00BF36F5"/>
    <w:rsid w:val="00BF3AEE"/>
    <w:rsid w:val="00BF3EF6"/>
    <w:rsid w:val="00BF457B"/>
    <w:rsid w:val="00BF4B56"/>
    <w:rsid w:val="00BF5E06"/>
    <w:rsid w:val="00BF606F"/>
    <w:rsid w:val="00BF6191"/>
    <w:rsid w:val="00BF63D5"/>
    <w:rsid w:val="00BF6553"/>
    <w:rsid w:val="00BF6C70"/>
    <w:rsid w:val="00BF6F3E"/>
    <w:rsid w:val="00BF6FFF"/>
    <w:rsid w:val="00BF7059"/>
    <w:rsid w:val="00BF70E8"/>
    <w:rsid w:val="00BF7F25"/>
    <w:rsid w:val="00BF7F50"/>
    <w:rsid w:val="00C002D2"/>
    <w:rsid w:val="00C003F7"/>
    <w:rsid w:val="00C00C11"/>
    <w:rsid w:val="00C01A62"/>
    <w:rsid w:val="00C0287B"/>
    <w:rsid w:val="00C02AD8"/>
    <w:rsid w:val="00C02E29"/>
    <w:rsid w:val="00C02F5E"/>
    <w:rsid w:val="00C0344C"/>
    <w:rsid w:val="00C03FA0"/>
    <w:rsid w:val="00C04D0D"/>
    <w:rsid w:val="00C05059"/>
    <w:rsid w:val="00C0581D"/>
    <w:rsid w:val="00C05900"/>
    <w:rsid w:val="00C05919"/>
    <w:rsid w:val="00C05ABC"/>
    <w:rsid w:val="00C05D88"/>
    <w:rsid w:val="00C06494"/>
    <w:rsid w:val="00C06A73"/>
    <w:rsid w:val="00C06F90"/>
    <w:rsid w:val="00C07070"/>
    <w:rsid w:val="00C0739E"/>
    <w:rsid w:val="00C076E2"/>
    <w:rsid w:val="00C102EF"/>
    <w:rsid w:val="00C10847"/>
    <w:rsid w:val="00C110C8"/>
    <w:rsid w:val="00C11396"/>
    <w:rsid w:val="00C11479"/>
    <w:rsid w:val="00C11B7B"/>
    <w:rsid w:val="00C11EFE"/>
    <w:rsid w:val="00C120FA"/>
    <w:rsid w:val="00C1213A"/>
    <w:rsid w:val="00C125EA"/>
    <w:rsid w:val="00C1266B"/>
    <w:rsid w:val="00C129E5"/>
    <w:rsid w:val="00C12FEC"/>
    <w:rsid w:val="00C13218"/>
    <w:rsid w:val="00C13753"/>
    <w:rsid w:val="00C138B5"/>
    <w:rsid w:val="00C1427C"/>
    <w:rsid w:val="00C14388"/>
    <w:rsid w:val="00C14406"/>
    <w:rsid w:val="00C14642"/>
    <w:rsid w:val="00C148B9"/>
    <w:rsid w:val="00C151F0"/>
    <w:rsid w:val="00C1523E"/>
    <w:rsid w:val="00C15931"/>
    <w:rsid w:val="00C15F4D"/>
    <w:rsid w:val="00C15FAA"/>
    <w:rsid w:val="00C1662E"/>
    <w:rsid w:val="00C16669"/>
    <w:rsid w:val="00C16998"/>
    <w:rsid w:val="00C16ACF"/>
    <w:rsid w:val="00C16CAB"/>
    <w:rsid w:val="00C16D22"/>
    <w:rsid w:val="00C17053"/>
    <w:rsid w:val="00C17A85"/>
    <w:rsid w:val="00C201D0"/>
    <w:rsid w:val="00C20C85"/>
    <w:rsid w:val="00C20EA4"/>
    <w:rsid w:val="00C20F15"/>
    <w:rsid w:val="00C20F5B"/>
    <w:rsid w:val="00C2114F"/>
    <w:rsid w:val="00C21200"/>
    <w:rsid w:val="00C21622"/>
    <w:rsid w:val="00C2187D"/>
    <w:rsid w:val="00C21A8B"/>
    <w:rsid w:val="00C21CFB"/>
    <w:rsid w:val="00C21F35"/>
    <w:rsid w:val="00C21F36"/>
    <w:rsid w:val="00C22063"/>
    <w:rsid w:val="00C22501"/>
    <w:rsid w:val="00C22711"/>
    <w:rsid w:val="00C22BAE"/>
    <w:rsid w:val="00C22BB3"/>
    <w:rsid w:val="00C22F25"/>
    <w:rsid w:val="00C22FEA"/>
    <w:rsid w:val="00C2349E"/>
    <w:rsid w:val="00C23E96"/>
    <w:rsid w:val="00C2401C"/>
    <w:rsid w:val="00C244A1"/>
    <w:rsid w:val="00C24843"/>
    <w:rsid w:val="00C249DE"/>
    <w:rsid w:val="00C24D88"/>
    <w:rsid w:val="00C259C1"/>
    <w:rsid w:val="00C25E9F"/>
    <w:rsid w:val="00C275FA"/>
    <w:rsid w:val="00C27777"/>
    <w:rsid w:val="00C3133A"/>
    <w:rsid w:val="00C31510"/>
    <w:rsid w:val="00C318E2"/>
    <w:rsid w:val="00C32538"/>
    <w:rsid w:val="00C32EA5"/>
    <w:rsid w:val="00C3306E"/>
    <w:rsid w:val="00C332E9"/>
    <w:rsid w:val="00C335E0"/>
    <w:rsid w:val="00C336C0"/>
    <w:rsid w:val="00C33996"/>
    <w:rsid w:val="00C33DE7"/>
    <w:rsid w:val="00C33FEF"/>
    <w:rsid w:val="00C3419F"/>
    <w:rsid w:val="00C34BAD"/>
    <w:rsid w:val="00C3505D"/>
    <w:rsid w:val="00C35498"/>
    <w:rsid w:val="00C35BB5"/>
    <w:rsid w:val="00C35C28"/>
    <w:rsid w:val="00C35D1F"/>
    <w:rsid w:val="00C35D7F"/>
    <w:rsid w:val="00C36D8D"/>
    <w:rsid w:val="00C37159"/>
    <w:rsid w:val="00C37600"/>
    <w:rsid w:val="00C40002"/>
    <w:rsid w:val="00C4106D"/>
    <w:rsid w:val="00C41205"/>
    <w:rsid w:val="00C41572"/>
    <w:rsid w:val="00C41969"/>
    <w:rsid w:val="00C419C5"/>
    <w:rsid w:val="00C41FFD"/>
    <w:rsid w:val="00C4258E"/>
    <w:rsid w:val="00C42B6F"/>
    <w:rsid w:val="00C4304A"/>
    <w:rsid w:val="00C431E4"/>
    <w:rsid w:val="00C433E3"/>
    <w:rsid w:val="00C43471"/>
    <w:rsid w:val="00C43572"/>
    <w:rsid w:val="00C43869"/>
    <w:rsid w:val="00C43F17"/>
    <w:rsid w:val="00C447F2"/>
    <w:rsid w:val="00C44A11"/>
    <w:rsid w:val="00C44A91"/>
    <w:rsid w:val="00C456C0"/>
    <w:rsid w:val="00C4591F"/>
    <w:rsid w:val="00C45956"/>
    <w:rsid w:val="00C45CF5"/>
    <w:rsid w:val="00C45FAC"/>
    <w:rsid w:val="00C4617F"/>
    <w:rsid w:val="00C46266"/>
    <w:rsid w:val="00C4659D"/>
    <w:rsid w:val="00C46E21"/>
    <w:rsid w:val="00C47166"/>
    <w:rsid w:val="00C47193"/>
    <w:rsid w:val="00C4760F"/>
    <w:rsid w:val="00C4773C"/>
    <w:rsid w:val="00C47A82"/>
    <w:rsid w:val="00C47C44"/>
    <w:rsid w:val="00C47C76"/>
    <w:rsid w:val="00C500CB"/>
    <w:rsid w:val="00C505DE"/>
    <w:rsid w:val="00C5097B"/>
    <w:rsid w:val="00C50B9A"/>
    <w:rsid w:val="00C51481"/>
    <w:rsid w:val="00C5160B"/>
    <w:rsid w:val="00C516A6"/>
    <w:rsid w:val="00C51969"/>
    <w:rsid w:val="00C51C24"/>
    <w:rsid w:val="00C52164"/>
    <w:rsid w:val="00C523FB"/>
    <w:rsid w:val="00C525AF"/>
    <w:rsid w:val="00C53110"/>
    <w:rsid w:val="00C542A9"/>
    <w:rsid w:val="00C54396"/>
    <w:rsid w:val="00C544B8"/>
    <w:rsid w:val="00C54B8D"/>
    <w:rsid w:val="00C5510F"/>
    <w:rsid w:val="00C555F4"/>
    <w:rsid w:val="00C55C38"/>
    <w:rsid w:val="00C56254"/>
    <w:rsid w:val="00C56312"/>
    <w:rsid w:val="00C569CA"/>
    <w:rsid w:val="00C572BD"/>
    <w:rsid w:val="00C5747F"/>
    <w:rsid w:val="00C57514"/>
    <w:rsid w:val="00C57B5F"/>
    <w:rsid w:val="00C57E56"/>
    <w:rsid w:val="00C60416"/>
    <w:rsid w:val="00C60AD5"/>
    <w:rsid w:val="00C612F4"/>
    <w:rsid w:val="00C617AB"/>
    <w:rsid w:val="00C61CCF"/>
    <w:rsid w:val="00C6217D"/>
    <w:rsid w:val="00C6279F"/>
    <w:rsid w:val="00C634E0"/>
    <w:rsid w:val="00C63BAB"/>
    <w:rsid w:val="00C63C78"/>
    <w:rsid w:val="00C63E0C"/>
    <w:rsid w:val="00C645E0"/>
    <w:rsid w:val="00C64636"/>
    <w:rsid w:val="00C646BC"/>
    <w:rsid w:val="00C64A45"/>
    <w:rsid w:val="00C653CC"/>
    <w:rsid w:val="00C653DA"/>
    <w:rsid w:val="00C658C9"/>
    <w:rsid w:val="00C65E22"/>
    <w:rsid w:val="00C660D7"/>
    <w:rsid w:val="00C660FF"/>
    <w:rsid w:val="00C66549"/>
    <w:rsid w:val="00C667A8"/>
    <w:rsid w:val="00C667E2"/>
    <w:rsid w:val="00C66FB8"/>
    <w:rsid w:val="00C670B9"/>
    <w:rsid w:val="00C67165"/>
    <w:rsid w:val="00C672E4"/>
    <w:rsid w:val="00C6792E"/>
    <w:rsid w:val="00C700B4"/>
    <w:rsid w:val="00C70BCC"/>
    <w:rsid w:val="00C710CB"/>
    <w:rsid w:val="00C711DC"/>
    <w:rsid w:val="00C71308"/>
    <w:rsid w:val="00C7148B"/>
    <w:rsid w:val="00C718FE"/>
    <w:rsid w:val="00C71977"/>
    <w:rsid w:val="00C71DC9"/>
    <w:rsid w:val="00C723EC"/>
    <w:rsid w:val="00C7286B"/>
    <w:rsid w:val="00C72B2C"/>
    <w:rsid w:val="00C72D2E"/>
    <w:rsid w:val="00C731A4"/>
    <w:rsid w:val="00C7353C"/>
    <w:rsid w:val="00C735C4"/>
    <w:rsid w:val="00C73AD5"/>
    <w:rsid w:val="00C73D0B"/>
    <w:rsid w:val="00C74294"/>
    <w:rsid w:val="00C743C6"/>
    <w:rsid w:val="00C744FF"/>
    <w:rsid w:val="00C7462B"/>
    <w:rsid w:val="00C749FB"/>
    <w:rsid w:val="00C74A66"/>
    <w:rsid w:val="00C750B5"/>
    <w:rsid w:val="00C75484"/>
    <w:rsid w:val="00C7556E"/>
    <w:rsid w:val="00C75C72"/>
    <w:rsid w:val="00C75DE9"/>
    <w:rsid w:val="00C75F7C"/>
    <w:rsid w:val="00C76033"/>
    <w:rsid w:val="00C7604C"/>
    <w:rsid w:val="00C763C1"/>
    <w:rsid w:val="00C7658C"/>
    <w:rsid w:val="00C767FF"/>
    <w:rsid w:val="00C76CD4"/>
    <w:rsid w:val="00C76FA6"/>
    <w:rsid w:val="00C7704F"/>
    <w:rsid w:val="00C7772A"/>
    <w:rsid w:val="00C778FE"/>
    <w:rsid w:val="00C77B72"/>
    <w:rsid w:val="00C802B0"/>
    <w:rsid w:val="00C803B3"/>
    <w:rsid w:val="00C8081E"/>
    <w:rsid w:val="00C808A7"/>
    <w:rsid w:val="00C80D5E"/>
    <w:rsid w:val="00C8161C"/>
    <w:rsid w:val="00C81927"/>
    <w:rsid w:val="00C81BFD"/>
    <w:rsid w:val="00C81E38"/>
    <w:rsid w:val="00C82332"/>
    <w:rsid w:val="00C84EB5"/>
    <w:rsid w:val="00C84FE6"/>
    <w:rsid w:val="00C8520D"/>
    <w:rsid w:val="00C855E0"/>
    <w:rsid w:val="00C85B3C"/>
    <w:rsid w:val="00C85EE9"/>
    <w:rsid w:val="00C86420"/>
    <w:rsid w:val="00C86753"/>
    <w:rsid w:val="00C8690B"/>
    <w:rsid w:val="00C87102"/>
    <w:rsid w:val="00C874E9"/>
    <w:rsid w:val="00C87D69"/>
    <w:rsid w:val="00C90002"/>
    <w:rsid w:val="00C90A85"/>
    <w:rsid w:val="00C90DB1"/>
    <w:rsid w:val="00C90E2E"/>
    <w:rsid w:val="00C90E88"/>
    <w:rsid w:val="00C90F10"/>
    <w:rsid w:val="00C9109E"/>
    <w:rsid w:val="00C913AB"/>
    <w:rsid w:val="00C913D7"/>
    <w:rsid w:val="00C91835"/>
    <w:rsid w:val="00C91E9F"/>
    <w:rsid w:val="00C91F1D"/>
    <w:rsid w:val="00C92040"/>
    <w:rsid w:val="00C922EE"/>
    <w:rsid w:val="00C924B2"/>
    <w:rsid w:val="00C926E5"/>
    <w:rsid w:val="00C92889"/>
    <w:rsid w:val="00C928B1"/>
    <w:rsid w:val="00C932CD"/>
    <w:rsid w:val="00C93788"/>
    <w:rsid w:val="00C93CDD"/>
    <w:rsid w:val="00C953FB"/>
    <w:rsid w:val="00C95B03"/>
    <w:rsid w:val="00C95FF5"/>
    <w:rsid w:val="00C968B5"/>
    <w:rsid w:val="00C968FD"/>
    <w:rsid w:val="00C96ED4"/>
    <w:rsid w:val="00C97521"/>
    <w:rsid w:val="00C97619"/>
    <w:rsid w:val="00C97809"/>
    <w:rsid w:val="00CA04E2"/>
    <w:rsid w:val="00CA0EDF"/>
    <w:rsid w:val="00CA0FAE"/>
    <w:rsid w:val="00CA143B"/>
    <w:rsid w:val="00CA1EA2"/>
    <w:rsid w:val="00CA3265"/>
    <w:rsid w:val="00CA3308"/>
    <w:rsid w:val="00CA378A"/>
    <w:rsid w:val="00CA3BE5"/>
    <w:rsid w:val="00CA3CE1"/>
    <w:rsid w:val="00CA3F87"/>
    <w:rsid w:val="00CA49EF"/>
    <w:rsid w:val="00CA5BBD"/>
    <w:rsid w:val="00CA6AFA"/>
    <w:rsid w:val="00CA6B45"/>
    <w:rsid w:val="00CA6F93"/>
    <w:rsid w:val="00CA721B"/>
    <w:rsid w:val="00CA762E"/>
    <w:rsid w:val="00CB0018"/>
    <w:rsid w:val="00CB00DF"/>
    <w:rsid w:val="00CB030E"/>
    <w:rsid w:val="00CB078A"/>
    <w:rsid w:val="00CB0D54"/>
    <w:rsid w:val="00CB0F51"/>
    <w:rsid w:val="00CB149E"/>
    <w:rsid w:val="00CB223D"/>
    <w:rsid w:val="00CB26C8"/>
    <w:rsid w:val="00CB290D"/>
    <w:rsid w:val="00CB2CA7"/>
    <w:rsid w:val="00CB317A"/>
    <w:rsid w:val="00CB33A3"/>
    <w:rsid w:val="00CB38C4"/>
    <w:rsid w:val="00CB3934"/>
    <w:rsid w:val="00CB3FA7"/>
    <w:rsid w:val="00CB418A"/>
    <w:rsid w:val="00CB428E"/>
    <w:rsid w:val="00CB4ED7"/>
    <w:rsid w:val="00CB4F5B"/>
    <w:rsid w:val="00CB51C0"/>
    <w:rsid w:val="00CB58F3"/>
    <w:rsid w:val="00CB5C44"/>
    <w:rsid w:val="00CB60C3"/>
    <w:rsid w:val="00CB6EDB"/>
    <w:rsid w:val="00CB7272"/>
    <w:rsid w:val="00CB7D4C"/>
    <w:rsid w:val="00CB7E99"/>
    <w:rsid w:val="00CB7F0F"/>
    <w:rsid w:val="00CC02AE"/>
    <w:rsid w:val="00CC0C5A"/>
    <w:rsid w:val="00CC0C66"/>
    <w:rsid w:val="00CC11A9"/>
    <w:rsid w:val="00CC1988"/>
    <w:rsid w:val="00CC1A0C"/>
    <w:rsid w:val="00CC1B50"/>
    <w:rsid w:val="00CC1C5B"/>
    <w:rsid w:val="00CC1CD0"/>
    <w:rsid w:val="00CC2376"/>
    <w:rsid w:val="00CC317E"/>
    <w:rsid w:val="00CC32CC"/>
    <w:rsid w:val="00CC3716"/>
    <w:rsid w:val="00CC39FC"/>
    <w:rsid w:val="00CC3E28"/>
    <w:rsid w:val="00CC51B8"/>
    <w:rsid w:val="00CC5DEB"/>
    <w:rsid w:val="00CC5E0E"/>
    <w:rsid w:val="00CC646D"/>
    <w:rsid w:val="00CC6501"/>
    <w:rsid w:val="00CC6C26"/>
    <w:rsid w:val="00CC6D38"/>
    <w:rsid w:val="00CC79A7"/>
    <w:rsid w:val="00CC7EAA"/>
    <w:rsid w:val="00CD01AC"/>
    <w:rsid w:val="00CD06D6"/>
    <w:rsid w:val="00CD0EDC"/>
    <w:rsid w:val="00CD0FA6"/>
    <w:rsid w:val="00CD12CD"/>
    <w:rsid w:val="00CD1305"/>
    <w:rsid w:val="00CD1613"/>
    <w:rsid w:val="00CD1D93"/>
    <w:rsid w:val="00CD2032"/>
    <w:rsid w:val="00CD24DF"/>
    <w:rsid w:val="00CD2E45"/>
    <w:rsid w:val="00CD2E84"/>
    <w:rsid w:val="00CD31B6"/>
    <w:rsid w:val="00CD3AE1"/>
    <w:rsid w:val="00CD3C7B"/>
    <w:rsid w:val="00CD3CA4"/>
    <w:rsid w:val="00CD407F"/>
    <w:rsid w:val="00CD43A9"/>
    <w:rsid w:val="00CD4EFF"/>
    <w:rsid w:val="00CD5701"/>
    <w:rsid w:val="00CD5A4B"/>
    <w:rsid w:val="00CD5CF5"/>
    <w:rsid w:val="00CD5E9B"/>
    <w:rsid w:val="00CD6719"/>
    <w:rsid w:val="00CD6C05"/>
    <w:rsid w:val="00CD6DB9"/>
    <w:rsid w:val="00CD6E82"/>
    <w:rsid w:val="00CD735D"/>
    <w:rsid w:val="00CD7369"/>
    <w:rsid w:val="00CE083F"/>
    <w:rsid w:val="00CE0AC6"/>
    <w:rsid w:val="00CE157D"/>
    <w:rsid w:val="00CE1591"/>
    <w:rsid w:val="00CE16E7"/>
    <w:rsid w:val="00CE21AE"/>
    <w:rsid w:val="00CE2E95"/>
    <w:rsid w:val="00CE3017"/>
    <w:rsid w:val="00CE307F"/>
    <w:rsid w:val="00CE329F"/>
    <w:rsid w:val="00CE37F0"/>
    <w:rsid w:val="00CE38E2"/>
    <w:rsid w:val="00CE3953"/>
    <w:rsid w:val="00CE3DA9"/>
    <w:rsid w:val="00CE3E6C"/>
    <w:rsid w:val="00CE42E4"/>
    <w:rsid w:val="00CE49BE"/>
    <w:rsid w:val="00CE4C76"/>
    <w:rsid w:val="00CE5073"/>
    <w:rsid w:val="00CE5408"/>
    <w:rsid w:val="00CE5585"/>
    <w:rsid w:val="00CE5812"/>
    <w:rsid w:val="00CE58A9"/>
    <w:rsid w:val="00CE5C02"/>
    <w:rsid w:val="00CE5E5D"/>
    <w:rsid w:val="00CE6111"/>
    <w:rsid w:val="00CE6464"/>
    <w:rsid w:val="00CE70F4"/>
    <w:rsid w:val="00CE715F"/>
    <w:rsid w:val="00CE7184"/>
    <w:rsid w:val="00CE72AB"/>
    <w:rsid w:val="00CE7314"/>
    <w:rsid w:val="00CE7490"/>
    <w:rsid w:val="00CE75B6"/>
    <w:rsid w:val="00CE773A"/>
    <w:rsid w:val="00CE787D"/>
    <w:rsid w:val="00CE79F0"/>
    <w:rsid w:val="00CE7BD0"/>
    <w:rsid w:val="00CF0125"/>
    <w:rsid w:val="00CF0A21"/>
    <w:rsid w:val="00CF0B4B"/>
    <w:rsid w:val="00CF0DA1"/>
    <w:rsid w:val="00CF0E18"/>
    <w:rsid w:val="00CF112E"/>
    <w:rsid w:val="00CF191D"/>
    <w:rsid w:val="00CF1C09"/>
    <w:rsid w:val="00CF1D6C"/>
    <w:rsid w:val="00CF1F33"/>
    <w:rsid w:val="00CF2474"/>
    <w:rsid w:val="00CF2C80"/>
    <w:rsid w:val="00CF3142"/>
    <w:rsid w:val="00CF34B4"/>
    <w:rsid w:val="00CF3B42"/>
    <w:rsid w:val="00CF3EC2"/>
    <w:rsid w:val="00CF3FFF"/>
    <w:rsid w:val="00CF43AC"/>
    <w:rsid w:val="00CF480D"/>
    <w:rsid w:val="00CF4A36"/>
    <w:rsid w:val="00CF4EFE"/>
    <w:rsid w:val="00CF5011"/>
    <w:rsid w:val="00CF5D0F"/>
    <w:rsid w:val="00CF63B9"/>
    <w:rsid w:val="00CF63EA"/>
    <w:rsid w:val="00CF6419"/>
    <w:rsid w:val="00CF725B"/>
    <w:rsid w:val="00D008FA"/>
    <w:rsid w:val="00D00977"/>
    <w:rsid w:val="00D0139D"/>
    <w:rsid w:val="00D0185B"/>
    <w:rsid w:val="00D01D60"/>
    <w:rsid w:val="00D01FBD"/>
    <w:rsid w:val="00D02529"/>
    <w:rsid w:val="00D0268F"/>
    <w:rsid w:val="00D02CE2"/>
    <w:rsid w:val="00D03506"/>
    <w:rsid w:val="00D0388D"/>
    <w:rsid w:val="00D03895"/>
    <w:rsid w:val="00D03E69"/>
    <w:rsid w:val="00D04692"/>
    <w:rsid w:val="00D04C1D"/>
    <w:rsid w:val="00D05451"/>
    <w:rsid w:val="00D057E7"/>
    <w:rsid w:val="00D05868"/>
    <w:rsid w:val="00D058CB"/>
    <w:rsid w:val="00D060C8"/>
    <w:rsid w:val="00D06310"/>
    <w:rsid w:val="00D064BC"/>
    <w:rsid w:val="00D067F3"/>
    <w:rsid w:val="00D06B6E"/>
    <w:rsid w:val="00D070DD"/>
    <w:rsid w:val="00D07188"/>
    <w:rsid w:val="00D077D8"/>
    <w:rsid w:val="00D0781A"/>
    <w:rsid w:val="00D07987"/>
    <w:rsid w:val="00D07DBB"/>
    <w:rsid w:val="00D10864"/>
    <w:rsid w:val="00D10AA8"/>
    <w:rsid w:val="00D10F06"/>
    <w:rsid w:val="00D1145C"/>
    <w:rsid w:val="00D11531"/>
    <w:rsid w:val="00D119BF"/>
    <w:rsid w:val="00D11F9D"/>
    <w:rsid w:val="00D126E6"/>
    <w:rsid w:val="00D1286C"/>
    <w:rsid w:val="00D12A1A"/>
    <w:rsid w:val="00D12D00"/>
    <w:rsid w:val="00D12DAD"/>
    <w:rsid w:val="00D135B8"/>
    <w:rsid w:val="00D13714"/>
    <w:rsid w:val="00D13A66"/>
    <w:rsid w:val="00D13FE5"/>
    <w:rsid w:val="00D148CC"/>
    <w:rsid w:val="00D14D1A"/>
    <w:rsid w:val="00D151E8"/>
    <w:rsid w:val="00D15592"/>
    <w:rsid w:val="00D15AA6"/>
    <w:rsid w:val="00D15DB9"/>
    <w:rsid w:val="00D15E05"/>
    <w:rsid w:val="00D15EAE"/>
    <w:rsid w:val="00D15F0C"/>
    <w:rsid w:val="00D162AB"/>
    <w:rsid w:val="00D1661B"/>
    <w:rsid w:val="00D16B6F"/>
    <w:rsid w:val="00D1703C"/>
    <w:rsid w:val="00D17178"/>
    <w:rsid w:val="00D17485"/>
    <w:rsid w:val="00D178CA"/>
    <w:rsid w:val="00D17BCD"/>
    <w:rsid w:val="00D17F33"/>
    <w:rsid w:val="00D200A9"/>
    <w:rsid w:val="00D20827"/>
    <w:rsid w:val="00D20B48"/>
    <w:rsid w:val="00D20CBD"/>
    <w:rsid w:val="00D218EF"/>
    <w:rsid w:val="00D21956"/>
    <w:rsid w:val="00D2198E"/>
    <w:rsid w:val="00D21FD7"/>
    <w:rsid w:val="00D2275D"/>
    <w:rsid w:val="00D227DD"/>
    <w:rsid w:val="00D227F5"/>
    <w:rsid w:val="00D22A0E"/>
    <w:rsid w:val="00D22FCF"/>
    <w:rsid w:val="00D235DB"/>
    <w:rsid w:val="00D23727"/>
    <w:rsid w:val="00D23FA3"/>
    <w:rsid w:val="00D2467C"/>
    <w:rsid w:val="00D24B00"/>
    <w:rsid w:val="00D24C69"/>
    <w:rsid w:val="00D24DDE"/>
    <w:rsid w:val="00D24E44"/>
    <w:rsid w:val="00D24F9B"/>
    <w:rsid w:val="00D2512B"/>
    <w:rsid w:val="00D251B9"/>
    <w:rsid w:val="00D25395"/>
    <w:rsid w:val="00D258AD"/>
    <w:rsid w:val="00D26B1F"/>
    <w:rsid w:val="00D26DC9"/>
    <w:rsid w:val="00D26F3C"/>
    <w:rsid w:val="00D272D1"/>
    <w:rsid w:val="00D2737B"/>
    <w:rsid w:val="00D274B2"/>
    <w:rsid w:val="00D27A00"/>
    <w:rsid w:val="00D27BAF"/>
    <w:rsid w:val="00D27C4B"/>
    <w:rsid w:val="00D30282"/>
    <w:rsid w:val="00D302B8"/>
    <w:rsid w:val="00D3066A"/>
    <w:rsid w:val="00D31419"/>
    <w:rsid w:val="00D3190E"/>
    <w:rsid w:val="00D31B17"/>
    <w:rsid w:val="00D31D29"/>
    <w:rsid w:val="00D3287F"/>
    <w:rsid w:val="00D32A75"/>
    <w:rsid w:val="00D32BEA"/>
    <w:rsid w:val="00D330E1"/>
    <w:rsid w:val="00D33285"/>
    <w:rsid w:val="00D334A7"/>
    <w:rsid w:val="00D3353A"/>
    <w:rsid w:val="00D33B50"/>
    <w:rsid w:val="00D33CC4"/>
    <w:rsid w:val="00D34309"/>
    <w:rsid w:val="00D34394"/>
    <w:rsid w:val="00D346FB"/>
    <w:rsid w:val="00D347B9"/>
    <w:rsid w:val="00D34D74"/>
    <w:rsid w:val="00D34E87"/>
    <w:rsid w:val="00D34F24"/>
    <w:rsid w:val="00D350A6"/>
    <w:rsid w:val="00D3565E"/>
    <w:rsid w:val="00D35A2B"/>
    <w:rsid w:val="00D35AEA"/>
    <w:rsid w:val="00D35B6F"/>
    <w:rsid w:val="00D35EFD"/>
    <w:rsid w:val="00D3663D"/>
    <w:rsid w:val="00D36781"/>
    <w:rsid w:val="00D36894"/>
    <w:rsid w:val="00D36EF8"/>
    <w:rsid w:val="00D37367"/>
    <w:rsid w:val="00D37471"/>
    <w:rsid w:val="00D379DC"/>
    <w:rsid w:val="00D37D48"/>
    <w:rsid w:val="00D40248"/>
    <w:rsid w:val="00D41103"/>
    <w:rsid w:val="00D411A9"/>
    <w:rsid w:val="00D41B05"/>
    <w:rsid w:val="00D41B8D"/>
    <w:rsid w:val="00D41BE9"/>
    <w:rsid w:val="00D41D0D"/>
    <w:rsid w:val="00D41F79"/>
    <w:rsid w:val="00D420E5"/>
    <w:rsid w:val="00D42F50"/>
    <w:rsid w:val="00D4331D"/>
    <w:rsid w:val="00D436CC"/>
    <w:rsid w:val="00D43B88"/>
    <w:rsid w:val="00D45111"/>
    <w:rsid w:val="00D4577F"/>
    <w:rsid w:val="00D45BD9"/>
    <w:rsid w:val="00D47B18"/>
    <w:rsid w:val="00D50B17"/>
    <w:rsid w:val="00D520A2"/>
    <w:rsid w:val="00D5218F"/>
    <w:rsid w:val="00D5271C"/>
    <w:rsid w:val="00D528CF"/>
    <w:rsid w:val="00D52BE4"/>
    <w:rsid w:val="00D52EEA"/>
    <w:rsid w:val="00D52FD1"/>
    <w:rsid w:val="00D53193"/>
    <w:rsid w:val="00D533AE"/>
    <w:rsid w:val="00D537A8"/>
    <w:rsid w:val="00D53B69"/>
    <w:rsid w:val="00D53EB6"/>
    <w:rsid w:val="00D541A6"/>
    <w:rsid w:val="00D54346"/>
    <w:rsid w:val="00D5474D"/>
    <w:rsid w:val="00D54A3B"/>
    <w:rsid w:val="00D54D0B"/>
    <w:rsid w:val="00D55C86"/>
    <w:rsid w:val="00D575F4"/>
    <w:rsid w:val="00D57AFE"/>
    <w:rsid w:val="00D57D0F"/>
    <w:rsid w:val="00D6002B"/>
    <w:rsid w:val="00D6005E"/>
    <w:rsid w:val="00D60858"/>
    <w:rsid w:val="00D609B9"/>
    <w:rsid w:val="00D60A18"/>
    <w:rsid w:val="00D60CA6"/>
    <w:rsid w:val="00D60E3D"/>
    <w:rsid w:val="00D61412"/>
    <w:rsid w:val="00D622FA"/>
    <w:rsid w:val="00D62523"/>
    <w:rsid w:val="00D6293F"/>
    <w:rsid w:val="00D62AFE"/>
    <w:rsid w:val="00D62B3D"/>
    <w:rsid w:val="00D62BD6"/>
    <w:rsid w:val="00D62DAF"/>
    <w:rsid w:val="00D631BB"/>
    <w:rsid w:val="00D635D4"/>
    <w:rsid w:val="00D63984"/>
    <w:rsid w:val="00D63A7A"/>
    <w:rsid w:val="00D63AB6"/>
    <w:rsid w:val="00D63EF6"/>
    <w:rsid w:val="00D63F07"/>
    <w:rsid w:val="00D645B2"/>
    <w:rsid w:val="00D647A8"/>
    <w:rsid w:val="00D64C08"/>
    <w:rsid w:val="00D65023"/>
    <w:rsid w:val="00D65FB1"/>
    <w:rsid w:val="00D6605C"/>
    <w:rsid w:val="00D6646B"/>
    <w:rsid w:val="00D669A3"/>
    <w:rsid w:val="00D66D03"/>
    <w:rsid w:val="00D66D8D"/>
    <w:rsid w:val="00D66E4A"/>
    <w:rsid w:val="00D67091"/>
    <w:rsid w:val="00D6726F"/>
    <w:rsid w:val="00D675D5"/>
    <w:rsid w:val="00D67847"/>
    <w:rsid w:val="00D700FE"/>
    <w:rsid w:val="00D701D8"/>
    <w:rsid w:val="00D706B8"/>
    <w:rsid w:val="00D70932"/>
    <w:rsid w:val="00D7093E"/>
    <w:rsid w:val="00D70C25"/>
    <w:rsid w:val="00D71ADD"/>
    <w:rsid w:val="00D71AEF"/>
    <w:rsid w:val="00D7251B"/>
    <w:rsid w:val="00D72FA2"/>
    <w:rsid w:val="00D73CA7"/>
    <w:rsid w:val="00D740B6"/>
    <w:rsid w:val="00D74901"/>
    <w:rsid w:val="00D749BB"/>
    <w:rsid w:val="00D74BDF"/>
    <w:rsid w:val="00D74BE5"/>
    <w:rsid w:val="00D75304"/>
    <w:rsid w:val="00D7548D"/>
    <w:rsid w:val="00D75562"/>
    <w:rsid w:val="00D758F6"/>
    <w:rsid w:val="00D75DF6"/>
    <w:rsid w:val="00D75E59"/>
    <w:rsid w:val="00D760F0"/>
    <w:rsid w:val="00D763E8"/>
    <w:rsid w:val="00D76472"/>
    <w:rsid w:val="00D764AD"/>
    <w:rsid w:val="00D76741"/>
    <w:rsid w:val="00D76745"/>
    <w:rsid w:val="00D76EBA"/>
    <w:rsid w:val="00D76F54"/>
    <w:rsid w:val="00D8026A"/>
    <w:rsid w:val="00D80873"/>
    <w:rsid w:val="00D80C7D"/>
    <w:rsid w:val="00D810DC"/>
    <w:rsid w:val="00D816D7"/>
    <w:rsid w:val="00D81829"/>
    <w:rsid w:val="00D8221A"/>
    <w:rsid w:val="00D82D05"/>
    <w:rsid w:val="00D82D11"/>
    <w:rsid w:val="00D830A6"/>
    <w:rsid w:val="00D8311D"/>
    <w:rsid w:val="00D831D5"/>
    <w:rsid w:val="00D83788"/>
    <w:rsid w:val="00D8389E"/>
    <w:rsid w:val="00D83BBA"/>
    <w:rsid w:val="00D84324"/>
    <w:rsid w:val="00D84BBE"/>
    <w:rsid w:val="00D84DE1"/>
    <w:rsid w:val="00D85261"/>
    <w:rsid w:val="00D855C7"/>
    <w:rsid w:val="00D85C46"/>
    <w:rsid w:val="00D85CFB"/>
    <w:rsid w:val="00D85D00"/>
    <w:rsid w:val="00D86005"/>
    <w:rsid w:val="00D862B5"/>
    <w:rsid w:val="00D872D5"/>
    <w:rsid w:val="00D872E7"/>
    <w:rsid w:val="00D87425"/>
    <w:rsid w:val="00D90264"/>
    <w:rsid w:val="00D90285"/>
    <w:rsid w:val="00D90657"/>
    <w:rsid w:val="00D90E43"/>
    <w:rsid w:val="00D911A2"/>
    <w:rsid w:val="00D91347"/>
    <w:rsid w:val="00D91554"/>
    <w:rsid w:val="00D91565"/>
    <w:rsid w:val="00D918FD"/>
    <w:rsid w:val="00D91DBA"/>
    <w:rsid w:val="00D920EC"/>
    <w:rsid w:val="00D92277"/>
    <w:rsid w:val="00D92653"/>
    <w:rsid w:val="00D9299B"/>
    <w:rsid w:val="00D92A79"/>
    <w:rsid w:val="00D92E54"/>
    <w:rsid w:val="00D92E5A"/>
    <w:rsid w:val="00D92F63"/>
    <w:rsid w:val="00D931C3"/>
    <w:rsid w:val="00D93AB0"/>
    <w:rsid w:val="00D93B25"/>
    <w:rsid w:val="00D9418C"/>
    <w:rsid w:val="00D942F6"/>
    <w:rsid w:val="00D946A1"/>
    <w:rsid w:val="00D955F8"/>
    <w:rsid w:val="00D956CA"/>
    <w:rsid w:val="00D9592D"/>
    <w:rsid w:val="00D95D70"/>
    <w:rsid w:val="00D9611C"/>
    <w:rsid w:val="00D96227"/>
    <w:rsid w:val="00D9626D"/>
    <w:rsid w:val="00D96724"/>
    <w:rsid w:val="00D96B78"/>
    <w:rsid w:val="00D9770A"/>
    <w:rsid w:val="00D97B85"/>
    <w:rsid w:val="00DA0591"/>
    <w:rsid w:val="00DA0B39"/>
    <w:rsid w:val="00DA1145"/>
    <w:rsid w:val="00DA1CCC"/>
    <w:rsid w:val="00DA1CEB"/>
    <w:rsid w:val="00DA274E"/>
    <w:rsid w:val="00DA2BB2"/>
    <w:rsid w:val="00DA2E0C"/>
    <w:rsid w:val="00DA3105"/>
    <w:rsid w:val="00DA329F"/>
    <w:rsid w:val="00DA3824"/>
    <w:rsid w:val="00DA3956"/>
    <w:rsid w:val="00DA3C09"/>
    <w:rsid w:val="00DA42E0"/>
    <w:rsid w:val="00DA457F"/>
    <w:rsid w:val="00DA480A"/>
    <w:rsid w:val="00DA4842"/>
    <w:rsid w:val="00DA4A1D"/>
    <w:rsid w:val="00DA4B7A"/>
    <w:rsid w:val="00DA4EA0"/>
    <w:rsid w:val="00DA5253"/>
    <w:rsid w:val="00DA525D"/>
    <w:rsid w:val="00DA52A2"/>
    <w:rsid w:val="00DA593B"/>
    <w:rsid w:val="00DA5D2E"/>
    <w:rsid w:val="00DA5DF2"/>
    <w:rsid w:val="00DA6179"/>
    <w:rsid w:val="00DA6249"/>
    <w:rsid w:val="00DA687F"/>
    <w:rsid w:val="00DA6982"/>
    <w:rsid w:val="00DA6D4E"/>
    <w:rsid w:val="00DA72D5"/>
    <w:rsid w:val="00DA7A02"/>
    <w:rsid w:val="00DA7DA3"/>
    <w:rsid w:val="00DB00B6"/>
    <w:rsid w:val="00DB027D"/>
    <w:rsid w:val="00DB057E"/>
    <w:rsid w:val="00DB071F"/>
    <w:rsid w:val="00DB0777"/>
    <w:rsid w:val="00DB0907"/>
    <w:rsid w:val="00DB0A46"/>
    <w:rsid w:val="00DB0B49"/>
    <w:rsid w:val="00DB0D5E"/>
    <w:rsid w:val="00DB1054"/>
    <w:rsid w:val="00DB12C5"/>
    <w:rsid w:val="00DB136C"/>
    <w:rsid w:val="00DB139F"/>
    <w:rsid w:val="00DB14AD"/>
    <w:rsid w:val="00DB1601"/>
    <w:rsid w:val="00DB181A"/>
    <w:rsid w:val="00DB1878"/>
    <w:rsid w:val="00DB1BD5"/>
    <w:rsid w:val="00DB1D0F"/>
    <w:rsid w:val="00DB2D86"/>
    <w:rsid w:val="00DB318B"/>
    <w:rsid w:val="00DB3A61"/>
    <w:rsid w:val="00DB3C2D"/>
    <w:rsid w:val="00DB3C67"/>
    <w:rsid w:val="00DB3D8E"/>
    <w:rsid w:val="00DB4274"/>
    <w:rsid w:val="00DB4403"/>
    <w:rsid w:val="00DB4543"/>
    <w:rsid w:val="00DB463D"/>
    <w:rsid w:val="00DB4790"/>
    <w:rsid w:val="00DB520B"/>
    <w:rsid w:val="00DB52CE"/>
    <w:rsid w:val="00DB53A2"/>
    <w:rsid w:val="00DB5602"/>
    <w:rsid w:val="00DB57FC"/>
    <w:rsid w:val="00DB5B73"/>
    <w:rsid w:val="00DB5CDA"/>
    <w:rsid w:val="00DB5E3C"/>
    <w:rsid w:val="00DB6768"/>
    <w:rsid w:val="00DB6A4C"/>
    <w:rsid w:val="00DB6BA5"/>
    <w:rsid w:val="00DB6C4D"/>
    <w:rsid w:val="00DB6CD5"/>
    <w:rsid w:val="00DB723A"/>
    <w:rsid w:val="00DB7A68"/>
    <w:rsid w:val="00DB7A9D"/>
    <w:rsid w:val="00DB7D7A"/>
    <w:rsid w:val="00DC0333"/>
    <w:rsid w:val="00DC0BCD"/>
    <w:rsid w:val="00DC1488"/>
    <w:rsid w:val="00DC1DD0"/>
    <w:rsid w:val="00DC1EEC"/>
    <w:rsid w:val="00DC2D01"/>
    <w:rsid w:val="00DC348A"/>
    <w:rsid w:val="00DC3CAB"/>
    <w:rsid w:val="00DC45C1"/>
    <w:rsid w:val="00DC4668"/>
    <w:rsid w:val="00DC480D"/>
    <w:rsid w:val="00DC4B07"/>
    <w:rsid w:val="00DC4C29"/>
    <w:rsid w:val="00DC554B"/>
    <w:rsid w:val="00DC5623"/>
    <w:rsid w:val="00DC57B6"/>
    <w:rsid w:val="00DC5AC9"/>
    <w:rsid w:val="00DC6A2C"/>
    <w:rsid w:val="00DC6C70"/>
    <w:rsid w:val="00DC6D3E"/>
    <w:rsid w:val="00DC6E33"/>
    <w:rsid w:val="00DC6FA3"/>
    <w:rsid w:val="00DC716A"/>
    <w:rsid w:val="00DC71E0"/>
    <w:rsid w:val="00DC77A2"/>
    <w:rsid w:val="00DC7810"/>
    <w:rsid w:val="00DC7B0F"/>
    <w:rsid w:val="00DC7B82"/>
    <w:rsid w:val="00DD03F4"/>
    <w:rsid w:val="00DD0509"/>
    <w:rsid w:val="00DD0858"/>
    <w:rsid w:val="00DD0B5E"/>
    <w:rsid w:val="00DD1161"/>
    <w:rsid w:val="00DD152C"/>
    <w:rsid w:val="00DD16DC"/>
    <w:rsid w:val="00DD1C9C"/>
    <w:rsid w:val="00DD1ECA"/>
    <w:rsid w:val="00DD1F03"/>
    <w:rsid w:val="00DD1FA8"/>
    <w:rsid w:val="00DD2D87"/>
    <w:rsid w:val="00DD3846"/>
    <w:rsid w:val="00DD3CA8"/>
    <w:rsid w:val="00DD3E3B"/>
    <w:rsid w:val="00DD437F"/>
    <w:rsid w:val="00DD43FC"/>
    <w:rsid w:val="00DD4651"/>
    <w:rsid w:val="00DD46BB"/>
    <w:rsid w:val="00DD5047"/>
    <w:rsid w:val="00DD5397"/>
    <w:rsid w:val="00DD5788"/>
    <w:rsid w:val="00DD57A0"/>
    <w:rsid w:val="00DD57B9"/>
    <w:rsid w:val="00DD58B9"/>
    <w:rsid w:val="00DD5E91"/>
    <w:rsid w:val="00DD6088"/>
    <w:rsid w:val="00DD650C"/>
    <w:rsid w:val="00DD66E0"/>
    <w:rsid w:val="00DD6FFE"/>
    <w:rsid w:val="00DD7088"/>
    <w:rsid w:val="00DD7669"/>
    <w:rsid w:val="00DD7BCA"/>
    <w:rsid w:val="00DD7D73"/>
    <w:rsid w:val="00DE018F"/>
    <w:rsid w:val="00DE02B5"/>
    <w:rsid w:val="00DE0445"/>
    <w:rsid w:val="00DE0CBD"/>
    <w:rsid w:val="00DE16AA"/>
    <w:rsid w:val="00DE19DD"/>
    <w:rsid w:val="00DE1D66"/>
    <w:rsid w:val="00DE20BC"/>
    <w:rsid w:val="00DE22BC"/>
    <w:rsid w:val="00DE24E7"/>
    <w:rsid w:val="00DE29B7"/>
    <w:rsid w:val="00DE351B"/>
    <w:rsid w:val="00DE3608"/>
    <w:rsid w:val="00DE362B"/>
    <w:rsid w:val="00DE3834"/>
    <w:rsid w:val="00DE386E"/>
    <w:rsid w:val="00DE3C52"/>
    <w:rsid w:val="00DE3DE5"/>
    <w:rsid w:val="00DE3E8C"/>
    <w:rsid w:val="00DE3FA4"/>
    <w:rsid w:val="00DE475F"/>
    <w:rsid w:val="00DE498F"/>
    <w:rsid w:val="00DE4AC8"/>
    <w:rsid w:val="00DE55C8"/>
    <w:rsid w:val="00DE57B5"/>
    <w:rsid w:val="00DE693B"/>
    <w:rsid w:val="00DE6AD8"/>
    <w:rsid w:val="00DE6B95"/>
    <w:rsid w:val="00DE751B"/>
    <w:rsid w:val="00DE7AD2"/>
    <w:rsid w:val="00DF0019"/>
    <w:rsid w:val="00DF05AB"/>
    <w:rsid w:val="00DF0BAD"/>
    <w:rsid w:val="00DF0E68"/>
    <w:rsid w:val="00DF12EC"/>
    <w:rsid w:val="00DF17A4"/>
    <w:rsid w:val="00DF18EE"/>
    <w:rsid w:val="00DF22D3"/>
    <w:rsid w:val="00DF2449"/>
    <w:rsid w:val="00DF265F"/>
    <w:rsid w:val="00DF3AF0"/>
    <w:rsid w:val="00DF4147"/>
    <w:rsid w:val="00DF4268"/>
    <w:rsid w:val="00DF4CEB"/>
    <w:rsid w:val="00DF514B"/>
    <w:rsid w:val="00DF5429"/>
    <w:rsid w:val="00DF5661"/>
    <w:rsid w:val="00DF56CD"/>
    <w:rsid w:val="00DF6407"/>
    <w:rsid w:val="00DF650F"/>
    <w:rsid w:val="00DF694D"/>
    <w:rsid w:val="00DF6ADE"/>
    <w:rsid w:val="00DF70B0"/>
    <w:rsid w:val="00DF7520"/>
    <w:rsid w:val="00DF7C38"/>
    <w:rsid w:val="00DF7C3B"/>
    <w:rsid w:val="00DF7E9F"/>
    <w:rsid w:val="00E0036E"/>
    <w:rsid w:val="00E00884"/>
    <w:rsid w:val="00E00914"/>
    <w:rsid w:val="00E00FC0"/>
    <w:rsid w:val="00E00FD8"/>
    <w:rsid w:val="00E010F3"/>
    <w:rsid w:val="00E011AF"/>
    <w:rsid w:val="00E0153B"/>
    <w:rsid w:val="00E02008"/>
    <w:rsid w:val="00E021F2"/>
    <w:rsid w:val="00E03308"/>
    <w:rsid w:val="00E0339D"/>
    <w:rsid w:val="00E033AA"/>
    <w:rsid w:val="00E037E9"/>
    <w:rsid w:val="00E039C2"/>
    <w:rsid w:val="00E03B46"/>
    <w:rsid w:val="00E03ED7"/>
    <w:rsid w:val="00E0443B"/>
    <w:rsid w:val="00E046C0"/>
    <w:rsid w:val="00E046DC"/>
    <w:rsid w:val="00E04D2B"/>
    <w:rsid w:val="00E04D33"/>
    <w:rsid w:val="00E0583C"/>
    <w:rsid w:val="00E05933"/>
    <w:rsid w:val="00E06205"/>
    <w:rsid w:val="00E06826"/>
    <w:rsid w:val="00E06879"/>
    <w:rsid w:val="00E06943"/>
    <w:rsid w:val="00E06A06"/>
    <w:rsid w:val="00E06BB1"/>
    <w:rsid w:val="00E06C0A"/>
    <w:rsid w:val="00E06CE7"/>
    <w:rsid w:val="00E06D24"/>
    <w:rsid w:val="00E06F12"/>
    <w:rsid w:val="00E0726C"/>
    <w:rsid w:val="00E07D1D"/>
    <w:rsid w:val="00E10A41"/>
    <w:rsid w:val="00E10BD9"/>
    <w:rsid w:val="00E10EB8"/>
    <w:rsid w:val="00E10F6A"/>
    <w:rsid w:val="00E1189E"/>
    <w:rsid w:val="00E11BA8"/>
    <w:rsid w:val="00E11EED"/>
    <w:rsid w:val="00E126D4"/>
    <w:rsid w:val="00E12D90"/>
    <w:rsid w:val="00E12D92"/>
    <w:rsid w:val="00E13A59"/>
    <w:rsid w:val="00E142AC"/>
    <w:rsid w:val="00E1488F"/>
    <w:rsid w:val="00E14999"/>
    <w:rsid w:val="00E14B67"/>
    <w:rsid w:val="00E15230"/>
    <w:rsid w:val="00E157ED"/>
    <w:rsid w:val="00E15B21"/>
    <w:rsid w:val="00E166C3"/>
    <w:rsid w:val="00E1675F"/>
    <w:rsid w:val="00E16AA1"/>
    <w:rsid w:val="00E16DF1"/>
    <w:rsid w:val="00E16F76"/>
    <w:rsid w:val="00E16FCE"/>
    <w:rsid w:val="00E1715B"/>
    <w:rsid w:val="00E1718F"/>
    <w:rsid w:val="00E176F1"/>
    <w:rsid w:val="00E1771D"/>
    <w:rsid w:val="00E177F3"/>
    <w:rsid w:val="00E200F3"/>
    <w:rsid w:val="00E2087D"/>
    <w:rsid w:val="00E208A6"/>
    <w:rsid w:val="00E209E0"/>
    <w:rsid w:val="00E210CA"/>
    <w:rsid w:val="00E2136E"/>
    <w:rsid w:val="00E216C4"/>
    <w:rsid w:val="00E216D9"/>
    <w:rsid w:val="00E21EF7"/>
    <w:rsid w:val="00E220FE"/>
    <w:rsid w:val="00E222B9"/>
    <w:rsid w:val="00E223B4"/>
    <w:rsid w:val="00E229B8"/>
    <w:rsid w:val="00E22E2D"/>
    <w:rsid w:val="00E22E5D"/>
    <w:rsid w:val="00E23622"/>
    <w:rsid w:val="00E236A3"/>
    <w:rsid w:val="00E236FD"/>
    <w:rsid w:val="00E23956"/>
    <w:rsid w:val="00E24A45"/>
    <w:rsid w:val="00E24CC6"/>
    <w:rsid w:val="00E2521F"/>
    <w:rsid w:val="00E257F7"/>
    <w:rsid w:val="00E25886"/>
    <w:rsid w:val="00E25942"/>
    <w:rsid w:val="00E25B0E"/>
    <w:rsid w:val="00E26065"/>
    <w:rsid w:val="00E2622E"/>
    <w:rsid w:val="00E26ECF"/>
    <w:rsid w:val="00E27535"/>
    <w:rsid w:val="00E27CC1"/>
    <w:rsid w:val="00E27F30"/>
    <w:rsid w:val="00E27FA5"/>
    <w:rsid w:val="00E30AAF"/>
    <w:rsid w:val="00E31056"/>
    <w:rsid w:val="00E31094"/>
    <w:rsid w:val="00E31825"/>
    <w:rsid w:val="00E31A4A"/>
    <w:rsid w:val="00E31D14"/>
    <w:rsid w:val="00E31F82"/>
    <w:rsid w:val="00E31FB6"/>
    <w:rsid w:val="00E327A7"/>
    <w:rsid w:val="00E32B1F"/>
    <w:rsid w:val="00E32BC7"/>
    <w:rsid w:val="00E331A4"/>
    <w:rsid w:val="00E33A6E"/>
    <w:rsid w:val="00E33C12"/>
    <w:rsid w:val="00E33DB4"/>
    <w:rsid w:val="00E3420C"/>
    <w:rsid w:val="00E34323"/>
    <w:rsid w:val="00E3475B"/>
    <w:rsid w:val="00E355F1"/>
    <w:rsid w:val="00E36335"/>
    <w:rsid w:val="00E363E6"/>
    <w:rsid w:val="00E36650"/>
    <w:rsid w:val="00E36851"/>
    <w:rsid w:val="00E369D7"/>
    <w:rsid w:val="00E36B7A"/>
    <w:rsid w:val="00E37B71"/>
    <w:rsid w:val="00E37B7F"/>
    <w:rsid w:val="00E4038E"/>
    <w:rsid w:val="00E40862"/>
    <w:rsid w:val="00E40FDF"/>
    <w:rsid w:val="00E41002"/>
    <w:rsid w:val="00E41101"/>
    <w:rsid w:val="00E4142E"/>
    <w:rsid w:val="00E41C10"/>
    <w:rsid w:val="00E42907"/>
    <w:rsid w:val="00E4290C"/>
    <w:rsid w:val="00E42E0F"/>
    <w:rsid w:val="00E431CF"/>
    <w:rsid w:val="00E43765"/>
    <w:rsid w:val="00E43B69"/>
    <w:rsid w:val="00E443BE"/>
    <w:rsid w:val="00E44B10"/>
    <w:rsid w:val="00E44BDD"/>
    <w:rsid w:val="00E44CBF"/>
    <w:rsid w:val="00E44F3D"/>
    <w:rsid w:val="00E45533"/>
    <w:rsid w:val="00E45A6E"/>
    <w:rsid w:val="00E45A91"/>
    <w:rsid w:val="00E460B9"/>
    <w:rsid w:val="00E46318"/>
    <w:rsid w:val="00E46579"/>
    <w:rsid w:val="00E472C9"/>
    <w:rsid w:val="00E472E9"/>
    <w:rsid w:val="00E477B0"/>
    <w:rsid w:val="00E47AA6"/>
    <w:rsid w:val="00E47B92"/>
    <w:rsid w:val="00E47EBE"/>
    <w:rsid w:val="00E501E4"/>
    <w:rsid w:val="00E506D8"/>
    <w:rsid w:val="00E50A2E"/>
    <w:rsid w:val="00E50A7E"/>
    <w:rsid w:val="00E50BC3"/>
    <w:rsid w:val="00E50C18"/>
    <w:rsid w:val="00E50EFF"/>
    <w:rsid w:val="00E51184"/>
    <w:rsid w:val="00E520D8"/>
    <w:rsid w:val="00E523C7"/>
    <w:rsid w:val="00E52484"/>
    <w:rsid w:val="00E52DD7"/>
    <w:rsid w:val="00E53398"/>
    <w:rsid w:val="00E5366B"/>
    <w:rsid w:val="00E5395C"/>
    <w:rsid w:val="00E53AA9"/>
    <w:rsid w:val="00E54282"/>
    <w:rsid w:val="00E542DC"/>
    <w:rsid w:val="00E54444"/>
    <w:rsid w:val="00E54A0F"/>
    <w:rsid w:val="00E54C57"/>
    <w:rsid w:val="00E54CA2"/>
    <w:rsid w:val="00E54CB4"/>
    <w:rsid w:val="00E54DA4"/>
    <w:rsid w:val="00E5502F"/>
    <w:rsid w:val="00E5573A"/>
    <w:rsid w:val="00E55BE3"/>
    <w:rsid w:val="00E562F3"/>
    <w:rsid w:val="00E56CB4"/>
    <w:rsid w:val="00E5796A"/>
    <w:rsid w:val="00E57AE1"/>
    <w:rsid w:val="00E6003B"/>
    <w:rsid w:val="00E6005A"/>
    <w:rsid w:val="00E60421"/>
    <w:rsid w:val="00E60733"/>
    <w:rsid w:val="00E60A77"/>
    <w:rsid w:val="00E60B96"/>
    <w:rsid w:val="00E60CEC"/>
    <w:rsid w:val="00E610BD"/>
    <w:rsid w:val="00E6189C"/>
    <w:rsid w:val="00E61A83"/>
    <w:rsid w:val="00E61DD0"/>
    <w:rsid w:val="00E62115"/>
    <w:rsid w:val="00E626AC"/>
    <w:rsid w:val="00E62B30"/>
    <w:rsid w:val="00E62FC9"/>
    <w:rsid w:val="00E63429"/>
    <w:rsid w:val="00E634D3"/>
    <w:rsid w:val="00E641B3"/>
    <w:rsid w:val="00E641DA"/>
    <w:rsid w:val="00E6425E"/>
    <w:rsid w:val="00E64AF4"/>
    <w:rsid w:val="00E6522C"/>
    <w:rsid w:val="00E65628"/>
    <w:rsid w:val="00E65A45"/>
    <w:rsid w:val="00E65D8C"/>
    <w:rsid w:val="00E65F68"/>
    <w:rsid w:val="00E65F72"/>
    <w:rsid w:val="00E66073"/>
    <w:rsid w:val="00E66F1F"/>
    <w:rsid w:val="00E67222"/>
    <w:rsid w:val="00E6723D"/>
    <w:rsid w:val="00E67689"/>
    <w:rsid w:val="00E70401"/>
    <w:rsid w:val="00E706FD"/>
    <w:rsid w:val="00E70C44"/>
    <w:rsid w:val="00E70D50"/>
    <w:rsid w:val="00E70D9A"/>
    <w:rsid w:val="00E70F7C"/>
    <w:rsid w:val="00E71380"/>
    <w:rsid w:val="00E71B3D"/>
    <w:rsid w:val="00E7209C"/>
    <w:rsid w:val="00E72554"/>
    <w:rsid w:val="00E727E7"/>
    <w:rsid w:val="00E72905"/>
    <w:rsid w:val="00E72C58"/>
    <w:rsid w:val="00E72E82"/>
    <w:rsid w:val="00E7385C"/>
    <w:rsid w:val="00E73BC6"/>
    <w:rsid w:val="00E73FA1"/>
    <w:rsid w:val="00E74204"/>
    <w:rsid w:val="00E7482E"/>
    <w:rsid w:val="00E75068"/>
    <w:rsid w:val="00E75706"/>
    <w:rsid w:val="00E75BC8"/>
    <w:rsid w:val="00E75E39"/>
    <w:rsid w:val="00E75FA3"/>
    <w:rsid w:val="00E762DC"/>
    <w:rsid w:val="00E766C3"/>
    <w:rsid w:val="00E769A9"/>
    <w:rsid w:val="00E774A5"/>
    <w:rsid w:val="00E775ED"/>
    <w:rsid w:val="00E77770"/>
    <w:rsid w:val="00E77996"/>
    <w:rsid w:val="00E8029C"/>
    <w:rsid w:val="00E80541"/>
    <w:rsid w:val="00E80AAF"/>
    <w:rsid w:val="00E80D43"/>
    <w:rsid w:val="00E812F2"/>
    <w:rsid w:val="00E815D0"/>
    <w:rsid w:val="00E81B89"/>
    <w:rsid w:val="00E81C71"/>
    <w:rsid w:val="00E81DCF"/>
    <w:rsid w:val="00E8227D"/>
    <w:rsid w:val="00E82BA1"/>
    <w:rsid w:val="00E82C38"/>
    <w:rsid w:val="00E82EA2"/>
    <w:rsid w:val="00E83372"/>
    <w:rsid w:val="00E8345D"/>
    <w:rsid w:val="00E83DD5"/>
    <w:rsid w:val="00E8406E"/>
    <w:rsid w:val="00E84337"/>
    <w:rsid w:val="00E8440D"/>
    <w:rsid w:val="00E84589"/>
    <w:rsid w:val="00E84644"/>
    <w:rsid w:val="00E84B12"/>
    <w:rsid w:val="00E84C84"/>
    <w:rsid w:val="00E84E13"/>
    <w:rsid w:val="00E84F2B"/>
    <w:rsid w:val="00E84F50"/>
    <w:rsid w:val="00E851B7"/>
    <w:rsid w:val="00E8545F"/>
    <w:rsid w:val="00E855CB"/>
    <w:rsid w:val="00E857C6"/>
    <w:rsid w:val="00E85FDB"/>
    <w:rsid w:val="00E864C8"/>
    <w:rsid w:val="00E864EE"/>
    <w:rsid w:val="00E8666B"/>
    <w:rsid w:val="00E869B1"/>
    <w:rsid w:val="00E869E2"/>
    <w:rsid w:val="00E86C68"/>
    <w:rsid w:val="00E8780F"/>
    <w:rsid w:val="00E879DA"/>
    <w:rsid w:val="00E87EDD"/>
    <w:rsid w:val="00E90A30"/>
    <w:rsid w:val="00E90B02"/>
    <w:rsid w:val="00E90B41"/>
    <w:rsid w:val="00E9139B"/>
    <w:rsid w:val="00E9144B"/>
    <w:rsid w:val="00E9183D"/>
    <w:rsid w:val="00E918F7"/>
    <w:rsid w:val="00E92737"/>
    <w:rsid w:val="00E92804"/>
    <w:rsid w:val="00E92E74"/>
    <w:rsid w:val="00E93671"/>
    <w:rsid w:val="00E93831"/>
    <w:rsid w:val="00E94A05"/>
    <w:rsid w:val="00E94A72"/>
    <w:rsid w:val="00E94B15"/>
    <w:rsid w:val="00E94D44"/>
    <w:rsid w:val="00E956BF"/>
    <w:rsid w:val="00E95F38"/>
    <w:rsid w:val="00E962F5"/>
    <w:rsid w:val="00E963DC"/>
    <w:rsid w:val="00E96549"/>
    <w:rsid w:val="00E966A2"/>
    <w:rsid w:val="00E97720"/>
    <w:rsid w:val="00E9792C"/>
    <w:rsid w:val="00E97D01"/>
    <w:rsid w:val="00E97FB7"/>
    <w:rsid w:val="00EA040B"/>
    <w:rsid w:val="00EA0920"/>
    <w:rsid w:val="00EA0E10"/>
    <w:rsid w:val="00EA0F74"/>
    <w:rsid w:val="00EA1072"/>
    <w:rsid w:val="00EA183C"/>
    <w:rsid w:val="00EA193A"/>
    <w:rsid w:val="00EA1F57"/>
    <w:rsid w:val="00EA2536"/>
    <w:rsid w:val="00EA26E8"/>
    <w:rsid w:val="00EA2971"/>
    <w:rsid w:val="00EA2B55"/>
    <w:rsid w:val="00EA2C21"/>
    <w:rsid w:val="00EA2CAC"/>
    <w:rsid w:val="00EA315E"/>
    <w:rsid w:val="00EA3BFC"/>
    <w:rsid w:val="00EA416E"/>
    <w:rsid w:val="00EA42D0"/>
    <w:rsid w:val="00EA430F"/>
    <w:rsid w:val="00EA43C1"/>
    <w:rsid w:val="00EA4919"/>
    <w:rsid w:val="00EA4A96"/>
    <w:rsid w:val="00EA4B00"/>
    <w:rsid w:val="00EA54E0"/>
    <w:rsid w:val="00EA5668"/>
    <w:rsid w:val="00EA5C12"/>
    <w:rsid w:val="00EA5DF8"/>
    <w:rsid w:val="00EA6551"/>
    <w:rsid w:val="00EA66DB"/>
    <w:rsid w:val="00EA68DD"/>
    <w:rsid w:val="00EA73EE"/>
    <w:rsid w:val="00EA7A24"/>
    <w:rsid w:val="00EA7A98"/>
    <w:rsid w:val="00EA7F6E"/>
    <w:rsid w:val="00EB053E"/>
    <w:rsid w:val="00EB05E0"/>
    <w:rsid w:val="00EB06C9"/>
    <w:rsid w:val="00EB0751"/>
    <w:rsid w:val="00EB0DA3"/>
    <w:rsid w:val="00EB0E2B"/>
    <w:rsid w:val="00EB234F"/>
    <w:rsid w:val="00EB2575"/>
    <w:rsid w:val="00EB25BB"/>
    <w:rsid w:val="00EB3225"/>
    <w:rsid w:val="00EB3268"/>
    <w:rsid w:val="00EB330C"/>
    <w:rsid w:val="00EB3692"/>
    <w:rsid w:val="00EB4818"/>
    <w:rsid w:val="00EB4C10"/>
    <w:rsid w:val="00EB52D6"/>
    <w:rsid w:val="00EB5408"/>
    <w:rsid w:val="00EB57CF"/>
    <w:rsid w:val="00EB58E0"/>
    <w:rsid w:val="00EB5AB7"/>
    <w:rsid w:val="00EB62F3"/>
    <w:rsid w:val="00EB63E2"/>
    <w:rsid w:val="00EB6476"/>
    <w:rsid w:val="00EB6636"/>
    <w:rsid w:val="00EB6807"/>
    <w:rsid w:val="00EB681A"/>
    <w:rsid w:val="00EB691D"/>
    <w:rsid w:val="00EB6DD9"/>
    <w:rsid w:val="00EB741C"/>
    <w:rsid w:val="00EB7548"/>
    <w:rsid w:val="00EB7A3B"/>
    <w:rsid w:val="00EB7E1F"/>
    <w:rsid w:val="00EB7E71"/>
    <w:rsid w:val="00EC0001"/>
    <w:rsid w:val="00EC0ABE"/>
    <w:rsid w:val="00EC0BEF"/>
    <w:rsid w:val="00EC168E"/>
    <w:rsid w:val="00EC1B3E"/>
    <w:rsid w:val="00EC29F2"/>
    <w:rsid w:val="00EC2A4D"/>
    <w:rsid w:val="00EC30D1"/>
    <w:rsid w:val="00EC39EE"/>
    <w:rsid w:val="00EC3A3D"/>
    <w:rsid w:val="00EC3C08"/>
    <w:rsid w:val="00EC42A7"/>
    <w:rsid w:val="00EC4FFA"/>
    <w:rsid w:val="00EC50D9"/>
    <w:rsid w:val="00EC5327"/>
    <w:rsid w:val="00EC54A2"/>
    <w:rsid w:val="00EC580A"/>
    <w:rsid w:val="00EC58D0"/>
    <w:rsid w:val="00EC6253"/>
    <w:rsid w:val="00EC684A"/>
    <w:rsid w:val="00EC70AD"/>
    <w:rsid w:val="00EC7454"/>
    <w:rsid w:val="00EC7540"/>
    <w:rsid w:val="00EC79B3"/>
    <w:rsid w:val="00EC7D31"/>
    <w:rsid w:val="00EC7F6F"/>
    <w:rsid w:val="00ED0234"/>
    <w:rsid w:val="00ED0282"/>
    <w:rsid w:val="00ED03CD"/>
    <w:rsid w:val="00ED05B2"/>
    <w:rsid w:val="00ED0790"/>
    <w:rsid w:val="00ED0981"/>
    <w:rsid w:val="00ED0A3C"/>
    <w:rsid w:val="00ED0B0E"/>
    <w:rsid w:val="00ED0C19"/>
    <w:rsid w:val="00ED0C36"/>
    <w:rsid w:val="00ED0F83"/>
    <w:rsid w:val="00ED160F"/>
    <w:rsid w:val="00ED163D"/>
    <w:rsid w:val="00ED1734"/>
    <w:rsid w:val="00ED1EA5"/>
    <w:rsid w:val="00ED219F"/>
    <w:rsid w:val="00ED22FF"/>
    <w:rsid w:val="00ED2991"/>
    <w:rsid w:val="00ED29DF"/>
    <w:rsid w:val="00ED2A45"/>
    <w:rsid w:val="00ED2E9C"/>
    <w:rsid w:val="00ED2F3E"/>
    <w:rsid w:val="00ED338A"/>
    <w:rsid w:val="00ED3935"/>
    <w:rsid w:val="00ED3AD5"/>
    <w:rsid w:val="00ED3DC3"/>
    <w:rsid w:val="00ED3E12"/>
    <w:rsid w:val="00ED3F96"/>
    <w:rsid w:val="00ED3FFD"/>
    <w:rsid w:val="00ED4073"/>
    <w:rsid w:val="00ED4151"/>
    <w:rsid w:val="00ED440F"/>
    <w:rsid w:val="00ED4E05"/>
    <w:rsid w:val="00ED50B8"/>
    <w:rsid w:val="00ED51C1"/>
    <w:rsid w:val="00ED56A8"/>
    <w:rsid w:val="00ED5882"/>
    <w:rsid w:val="00ED598B"/>
    <w:rsid w:val="00ED6840"/>
    <w:rsid w:val="00ED6AA4"/>
    <w:rsid w:val="00ED6BE9"/>
    <w:rsid w:val="00ED6D54"/>
    <w:rsid w:val="00ED7044"/>
    <w:rsid w:val="00ED775C"/>
    <w:rsid w:val="00EE0CCA"/>
    <w:rsid w:val="00EE0D00"/>
    <w:rsid w:val="00EE1336"/>
    <w:rsid w:val="00EE1480"/>
    <w:rsid w:val="00EE193D"/>
    <w:rsid w:val="00EE1947"/>
    <w:rsid w:val="00EE21B8"/>
    <w:rsid w:val="00EE2318"/>
    <w:rsid w:val="00EE2458"/>
    <w:rsid w:val="00EE2701"/>
    <w:rsid w:val="00EE2C45"/>
    <w:rsid w:val="00EE2CF2"/>
    <w:rsid w:val="00EE3CDD"/>
    <w:rsid w:val="00EE3F67"/>
    <w:rsid w:val="00EE4369"/>
    <w:rsid w:val="00EE459E"/>
    <w:rsid w:val="00EE5716"/>
    <w:rsid w:val="00EE5BA4"/>
    <w:rsid w:val="00EE5DEA"/>
    <w:rsid w:val="00EE6050"/>
    <w:rsid w:val="00EE640A"/>
    <w:rsid w:val="00EE680D"/>
    <w:rsid w:val="00EE6F03"/>
    <w:rsid w:val="00EE7040"/>
    <w:rsid w:val="00EE728E"/>
    <w:rsid w:val="00EE7FA8"/>
    <w:rsid w:val="00EF02D4"/>
    <w:rsid w:val="00EF032C"/>
    <w:rsid w:val="00EF041F"/>
    <w:rsid w:val="00EF063C"/>
    <w:rsid w:val="00EF0ABA"/>
    <w:rsid w:val="00EF1037"/>
    <w:rsid w:val="00EF1215"/>
    <w:rsid w:val="00EF126C"/>
    <w:rsid w:val="00EF16F0"/>
    <w:rsid w:val="00EF173C"/>
    <w:rsid w:val="00EF1AC5"/>
    <w:rsid w:val="00EF1D6B"/>
    <w:rsid w:val="00EF1FBB"/>
    <w:rsid w:val="00EF1FD6"/>
    <w:rsid w:val="00EF2156"/>
    <w:rsid w:val="00EF222F"/>
    <w:rsid w:val="00EF2A6A"/>
    <w:rsid w:val="00EF2EBD"/>
    <w:rsid w:val="00EF3313"/>
    <w:rsid w:val="00EF352D"/>
    <w:rsid w:val="00EF3BB8"/>
    <w:rsid w:val="00EF3FB9"/>
    <w:rsid w:val="00EF4AD2"/>
    <w:rsid w:val="00EF4D9D"/>
    <w:rsid w:val="00EF4F1D"/>
    <w:rsid w:val="00EF5272"/>
    <w:rsid w:val="00EF5983"/>
    <w:rsid w:val="00EF599A"/>
    <w:rsid w:val="00EF6B41"/>
    <w:rsid w:val="00EF6E34"/>
    <w:rsid w:val="00EF6F9D"/>
    <w:rsid w:val="00EF761B"/>
    <w:rsid w:val="00EF7F42"/>
    <w:rsid w:val="00F00048"/>
    <w:rsid w:val="00F00BC3"/>
    <w:rsid w:val="00F010C0"/>
    <w:rsid w:val="00F0127F"/>
    <w:rsid w:val="00F01E09"/>
    <w:rsid w:val="00F01E7A"/>
    <w:rsid w:val="00F02057"/>
    <w:rsid w:val="00F02598"/>
    <w:rsid w:val="00F02841"/>
    <w:rsid w:val="00F029EE"/>
    <w:rsid w:val="00F02A13"/>
    <w:rsid w:val="00F02CCE"/>
    <w:rsid w:val="00F03085"/>
    <w:rsid w:val="00F030CD"/>
    <w:rsid w:val="00F037C3"/>
    <w:rsid w:val="00F037E6"/>
    <w:rsid w:val="00F03AA5"/>
    <w:rsid w:val="00F03B67"/>
    <w:rsid w:val="00F03DA5"/>
    <w:rsid w:val="00F04256"/>
    <w:rsid w:val="00F05033"/>
    <w:rsid w:val="00F054A9"/>
    <w:rsid w:val="00F05928"/>
    <w:rsid w:val="00F0594E"/>
    <w:rsid w:val="00F05966"/>
    <w:rsid w:val="00F05D58"/>
    <w:rsid w:val="00F061CB"/>
    <w:rsid w:val="00F061E4"/>
    <w:rsid w:val="00F062AC"/>
    <w:rsid w:val="00F06322"/>
    <w:rsid w:val="00F06C1B"/>
    <w:rsid w:val="00F0741B"/>
    <w:rsid w:val="00F07639"/>
    <w:rsid w:val="00F07C44"/>
    <w:rsid w:val="00F07FDB"/>
    <w:rsid w:val="00F10E71"/>
    <w:rsid w:val="00F121E9"/>
    <w:rsid w:val="00F12250"/>
    <w:rsid w:val="00F1257C"/>
    <w:rsid w:val="00F12C46"/>
    <w:rsid w:val="00F13897"/>
    <w:rsid w:val="00F138BC"/>
    <w:rsid w:val="00F13A3C"/>
    <w:rsid w:val="00F13B8D"/>
    <w:rsid w:val="00F1418E"/>
    <w:rsid w:val="00F149E1"/>
    <w:rsid w:val="00F14AC2"/>
    <w:rsid w:val="00F14DC2"/>
    <w:rsid w:val="00F14EBB"/>
    <w:rsid w:val="00F151A8"/>
    <w:rsid w:val="00F152C8"/>
    <w:rsid w:val="00F1545A"/>
    <w:rsid w:val="00F1589F"/>
    <w:rsid w:val="00F15B9C"/>
    <w:rsid w:val="00F15BAA"/>
    <w:rsid w:val="00F15C57"/>
    <w:rsid w:val="00F15E6A"/>
    <w:rsid w:val="00F16373"/>
    <w:rsid w:val="00F164C2"/>
    <w:rsid w:val="00F164D9"/>
    <w:rsid w:val="00F16709"/>
    <w:rsid w:val="00F167C6"/>
    <w:rsid w:val="00F16A5E"/>
    <w:rsid w:val="00F16CF9"/>
    <w:rsid w:val="00F174F7"/>
    <w:rsid w:val="00F176E6"/>
    <w:rsid w:val="00F179F3"/>
    <w:rsid w:val="00F2015E"/>
    <w:rsid w:val="00F20AAB"/>
    <w:rsid w:val="00F2159B"/>
    <w:rsid w:val="00F217C1"/>
    <w:rsid w:val="00F21DD0"/>
    <w:rsid w:val="00F21E58"/>
    <w:rsid w:val="00F22430"/>
    <w:rsid w:val="00F229BF"/>
    <w:rsid w:val="00F22A95"/>
    <w:rsid w:val="00F22B9D"/>
    <w:rsid w:val="00F22D7C"/>
    <w:rsid w:val="00F22DAC"/>
    <w:rsid w:val="00F22E17"/>
    <w:rsid w:val="00F23662"/>
    <w:rsid w:val="00F23789"/>
    <w:rsid w:val="00F23DF9"/>
    <w:rsid w:val="00F247EB"/>
    <w:rsid w:val="00F2497E"/>
    <w:rsid w:val="00F24BEB"/>
    <w:rsid w:val="00F24C06"/>
    <w:rsid w:val="00F253C6"/>
    <w:rsid w:val="00F25658"/>
    <w:rsid w:val="00F25A25"/>
    <w:rsid w:val="00F25EE9"/>
    <w:rsid w:val="00F265C9"/>
    <w:rsid w:val="00F269F8"/>
    <w:rsid w:val="00F26AA6"/>
    <w:rsid w:val="00F26B63"/>
    <w:rsid w:val="00F26B87"/>
    <w:rsid w:val="00F26BBC"/>
    <w:rsid w:val="00F2729F"/>
    <w:rsid w:val="00F27C93"/>
    <w:rsid w:val="00F27E53"/>
    <w:rsid w:val="00F3001F"/>
    <w:rsid w:val="00F30801"/>
    <w:rsid w:val="00F31146"/>
    <w:rsid w:val="00F312BA"/>
    <w:rsid w:val="00F3150C"/>
    <w:rsid w:val="00F31521"/>
    <w:rsid w:val="00F31600"/>
    <w:rsid w:val="00F31930"/>
    <w:rsid w:val="00F321ED"/>
    <w:rsid w:val="00F3223D"/>
    <w:rsid w:val="00F327F7"/>
    <w:rsid w:val="00F328C1"/>
    <w:rsid w:val="00F328FF"/>
    <w:rsid w:val="00F32AE1"/>
    <w:rsid w:val="00F32BA2"/>
    <w:rsid w:val="00F32D15"/>
    <w:rsid w:val="00F33017"/>
    <w:rsid w:val="00F34396"/>
    <w:rsid w:val="00F34C74"/>
    <w:rsid w:val="00F35002"/>
    <w:rsid w:val="00F350E6"/>
    <w:rsid w:val="00F3515A"/>
    <w:rsid w:val="00F354B2"/>
    <w:rsid w:val="00F36017"/>
    <w:rsid w:val="00F36284"/>
    <w:rsid w:val="00F364B4"/>
    <w:rsid w:val="00F3658E"/>
    <w:rsid w:val="00F36E75"/>
    <w:rsid w:val="00F36FFF"/>
    <w:rsid w:val="00F37199"/>
    <w:rsid w:val="00F3746A"/>
    <w:rsid w:val="00F374D4"/>
    <w:rsid w:val="00F378EB"/>
    <w:rsid w:val="00F40172"/>
    <w:rsid w:val="00F401DB"/>
    <w:rsid w:val="00F40A4D"/>
    <w:rsid w:val="00F41209"/>
    <w:rsid w:val="00F41385"/>
    <w:rsid w:val="00F413A6"/>
    <w:rsid w:val="00F41452"/>
    <w:rsid w:val="00F414EC"/>
    <w:rsid w:val="00F41787"/>
    <w:rsid w:val="00F41BC6"/>
    <w:rsid w:val="00F42707"/>
    <w:rsid w:val="00F42770"/>
    <w:rsid w:val="00F42890"/>
    <w:rsid w:val="00F42A7C"/>
    <w:rsid w:val="00F43273"/>
    <w:rsid w:val="00F4368B"/>
    <w:rsid w:val="00F439B5"/>
    <w:rsid w:val="00F43EC4"/>
    <w:rsid w:val="00F440FF"/>
    <w:rsid w:val="00F44219"/>
    <w:rsid w:val="00F44545"/>
    <w:rsid w:val="00F4456E"/>
    <w:rsid w:val="00F44B08"/>
    <w:rsid w:val="00F45335"/>
    <w:rsid w:val="00F45A9E"/>
    <w:rsid w:val="00F45CBC"/>
    <w:rsid w:val="00F45F3E"/>
    <w:rsid w:val="00F461FE"/>
    <w:rsid w:val="00F464F5"/>
    <w:rsid w:val="00F4674B"/>
    <w:rsid w:val="00F46DB3"/>
    <w:rsid w:val="00F47224"/>
    <w:rsid w:val="00F472B0"/>
    <w:rsid w:val="00F473FC"/>
    <w:rsid w:val="00F474BF"/>
    <w:rsid w:val="00F476E7"/>
    <w:rsid w:val="00F47730"/>
    <w:rsid w:val="00F47CD9"/>
    <w:rsid w:val="00F47F3D"/>
    <w:rsid w:val="00F508BB"/>
    <w:rsid w:val="00F51592"/>
    <w:rsid w:val="00F51E51"/>
    <w:rsid w:val="00F5234B"/>
    <w:rsid w:val="00F5308E"/>
    <w:rsid w:val="00F532B1"/>
    <w:rsid w:val="00F53457"/>
    <w:rsid w:val="00F534E4"/>
    <w:rsid w:val="00F5394E"/>
    <w:rsid w:val="00F53A16"/>
    <w:rsid w:val="00F53B96"/>
    <w:rsid w:val="00F53F23"/>
    <w:rsid w:val="00F5411E"/>
    <w:rsid w:val="00F54161"/>
    <w:rsid w:val="00F54200"/>
    <w:rsid w:val="00F5443A"/>
    <w:rsid w:val="00F54EAB"/>
    <w:rsid w:val="00F552E6"/>
    <w:rsid w:val="00F55B75"/>
    <w:rsid w:val="00F55B89"/>
    <w:rsid w:val="00F55C95"/>
    <w:rsid w:val="00F55F90"/>
    <w:rsid w:val="00F562EE"/>
    <w:rsid w:val="00F566C7"/>
    <w:rsid w:val="00F567FE"/>
    <w:rsid w:val="00F56A2D"/>
    <w:rsid w:val="00F56E64"/>
    <w:rsid w:val="00F57323"/>
    <w:rsid w:val="00F57507"/>
    <w:rsid w:val="00F57BE6"/>
    <w:rsid w:val="00F57E28"/>
    <w:rsid w:val="00F57F41"/>
    <w:rsid w:val="00F600A2"/>
    <w:rsid w:val="00F607A6"/>
    <w:rsid w:val="00F60AB7"/>
    <w:rsid w:val="00F60BA8"/>
    <w:rsid w:val="00F60D9E"/>
    <w:rsid w:val="00F61246"/>
    <w:rsid w:val="00F612F3"/>
    <w:rsid w:val="00F6152B"/>
    <w:rsid w:val="00F6177B"/>
    <w:rsid w:val="00F62029"/>
    <w:rsid w:val="00F6210C"/>
    <w:rsid w:val="00F624CE"/>
    <w:rsid w:val="00F62777"/>
    <w:rsid w:val="00F62F6E"/>
    <w:rsid w:val="00F631BD"/>
    <w:rsid w:val="00F632DB"/>
    <w:rsid w:val="00F633E1"/>
    <w:rsid w:val="00F63882"/>
    <w:rsid w:val="00F6417F"/>
    <w:rsid w:val="00F6450A"/>
    <w:rsid w:val="00F65099"/>
    <w:rsid w:val="00F6563D"/>
    <w:rsid w:val="00F65DF9"/>
    <w:rsid w:val="00F65E83"/>
    <w:rsid w:val="00F66702"/>
    <w:rsid w:val="00F67090"/>
    <w:rsid w:val="00F6735A"/>
    <w:rsid w:val="00F6778D"/>
    <w:rsid w:val="00F70058"/>
    <w:rsid w:val="00F70108"/>
    <w:rsid w:val="00F703AE"/>
    <w:rsid w:val="00F7069A"/>
    <w:rsid w:val="00F70965"/>
    <w:rsid w:val="00F71561"/>
    <w:rsid w:val="00F71784"/>
    <w:rsid w:val="00F71788"/>
    <w:rsid w:val="00F71A46"/>
    <w:rsid w:val="00F73CEA"/>
    <w:rsid w:val="00F7401C"/>
    <w:rsid w:val="00F7445E"/>
    <w:rsid w:val="00F7464D"/>
    <w:rsid w:val="00F7472E"/>
    <w:rsid w:val="00F74C30"/>
    <w:rsid w:val="00F75A8F"/>
    <w:rsid w:val="00F75CF6"/>
    <w:rsid w:val="00F762D1"/>
    <w:rsid w:val="00F763FA"/>
    <w:rsid w:val="00F76528"/>
    <w:rsid w:val="00F76608"/>
    <w:rsid w:val="00F76ECB"/>
    <w:rsid w:val="00F77556"/>
    <w:rsid w:val="00F77640"/>
    <w:rsid w:val="00F77AD1"/>
    <w:rsid w:val="00F77E85"/>
    <w:rsid w:val="00F8032F"/>
    <w:rsid w:val="00F80419"/>
    <w:rsid w:val="00F806C0"/>
    <w:rsid w:val="00F8074D"/>
    <w:rsid w:val="00F80B67"/>
    <w:rsid w:val="00F80C86"/>
    <w:rsid w:val="00F81934"/>
    <w:rsid w:val="00F82065"/>
    <w:rsid w:val="00F82498"/>
    <w:rsid w:val="00F82512"/>
    <w:rsid w:val="00F828C2"/>
    <w:rsid w:val="00F82E8E"/>
    <w:rsid w:val="00F83292"/>
    <w:rsid w:val="00F83B39"/>
    <w:rsid w:val="00F8452C"/>
    <w:rsid w:val="00F846D2"/>
    <w:rsid w:val="00F84AE0"/>
    <w:rsid w:val="00F84C7F"/>
    <w:rsid w:val="00F855B6"/>
    <w:rsid w:val="00F86522"/>
    <w:rsid w:val="00F869D2"/>
    <w:rsid w:val="00F86C71"/>
    <w:rsid w:val="00F87174"/>
    <w:rsid w:val="00F873AA"/>
    <w:rsid w:val="00F87469"/>
    <w:rsid w:val="00F87699"/>
    <w:rsid w:val="00F87745"/>
    <w:rsid w:val="00F87779"/>
    <w:rsid w:val="00F90252"/>
    <w:rsid w:val="00F90693"/>
    <w:rsid w:val="00F908DD"/>
    <w:rsid w:val="00F9128E"/>
    <w:rsid w:val="00F918BD"/>
    <w:rsid w:val="00F91C99"/>
    <w:rsid w:val="00F91F8A"/>
    <w:rsid w:val="00F926B3"/>
    <w:rsid w:val="00F928B2"/>
    <w:rsid w:val="00F938E1"/>
    <w:rsid w:val="00F939C7"/>
    <w:rsid w:val="00F94369"/>
    <w:rsid w:val="00F94599"/>
    <w:rsid w:val="00F94853"/>
    <w:rsid w:val="00F94D41"/>
    <w:rsid w:val="00F9516D"/>
    <w:rsid w:val="00F95402"/>
    <w:rsid w:val="00F95458"/>
    <w:rsid w:val="00F954B9"/>
    <w:rsid w:val="00F954BC"/>
    <w:rsid w:val="00F95B13"/>
    <w:rsid w:val="00F95B29"/>
    <w:rsid w:val="00F96066"/>
    <w:rsid w:val="00F9678F"/>
    <w:rsid w:val="00F96A9A"/>
    <w:rsid w:val="00F96F38"/>
    <w:rsid w:val="00F971AD"/>
    <w:rsid w:val="00F979BB"/>
    <w:rsid w:val="00F97DED"/>
    <w:rsid w:val="00FA0090"/>
    <w:rsid w:val="00FA013D"/>
    <w:rsid w:val="00FA01C5"/>
    <w:rsid w:val="00FA071D"/>
    <w:rsid w:val="00FA0FEA"/>
    <w:rsid w:val="00FA1571"/>
    <w:rsid w:val="00FA193D"/>
    <w:rsid w:val="00FA19C6"/>
    <w:rsid w:val="00FA225C"/>
    <w:rsid w:val="00FA258A"/>
    <w:rsid w:val="00FA26AB"/>
    <w:rsid w:val="00FA2EC1"/>
    <w:rsid w:val="00FA3A56"/>
    <w:rsid w:val="00FA42CF"/>
    <w:rsid w:val="00FA42FC"/>
    <w:rsid w:val="00FA4C3D"/>
    <w:rsid w:val="00FA5457"/>
    <w:rsid w:val="00FA5D04"/>
    <w:rsid w:val="00FA61A7"/>
    <w:rsid w:val="00FA6304"/>
    <w:rsid w:val="00FA680C"/>
    <w:rsid w:val="00FA693B"/>
    <w:rsid w:val="00FA6D6E"/>
    <w:rsid w:val="00FA6E1C"/>
    <w:rsid w:val="00FA6E6D"/>
    <w:rsid w:val="00FA78D4"/>
    <w:rsid w:val="00FA7C1E"/>
    <w:rsid w:val="00FB0432"/>
    <w:rsid w:val="00FB122F"/>
    <w:rsid w:val="00FB14F4"/>
    <w:rsid w:val="00FB196D"/>
    <w:rsid w:val="00FB19BA"/>
    <w:rsid w:val="00FB1A54"/>
    <w:rsid w:val="00FB1C0D"/>
    <w:rsid w:val="00FB2090"/>
    <w:rsid w:val="00FB2750"/>
    <w:rsid w:val="00FB2BF2"/>
    <w:rsid w:val="00FB34A5"/>
    <w:rsid w:val="00FB3DDA"/>
    <w:rsid w:val="00FB3E0E"/>
    <w:rsid w:val="00FB3FC0"/>
    <w:rsid w:val="00FB49D0"/>
    <w:rsid w:val="00FB4AE3"/>
    <w:rsid w:val="00FB4CE3"/>
    <w:rsid w:val="00FB4E73"/>
    <w:rsid w:val="00FB50D4"/>
    <w:rsid w:val="00FB52AA"/>
    <w:rsid w:val="00FB570C"/>
    <w:rsid w:val="00FB58CE"/>
    <w:rsid w:val="00FB58FD"/>
    <w:rsid w:val="00FB5953"/>
    <w:rsid w:val="00FB60B5"/>
    <w:rsid w:val="00FB61B3"/>
    <w:rsid w:val="00FB683A"/>
    <w:rsid w:val="00FB6AE5"/>
    <w:rsid w:val="00FB6D82"/>
    <w:rsid w:val="00FB6E37"/>
    <w:rsid w:val="00FB6EE5"/>
    <w:rsid w:val="00FB7126"/>
    <w:rsid w:val="00FB7477"/>
    <w:rsid w:val="00FB75BA"/>
    <w:rsid w:val="00FB7BA1"/>
    <w:rsid w:val="00FB7F9E"/>
    <w:rsid w:val="00FC0592"/>
    <w:rsid w:val="00FC0686"/>
    <w:rsid w:val="00FC0BD3"/>
    <w:rsid w:val="00FC0D18"/>
    <w:rsid w:val="00FC1124"/>
    <w:rsid w:val="00FC13EC"/>
    <w:rsid w:val="00FC1663"/>
    <w:rsid w:val="00FC18E1"/>
    <w:rsid w:val="00FC191D"/>
    <w:rsid w:val="00FC1C01"/>
    <w:rsid w:val="00FC1E8A"/>
    <w:rsid w:val="00FC240D"/>
    <w:rsid w:val="00FC25CE"/>
    <w:rsid w:val="00FC2786"/>
    <w:rsid w:val="00FC306A"/>
    <w:rsid w:val="00FC315F"/>
    <w:rsid w:val="00FC3360"/>
    <w:rsid w:val="00FC3519"/>
    <w:rsid w:val="00FC3804"/>
    <w:rsid w:val="00FC4091"/>
    <w:rsid w:val="00FC4385"/>
    <w:rsid w:val="00FC4573"/>
    <w:rsid w:val="00FC4E6C"/>
    <w:rsid w:val="00FC4EF4"/>
    <w:rsid w:val="00FC5064"/>
    <w:rsid w:val="00FC56C9"/>
    <w:rsid w:val="00FC5710"/>
    <w:rsid w:val="00FC67B9"/>
    <w:rsid w:val="00FC6A2D"/>
    <w:rsid w:val="00FC6F87"/>
    <w:rsid w:val="00FC7410"/>
    <w:rsid w:val="00FC7436"/>
    <w:rsid w:val="00FC756E"/>
    <w:rsid w:val="00FC7BB6"/>
    <w:rsid w:val="00FC7EF1"/>
    <w:rsid w:val="00FC7EF5"/>
    <w:rsid w:val="00FC7F6C"/>
    <w:rsid w:val="00FD01D2"/>
    <w:rsid w:val="00FD0918"/>
    <w:rsid w:val="00FD0AC4"/>
    <w:rsid w:val="00FD0C88"/>
    <w:rsid w:val="00FD0FA4"/>
    <w:rsid w:val="00FD12B0"/>
    <w:rsid w:val="00FD1A8D"/>
    <w:rsid w:val="00FD1C09"/>
    <w:rsid w:val="00FD1CC9"/>
    <w:rsid w:val="00FD1EE5"/>
    <w:rsid w:val="00FD22DD"/>
    <w:rsid w:val="00FD27DF"/>
    <w:rsid w:val="00FD2871"/>
    <w:rsid w:val="00FD2D6C"/>
    <w:rsid w:val="00FD2DBE"/>
    <w:rsid w:val="00FD2F2C"/>
    <w:rsid w:val="00FD3494"/>
    <w:rsid w:val="00FD3D7D"/>
    <w:rsid w:val="00FD4669"/>
    <w:rsid w:val="00FD491B"/>
    <w:rsid w:val="00FD49E6"/>
    <w:rsid w:val="00FD4CEA"/>
    <w:rsid w:val="00FD4E1A"/>
    <w:rsid w:val="00FD6407"/>
    <w:rsid w:val="00FD6573"/>
    <w:rsid w:val="00FD6B9E"/>
    <w:rsid w:val="00FD72E8"/>
    <w:rsid w:val="00FD73F5"/>
    <w:rsid w:val="00FD7AB8"/>
    <w:rsid w:val="00FE027E"/>
    <w:rsid w:val="00FE04C6"/>
    <w:rsid w:val="00FE04E5"/>
    <w:rsid w:val="00FE0694"/>
    <w:rsid w:val="00FE0698"/>
    <w:rsid w:val="00FE0712"/>
    <w:rsid w:val="00FE0B9E"/>
    <w:rsid w:val="00FE0D3C"/>
    <w:rsid w:val="00FE1630"/>
    <w:rsid w:val="00FE1691"/>
    <w:rsid w:val="00FE16B5"/>
    <w:rsid w:val="00FE17E6"/>
    <w:rsid w:val="00FE1838"/>
    <w:rsid w:val="00FE1DE3"/>
    <w:rsid w:val="00FE1EC7"/>
    <w:rsid w:val="00FE25C8"/>
    <w:rsid w:val="00FE2768"/>
    <w:rsid w:val="00FE283C"/>
    <w:rsid w:val="00FE314B"/>
    <w:rsid w:val="00FE336B"/>
    <w:rsid w:val="00FE338C"/>
    <w:rsid w:val="00FE3558"/>
    <w:rsid w:val="00FE3A61"/>
    <w:rsid w:val="00FE3B5B"/>
    <w:rsid w:val="00FE3F15"/>
    <w:rsid w:val="00FE432D"/>
    <w:rsid w:val="00FE4688"/>
    <w:rsid w:val="00FE468E"/>
    <w:rsid w:val="00FE4694"/>
    <w:rsid w:val="00FE4718"/>
    <w:rsid w:val="00FE4822"/>
    <w:rsid w:val="00FE482D"/>
    <w:rsid w:val="00FE4A07"/>
    <w:rsid w:val="00FE4BFD"/>
    <w:rsid w:val="00FE4C04"/>
    <w:rsid w:val="00FE4CD8"/>
    <w:rsid w:val="00FE551C"/>
    <w:rsid w:val="00FE55E3"/>
    <w:rsid w:val="00FE598B"/>
    <w:rsid w:val="00FE6527"/>
    <w:rsid w:val="00FE69CC"/>
    <w:rsid w:val="00FE6B1C"/>
    <w:rsid w:val="00FE6C2D"/>
    <w:rsid w:val="00FE6F5E"/>
    <w:rsid w:val="00FE7082"/>
    <w:rsid w:val="00FE70D4"/>
    <w:rsid w:val="00FE7761"/>
    <w:rsid w:val="00FE7A51"/>
    <w:rsid w:val="00FF00CF"/>
    <w:rsid w:val="00FF0138"/>
    <w:rsid w:val="00FF01A5"/>
    <w:rsid w:val="00FF02A9"/>
    <w:rsid w:val="00FF0388"/>
    <w:rsid w:val="00FF05F9"/>
    <w:rsid w:val="00FF0AE0"/>
    <w:rsid w:val="00FF0CE7"/>
    <w:rsid w:val="00FF0ED2"/>
    <w:rsid w:val="00FF16C3"/>
    <w:rsid w:val="00FF19FA"/>
    <w:rsid w:val="00FF2227"/>
    <w:rsid w:val="00FF259E"/>
    <w:rsid w:val="00FF2778"/>
    <w:rsid w:val="00FF2810"/>
    <w:rsid w:val="00FF28D7"/>
    <w:rsid w:val="00FF2C97"/>
    <w:rsid w:val="00FF2D2B"/>
    <w:rsid w:val="00FF2FD0"/>
    <w:rsid w:val="00FF3066"/>
    <w:rsid w:val="00FF3433"/>
    <w:rsid w:val="00FF3C4C"/>
    <w:rsid w:val="00FF44A9"/>
    <w:rsid w:val="00FF467A"/>
    <w:rsid w:val="00FF4691"/>
    <w:rsid w:val="00FF46E3"/>
    <w:rsid w:val="00FF48BE"/>
    <w:rsid w:val="00FF50DD"/>
    <w:rsid w:val="00FF522F"/>
    <w:rsid w:val="00FF55A2"/>
    <w:rsid w:val="00FF59BD"/>
    <w:rsid w:val="00FF5C37"/>
    <w:rsid w:val="00FF6651"/>
    <w:rsid w:val="00FF69A4"/>
    <w:rsid w:val="00FF6B3D"/>
    <w:rsid w:val="00FF6E1E"/>
    <w:rsid w:val="00FF735A"/>
    <w:rsid w:val="00FF77CB"/>
    <w:rsid w:val="00FF7EC0"/>
    <w:rsid w:val="69F01E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3074"/>
    <o:shapelayout v:ext="edit">
      <o:idmap v:ext="edit" data="1"/>
    </o:shapelayout>
  </w:shapeDefaults>
  <w:decimalSymbol w:val="."/>
  <w:listSeparator w:val=";"/>
  <w14:docId w14:val="68D2C00B"/>
  <w15:chartTrackingRefBased/>
  <w15:docId w15:val="{435C9D4F-FC0D-9D46-ABC9-BDED879FFC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de-DE" w:eastAsia="ja-JP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index 1" w:locked="1"/>
    <w:lsdException w:name="index 2" w:locked="1"/>
    <w:lsdException w:name="index 3" w:locked="1"/>
    <w:lsdException w:name="index 4" w:locked="1"/>
    <w:lsdException w:name="index 5" w:locked="1"/>
    <w:lsdException w:name="index 6" w:locked="1"/>
    <w:lsdException w:name="index 7" w:locked="1"/>
    <w:lsdException w:name="index 8" w:locked="1"/>
    <w:lsdException w:name="index 9" w:locked="1"/>
    <w:lsdException w:name="toc 1" w:uiPriority="39"/>
    <w:lsdException w:name="toc 2" w:uiPriority="39"/>
    <w:lsdException w:name="toc 3" w:uiPriority="39"/>
    <w:lsdException w:name="Normal Indent" w:locked="1"/>
    <w:lsdException w:name="footnote text" w:locked="1"/>
    <w:lsdException w:name="annotation text" w:locked="1" w:uiPriority="99"/>
    <w:lsdException w:name="header" w:locked="1"/>
    <w:lsdException w:name="footer" w:locked="1"/>
    <w:lsdException w:name="index heading" w:locked="1"/>
    <w:lsdException w:name="caption" w:qFormat="1"/>
    <w:lsdException w:name="table of figures" w:locked="1" w:uiPriority="99"/>
    <w:lsdException w:name="envelope address" w:locked="1"/>
    <w:lsdException w:name="envelope return" w:locked="1"/>
    <w:lsdException w:name="footnote reference" w:locked="1"/>
    <w:lsdException w:name="annotation reference" w:locked="1" w:uiPriority="99"/>
    <w:lsdException w:name="line number" w:locked="1"/>
    <w:lsdException w:name="page number" w:locked="1"/>
    <w:lsdException w:name="endnote reference" w:locked="1"/>
    <w:lsdException w:name="endnote text" w:locked="1"/>
    <w:lsdException w:name="table of authorities" w:locked="1"/>
    <w:lsdException w:name="macro" w:locked="1"/>
    <w:lsdException w:name="toa heading" w:locked="1"/>
    <w:lsdException w:name="List" w:locked="1"/>
    <w:lsdException w:name="List Bullet" w:locked="1"/>
    <w:lsdException w:name="List Number" w:locked="1"/>
    <w:lsdException w:name="List 2" w:locked="1"/>
    <w:lsdException w:name="List 3" w:locked="1"/>
    <w:lsdException w:name="List 4" w:locked="1"/>
    <w:lsdException w:name="List 5" w:locked="1"/>
    <w:lsdException w:name="List Bullet 2" w:locked="1"/>
    <w:lsdException w:name="List Bullet 3" w:locked="1"/>
    <w:lsdException w:name="List Bullet 4" w:locked="1"/>
    <w:lsdException w:name="List Bullet 5" w:locked="1"/>
    <w:lsdException w:name="List Number 2" w:locked="1"/>
    <w:lsdException w:name="List Number 3" w:locked="1"/>
    <w:lsdException w:name="List Number 4" w:locked="1"/>
    <w:lsdException w:name="List Number 5" w:locked="1"/>
    <w:lsdException w:name="Title" w:qFormat="1"/>
    <w:lsdException w:name="Closing" w:locked="1"/>
    <w:lsdException w:name="Signature" w:locked="1"/>
    <w:lsdException w:name="Default Paragraph Font" w:uiPriority="1"/>
    <w:lsdException w:name="Body Text" w:locked="1"/>
    <w:lsdException w:name="Body Text Indent" w:locked="1"/>
    <w:lsdException w:name="List Continue" w:locked="1"/>
    <w:lsdException w:name="List Continue 2" w:locked="1"/>
    <w:lsdException w:name="List Continue 3" w:locked="1"/>
    <w:lsdException w:name="List Continue 4" w:locked="1"/>
    <w:lsdException w:name="List Continue 5" w:locked="1"/>
    <w:lsdException w:name="Message Header" w:locked="1"/>
    <w:lsdException w:name="Subtitle" w:qFormat="1"/>
    <w:lsdException w:name="Salutation" w:locked="1"/>
    <w:lsdException w:name="Date" w:locked="1"/>
    <w:lsdException w:name="Body Text First Indent" w:locked="1"/>
    <w:lsdException w:name="Body Text First Indent 2" w:locked="1"/>
    <w:lsdException w:name="Note Heading" w:locked="1"/>
    <w:lsdException w:name="Body Text 2" w:locked="1"/>
    <w:lsdException w:name="Body Text 3" w:locked="1"/>
    <w:lsdException w:name="Body Text Indent 2" w:locked="1"/>
    <w:lsdException w:name="Body Text Indent 3" w:locked="1"/>
    <w:lsdException w:name="Block Text" w:locked="1"/>
    <w:lsdException w:name="Hyperlink" w:locked="1" w:uiPriority="99"/>
    <w:lsdException w:name="FollowedHyperlink" w:locked="1"/>
    <w:lsdException w:name="Strong" w:qFormat="1"/>
    <w:lsdException w:name="Emphasis" w:qFormat="1"/>
    <w:lsdException w:name="Document Map" w:locked="1"/>
    <w:lsdException w:name="Plain Text" w:locked="1"/>
    <w:lsdException w:name="E-mail Signature" w:locked="1"/>
    <w:lsdException w:name="HTML Top of Form" w:locked="1"/>
    <w:lsdException w:name="HTML Bottom of Form" w:locked="1"/>
    <w:lsdException w:name="Normal (Web)" w:locked="1" w:uiPriority="99"/>
    <w:lsdException w:name="HTML Acronym" w:locked="1"/>
    <w:lsdException w:name="HTML Address" w:locked="1"/>
    <w:lsdException w:name="HTML Cite" w:locked="1"/>
    <w:lsdException w:name="HTML Code" w:locked="1"/>
    <w:lsdException w:name="HTML Definition" w:locked="1"/>
    <w:lsdException w:name="HTML Keyboard" w:locked="1"/>
    <w:lsdException w:name="HTML Preformatted" w:locked="1"/>
    <w:lsdException w:name="HTML Sample" w:locked="1"/>
    <w:lsdException w:name="HTML Typewriter" w:locked="1"/>
    <w:lsdException w:name="HTML Variable" w:locked="1" w:semiHidden="1" w:unhideWhenUsed="1"/>
    <w:lsdException w:name="Normal Table" w:locked="1" w:semiHidden="1" w:unhideWhenUsed="1"/>
    <w:lsdException w:name="annotation subject" w:locked="1"/>
    <w:lsdException w:name="No List" w:locked="1" w:uiPriority="99"/>
    <w:lsdException w:name="Outline List 1" w:locked="1"/>
    <w:lsdException w:name="Outline List 2" w:locked="1"/>
    <w:lsdException w:name="Outline List 3" w:locked="1" w:semiHidden="1" w:unhideWhenUsed="1"/>
    <w:lsdException w:name="Table Simple 1" w:locked="1" w:semiHidden="1" w:unhideWhenUsed="1"/>
    <w:lsdException w:name="Table Simple 2" w:locked="1" w:semiHidden="1" w:unhideWhenUsed="1"/>
    <w:lsdException w:name="Table Simple 3" w:locked="1" w:semiHidden="1" w:unhideWhenUsed="1"/>
    <w:lsdException w:name="Table Classic 1" w:locked="1" w:semiHidden="1" w:unhideWhenUsed="1"/>
    <w:lsdException w:name="Table Classic 2" w:locked="1" w:semiHidden="1" w:unhideWhenUsed="1"/>
    <w:lsdException w:name="Table Classic 3" w:locked="1" w:semiHidden="1" w:unhideWhenUsed="1"/>
    <w:lsdException w:name="Table Classic 4" w:locked="1" w:semiHidden="1" w:unhideWhenUsed="1"/>
    <w:lsdException w:name="Table Colorful 1" w:locked="1" w:semiHidden="1" w:unhideWhenUsed="1"/>
    <w:lsdException w:name="Table Colorful 2" w:locked="1" w:semiHidden="1" w:unhideWhenUsed="1"/>
    <w:lsdException w:name="Table Colorful 3" w:locked="1" w:semiHidden="1" w:unhideWhenUsed="1"/>
    <w:lsdException w:name="Table Columns 1" w:locked="1" w:semiHidden="1" w:unhideWhenUsed="1"/>
    <w:lsdException w:name="Table Columns 2" w:locked="1" w:semiHidden="1" w:unhideWhenUsed="1"/>
    <w:lsdException w:name="Table Columns 3" w:locked="1" w:semiHidden="1" w:unhideWhenUsed="1"/>
    <w:lsdException w:name="Table Columns 4" w:locked="1" w:semiHidden="1" w:unhideWhenUsed="1"/>
    <w:lsdException w:name="Table Columns 5" w:locked="1" w:semiHidden="1" w:unhideWhenUsed="1"/>
    <w:lsdException w:name="Table Grid 1" w:locked="1" w:semiHidden="1" w:unhideWhenUsed="1"/>
    <w:lsdException w:name="Table Grid 2" w:locked="1" w:semiHidden="1" w:unhideWhenUsed="1"/>
    <w:lsdException w:name="Table Grid 3" w:locked="1" w:semiHidden="1" w:unhideWhenUsed="1"/>
    <w:lsdException w:name="Table Grid 4" w:locked="1" w:semiHidden="1" w:unhideWhenUsed="1"/>
    <w:lsdException w:name="Table Grid 5" w:locked="1" w:semiHidden="1" w:unhideWhenUsed="1"/>
    <w:lsdException w:name="Table Grid 6" w:locked="1" w:semiHidden="1" w:unhideWhenUsed="1"/>
    <w:lsdException w:name="Table Grid 7" w:locked="1" w:semiHidden="1" w:unhideWhenUsed="1"/>
    <w:lsdException w:name="Table Grid 8" w:locked="1" w:semiHidden="1" w:unhideWhenUsed="1"/>
    <w:lsdException w:name="Table List 1" w:locked="1" w:semiHidden="1" w:unhideWhenUsed="1"/>
    <w:lsdException w:name="Table List 2" w:locked="1" w:semiHidden="1" w:unhideWhenUsed="1"/>
    <w:lsdException w:name="Table List 3" w:locked="1" w:semiHidden="1" w:unhideWhenUsed="1"/>
    <w:lsdException w:name="Table List 4" w:locked="1" w:semiHidden="1" w:unhideWhenUsed="1"/>
    <w:lsdException w:name="Table List 5" w:locked="1" w:semiHidden="1" w:unhideWhenUsed="1"/>
    <w:lsdException w:name="Table List 6" w:locked="1" w:semiHidden="1" w:unhideWhenUsed="1"/>
    <w:lsdException w:name="Table List 7" w:locked="1" w:semiHidden="1" w:unhideWhenUsed="1"/>
    <w:lsdException w:name="Table List 8" w:locked="1" w:semiHidden="1" w:unhideWhenUsed="1"/>
    <w:lsdException w:name="Table 3D effects 1" w:locked="1" w:semiHidden="1" w:unhideWhenUsed="1"/>
    <w:lsdException w:name="Table 3D effects 2" w:locked="1" w:semiHidden="1" w:unhideWhenUsed="1"/>
    <w:lsdException w:name="Table 3D effects 3" w:locked="1" w:semiHidden="1" w:unhideWhenUsed="1"/>
    <w:lsdException w:name="Table Contemporary" w:locked="1" w:semiHidden="1" w:unhideWhenUsed="1"/>
    <w:lsdException w:name="Table Elegant" w:locked="1" w:semiHidden="1" w:unhideWhenUsed="1"/>
    <w:lsdException w:name="Table Professional" w:locked="1" w:semiHidden="1" w:unhideWhenUsed="1"/>
    <w:lsdException w:name="Table Subtle 1" w:locked="1" w:semiHidden="1" w:unhideWhenUsed="1"/>
    <w:lsdException w:name="Table Subtle 2" w:locked="1" w:semiHidden="1" w:unhideWhenUsed="1"/>
    <w:lsdException w:name="Table Web 1" w:locked="1" w:semiHidden="1" w:unhideWhenUsed="1"/>
    <w:lsdException w:name="Table Web 2" w:locked="1" w:semiHidden="1" w:unhideWhenUsed="1"/>
    <w:lsdException w:name="Table Web 3" w:locked="1" w:semiHidden="1" w:unhideWhenUsed="1"/>
    <w:lsdException w:name="Balloon Text" w:locked="1" w:semiHidden="1" w:unhideWhenUsed="1"/>
    <w:lsdException w:name="Table Grid" w:uiPriority="39"/>
    <w:lsdException w:name="Table Theme" w:locked="1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Standard">
    <w:name w:val="Normal"/>
    <w:qFormat/>
    <w:rsid w:val="00307DD9"/>
    <w:pPr>
      <w:spacing w:before="120" w:after="120" w:line="360" w:lineRule="auto"/>
      <w:jc w:val="both"/>
    </w:pPr>
    <w:rPr>
      <w:rFonts w:ascii="Cambria" w:eastAsia="Times New Roman" w:hAnsi="Cambria"/>
      <w:sz w:val="24"/>
      <w:szCs w:val="22"/>
      <w:lang w:val="de-CH" w:eastAsia="en-US"/>
    </w:rPr>
  </w:style>
  <w:style w:type="paragraph" w:styleId="berschrift1">
    <w:name w:val="heading 1"/>
    <w:basedOn w:val="Standard"/>
    <w:next w:val="Standard"/>
    <w:link w:val="berschrift1Zchn"/>
    <w:qFormat/>
    <w:rsid w:val="001D2C86"/>
    <w:pPr>
      <w:keepNext/>
      <w:keepLines/>
      <w:widowControl w:val="0"/>
      <w:numPr>
        <w:numId w:val="1"/>
      </w:numPr>
      <w:spacing w:before="480"/>
      <w:contextualSpacing/>
      <w:outlineLvl w:val="0"/>
    </w:pPr>
    <w:rPr>
      <w:rFonts w:eastAsia="Calibri"/>
      <w:b/>
      <w:bCs/>
      <w:sz w:val="28"/>
      <w:szCs w:val="28"/>
    </w:rPr>
  </w:style>
  <w:style w:type="paragraph" w:styleId="berschrift2">
    <w:name w:val="heading 2"/>
    <w:basedOn w:val="Standard"/>
    <w:next w:val="Standard"/>
    <w:link w:val="berschrift2Zchn"/>
    <w:qFormat/>
    <w:rsid w:val="00740848"/>
    <w:pPr>
      <w:keepNext/>
      <w:keepLines/>
      <w:widowControl w:val="0"/>
      <w:numPr>
        <w:ilvl w:val="1"/>
        <w:numId w:val="1"/>
      </w:numPr>
      <w:spacing w:before="360" w:after="240"/>
      <w:ind w:left="578" w:hanging="578"/>
      <w:contextualSpacing/>
      <w:jc w:val="left"/>
      <w:outlineLvl w:val="1"/>
    </w:pPr>
    <w:rPr>
      <w:rFonts w:eastAsia="Calibri"/>
      <w:b/>
      <w:bCs/>
      <w:sz w:val="26"/>
      <w:szCs w:val="26"/>
    </w:rPr>
  </w:style>
  <w:style w:type="paragraph" w:styleId="berschrift3">
    <w:name w:val="heading 3"/>
    <w:basedOn w:val="Standard"/>
    <w:next w:val="Standard"/>
    <w:link w:val="berschrift3Zchn"/>
    <w:qFormat/>
    <w:rsid w:val="00956348"/>
    <w:pPr>
      <w:keepNext/>
      <w:keepLines/>
      <w:numPr>
        <w:ilvl w:val="2"/>
        <w:numId w:val="1"/>
      </w:numPr>
      <w:spacing w:before="240"/>
      <w:outlineLvl w:val="2"/>
    </w:pPr>
    <w:rPr>
      <w:rFonts w:eastAsia="Calibri"/>
      <w:b/>
      <w:bCs/>
      <w:color w:val="000000"/>
    </w:rPr>
  </w:style>
  <w:style w:type="paragraph" w:styleId="berschrift4">
    <w:name w:val="heading 4"/>
    <w:basedOn w:val="Standard"/>
    <w:next w:val="Standard"/>
    <w:link w:val="berschrift4Zchn"/>
    <w:qFormat/>
    <w:rsid w:val="00F83292"/>
    <w:pPr>
      <w:keepNext/>
      <w:keepLines/>
      <w:numPr>
        <w:ilvl w:val="3"/>
        <w:numId w:val="1"/>
      </w:numPr>
      <w:spacing w:before="200" w:after="0"/>
      <w:outlineLvl w:val="3"/>
    </w:pPr>
    <w:rPr>
      <w:rFonts w:eastAsia="Calibri"/>
      <w:b/>
      <w:bCs/>
      <w:iCs/>
    </w:rPr>
  </w:style>
  <w:style w:type="paragraph" w:styleId="berschrift5">
    <w:name w:val="heading 5"/>
    <w:basedOn w:val="Standard"/>
    <w:next w:val="Standard"/>
    <w:link w:val="berschrift5Zchn"/>
    <w:qFormat/>
    <w:rsid w:val="00F83292"/>
    <w:pPr>
      <w:keepNext/>
      <w:keepLines/>
      <w:numPr>
        <w:ilvl w:val="4"/>
        <w:numId w:val="1"/>
      </w:numPr>
      <w:spacing w:before="200" w:after="0"/>
      <w:outlineLvl w:val="4"/>
    </w:pPr>
    <w:rPr>
      <w:rFonts w:eastAsia="Calibri"/>
    </w:rPr>
  </w:style>
  <w:style w:type="paragraph" w:styleId="berschrift6">
    <w:name w:val="heading 6"/>
    <w:basedOn w:val="Standard"/>
    <w:next w:val="Standard"/>
    <w:link w:val="berschrift6Zchn"/>
    <w:qFormat/>
    <w:rsid w:val="00B7608E"/>
    <w:pPr>
      <w:keepNext/>
      <w:keepLines/>
      <w:numPr>
        <w:ilvl w:val="5"/>
        <w:numId w:val="1"/>
      </w:numPr>
      <w:spacing w:before="200" w:after="0"/>
      <w:outlineLvl w:val="5"/>
    </w:pPr>
    <w:rPr>
      <w:rFonts w:eastAsia="Calibri"/>
      <w:i/>
      <w:iCs/>
      <w:color w:val="243F60"/>
    </w:rPr>
  </w:style>
  <w:style w:type="paragraph" w:styleId="berschrift7">
    <w:name w:val="heading 7"/>
    <w:basedOn w:val="Standard"/>
    <w:next w:val="Standard"/>
    <w:link w:val="berschrift7Zchn"/>
    <w:qFormat/>
    <w:rsid w:val="002E7C36"/>
    <w:pPr>
      <w:keepNext/>
      <w:keepLines/>
      <w:numPr>
        <w:ilvl w:val="6"/>
        <w:numId w:val="5"/>
      </w:numPr>
      <w:spacing w:before="200" w:after="0"/>
      <w:ind w:left="357" w:hanging="357"/>
      <w:outlineLvl w:val="6"/>
    </w:pPr>
    <w:rPr>
      <w:rFonts w:eastAsia="Calibri"/>
      <w:b/>
      <w:iCs/>
      <w:color w:val="404040"/>
      <w:sz w:val="28"/>
    </w:rPr>
  </w:style>
  <w:style w:type="paragraph" w:styleId="berschrift8">
    <w:name w:val="heading 8"/>
    <w:basedOn w:val="Standard"/>
    <w:next w:val="Standard"/>
    <w:link w:val="berschrift8Zchn"/>
    <w:qFormat/>
    <w:rsid w:val="00B7608E"/>
    <w:pPr>
      <w:keepNext/>
      <w:keepLines/>
      <w:numPr>
        <w:ilvl w:val="7"/>
        <w:numId w:val="1"/>
      </w:numPr>
      <w:spacing w:before="200" w:after="0"/>
      <w:outlineLvl w:val="7"/>
    </w:pPr>
    <w:rPr>
      <w:rFonts w:eastAsia="Calibri"/>
      <w:color w:val="404040"/>
      <w:sz w:val="20"/>
      <w:szCs w:val="20"/>
    </w:rPr>
  </w:style>
  <w:style w:type="paragraph" w:styleId="berschrift9">
    <w:name w:val="heading 9"/>
    <w:basedOn w:val="Standard"/>
    <w:next w:val="Standard"/>
    <w:link w:val="berschrift9Zchn"/>
    <w:qFormat/>
    <w:rsid w:val="00B7608E"/>
    <w:pPr>
      <w:keepNext/>
      <w:keepLines/>
      <w:numPr>
        <w:ilvl w:val="8"/>
        <w:numId w:val="1"/>
      </w:numPr>
      <w:spacing w:before="200" w:after="0"/>
      <w:outlineLvl w:val="8"/>
    </w:pPr>
    <w:rPr>
      <w:rFonts w:eastAsia="Calibri"/>
      <w:i/>
      <w:iCs/>
      <w:color w:val="404040"/>
      <w:sz w:val="20"/>
      <w:szCs w:val="20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link w:val="berschrift1"/>
    <w:locked/>
    <w:rsid w:val="001D2C86"/>
    <w:rPr>
      <w:rFonts w:ascii="Cambria" w:hAnsi="Cambria"/>
      <w:b/>
      <w:bCs/>
      <w:sz w:val="28"/>
      <w:szCs w:val="28"/>
      <w:lang w:val="de-CH" w:eastAsia="en-US"/>
    </w:rPr>
  </w:style>
  <w:style w:type="character" w:customStyle="1" w:styleId="berschrift2Zchn">
    <w:name w:val="Überschrift 2 Zchn"/>
    <w:link w:val="berschrift2"/>
    <w:locked/>
    <w:rsid w:val="007718FD"/>
    <w:rPr>
      <w:rFonts w:ascii="Cambria" w:hAnsi="Cambria"/>
      <w:b/>
      <w:bCs/>
      <w:sz w:val="26"/>
      <w:szCs w:val="26"/>
      <w:lang w:val="de-CH" w:eastAsia="en-US"/>
    </w:rPr>
  </w:style>
  <w:style w:type="character" w:customStyle="1" w:styleId="berschrift3Zchn">
    <w:name w:val="Überschrift 3 Zchn"/>
    <w:link w:val="berschrift3"/>
    <w:locked/>
    <w:rsid w:val="00956348"/>
    <w:rPr>
      <w:rFonts w:ascii="Cambria" w:hAnsi="Cambria"/>
      <w:b/>
      <w:bCs/>
      <w:color w:val="000000"/>
      <w:sz w:val="24"/>
      <w:szCs w:val="22"/>
      <w:lang w:val="de-CH" w:eastAsia="en-US"/>
    </w:rPr>
  </w:style>
  <w:style w:type="character" w:customStyle="1" w:styleId="berschrift4Zchn">
    <w:name w:val="Überschrift 4 Zchn"/>
    <w:link w:val="berschrift4"/>
    <w:locked/>
    <w:rsid w:val="00F83292"/>
    <w:rPr>
      <w:rFonts w:ascii="Cambria" w:hAnsi="Cambria"/>
      <w:b/>
      <w:bCs/>
      <w:iCs/>
      <w:sz w:val="24"/>
      <w:szCs w:val="22"/>
      <w:lang w:val="de-CH" w:eastAsia="en-US"/>
    </w:rPr>
  </w:style>
  <w:style w:type="character" w:customStyle="1" w:styleId="berschrift5Zchn">
    <w:name w:val="Überschrift 5 Zchn"/>
    <w:link w:val="berschrift5"/>
    <w:locked/>
    <w:rsid w:val="00F83292"/>
    <w:rPr>
      <w:rFonts w:ascii="Cambria" w:hAnsi="Cambria"/>
      <w:sz w:val="24"/>
      <w:szCs w:val="22"/>
      <w:lang w:val="de-CH" w:eastAsia="en-US"/>
    </w:rPr>
  </w:style>
  <w:style w:type="character" w:customStyle="1" w:styleId="berschrift6Zchn">
    <w:name w:val="Überschrift 6 Zchn"/>
    <w:link w:val="berschrift6"/>
    <w:locked/>
    <w:rsid w:val="00B7608E"/>
    <w:rPr>
      <w:rFonts w:ascii="Cambria" w:hAnsi="Cambria"/>
      <w:i/>
      <w:iCs/>
      <w:color w:val="243F60"/>
      <w:sz w:val="24"/>
      <w:szCs w:val="22"/>
      <w:lang w:val="de-CH" w:eastAsia="en-US"/>
    </w:rPr>
  </w:style>
  <w:style w:type="character" w:customStyle="1" w:styleId="berschrift7Zchn">
    <w:name w:val="Überschrift 7 Zchn"/>
    <w:link w:val="berschrift7"/>
    <w:locked/>
    <w:rsid w:val="002E7C36"/>
    <w:rPr>
      <w:rFonts w:ascii="Cambria" w:hAnsi="Cambria"/>
      <w:b/>
      <w:iCs/>
      <w:color w:val="404040"/>
      <w:sz w:val="28"/>
      <w:szCs w:val="22"/>
      <w:lang w:val="de-CH" w:eastAsia="en-US"/>
    </w:rPr>
  </w:style>
  <w:style w:type="character" w:customStyle="1" w:styleId="berschrift8Zchn">
    <w:name w:val="Überschrift 8 Zchn"/>
    <w:link w:val="berschrift8"/>
    <w:locked/>
    <w:rsid w:val="00B7608E"/>
    <w:rPr>
      <w:rFonts w:ascii="Cambria" w:hAnsi="Cambria"/>
      <w:color w:val="404040"/>
      <w:lang w:val="de-CH" w:eastAsia="en-US"/>
    </w:rPr>
  </w:style>
  <w:style w:type="character" w:customStyle="1" w:styleId="berschrift9Zchn">
    <w:name w:val="Überschrift 9 Zchn"/>
    <w:link w:val="berschrift9"/>
    <w:locked/>
    <w:rsid w:val="00B7608E"/>
    <w:rPr>
      <w:rFonts w:ascii="Cambria" w:hAnsi="Cambria"/>
      <w:i/>
      <w:iCs/>
      <w:color w:val="404040"/>
      <w:lang w:val="de-CH" w:eastAsia="en-US"/>
    </w:rPr>
  </w:style>
  <w:style w:type="paragraph" w:styleId="Titel">
    <w:name w:val="Title"/>
    <w:basedOn w:val="Standard"/>
    <w:next w:val="Standard"/>
    <w:link w:val="TitelZchn"/>
    <w:qFormat/>
    <w:rsid w:val="00DF2449"/>
    <w:pPr>
      <w:framePr w:wrap="around" w:vAnchor="text" w:hAnchor="text" w:y="1"/>
      <w:spacing w:after="300"/>
      <w:contextualSpacing/>
      <w:jc w:val="center"/>
    </w:pPr>
    <w:rPr>
      <w:rFonts w:eastAsia="Calibri"/>
      <w:b/>
      <w:color w:val="000000"/>
      <w:spacing w:val="5"/>
      <w:kern w:val="28"/>
      <w:sz w:val="44"/>
      <w:szCs w:val="52"/>
    </w:rPr>
  </w:style>
  <w:style w:type="character" w:customStyle="1" w:styleId="TitelZchn">
    <w:name w:val="Titel Zchn"/>
    <w:link w:val="Titel"/>
    <w:locked/>
    <w:rsid w:val="00DF2449"/>
    <w:rPr>
      <w:rFonts w:ascii="Cambria" w:hAnsi="Cambria"/>
      <w:b/>
      <w:color w:val="000000"/>
      <w:spacing w:val="5"/>
      <w:kern w:val="28"/>
      <w:sz w:val="44"/>
      <w:szCs w:val="52"/>
      <w:lang w:eastAsia="en-US"/>
    </w:rPr>
  </w:style>
  <w:style w:type="paragraph" w:styleId="Untertitel">
    <w:name w:val="Subtitle"/>
    <w:basedOn w:val="Standard"/>
    <w:next w:val="Standard"/>
    <w:link w:val="UntertitelZchn"/>
    <w:qFormat/>
    <w:rsid w:val="00C646BC"/>
    <w:pPr>
      <w:numPr>
        <w:ilvl w:val="1"/>
      </w:numPr>
      <w:jc w:val="center"/>
    </w:pPr>
    <w:rPr>
      <w:rFonts w:eastAsia="Calibri"/>
      <w:i/>
      <w:iCs/>
      <w:spacing w:val="15"/>
      <w:sz w:val="32"/>
      <w:szCs w:val="24"/>
    </w:rPr>
  </w:style>
  <w:style w:type="character" w:customStyle="1" w:styleId="UntertitelZchn">
    <w:name w:val="Untertitel Zchn"/>
    <w:link w:val="Untertitel"/>
    <w:locked/>
    <w:rsid w:val="00C646BC"/>
    <w:rPr>
      <w:rFonts w:ascii="Cambria" w:hAnsi="Cambria"/>
      <w:i/>
      <w:iCs/>
      <w:spacing w:val="15"/>
      <w:sz w:val="32"/>
      <w:szCs w:val="24"/>
      <w:lang w:eastAsia="en-US"/>
    </w:rPr>
  </w:style>
  <w:style w:type="character" w:styleId="Fett">
    <w:name w:val="Strong"/>
    <w:qFormat/>
    <w:rsid w:val="00B7608E"/>
    <w:rPr>
      <w:rFonts w:cs="Times New Roman"/>
      <w:b/>
    </w:rPr>
  </w:style>
  <w:style w:type="character" w:styleId="Hervorhebung">
    <w:name w:val="Emphasis"/>
    <w:qFormat/>
    <w:rsid w:val="00B577C1"/>
    <w:rPr>
      <w:rFonts w:ascii="Calibri Light" w:hAnsi="Calibri Light" w:cs="Times New Roman"/>
      <w:i/>
      <w:sz w:val="28"/>
    </w:rPr>
  </w:style>
  <w:style w:type="paragraph" w:customStyle="1" w:styleId="KeinLeerraum1">
    <w:name w:val="Kein Leerraum1"/>
    <w:basedOn w:val="Standard"/>
    <w:link w:val="NoSpacingChar"/>
    <w:rsid w:val="00B7608E"/>
    <w:pPr>
      <w:spacing w:after="0" w:line="240" w:lineRule="auto"/>
    </w:pPr>
  </w:style>
  <w:style w:type="paragraph" w:customStyle="1" w:styleId="Listenabsatz1">
    <w:name w:val="Listenabsatz1"/>
    <w:basedOn w:val="Standard"/>
    <w:rsid w:val="00B7608E"/>
    <w:pPr>
      <w:ind w:left="720"/>
      <w:contextualSpacing/>
    </w:pPr>
  </w:style>
  <w:style w:type="paragraph" w:customStyle="1" w:styleId="Zitat1">
    <w:name w:val="Zitat1"/>
    <w:basedOn w:val="Standard"/>
    <w:next w:val="Standard"/>
    <w:link w:val="QuoteChar"/>
    <w:rsid w:val="00B7608E"/>
    <w:rPr>
      <w:i/>
      <w:iCs/>
      <w:color w:val="000000"/>
    </w:rPr>
  </w:style>
  <w:style w:type="character" w:customStyle="1" w:styleId="QuoteChar">
    <w:name w:val="Quote Char"/>
    <w:link w:val="Zitat1"/>
    <w:locked/>
    <w:rsid w:val="00B7608E"/>
    <w:rPr>
      <w:rFonts w:cs="Times New Roman"/>
      <w:i/>
      <w:iCs/>
      <w:color w:val="000000"/>
    </w:rPr>
  </w:style>
  <w:style w:type="paragraph" w:customStyle="1" w:styleId="IntensivesZitat1">
    <w:name w:val="Intensives Zitat1"/>
    <w:basedOn w:val="Standard"/>
    <w:next w:val="Standard"/>
    <w:link w:val="IntenseQuoteChar"/>
    <w:rsid w:val="00B7608E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IntenseQuoteChar">
    <w:name w:val="Intense Quote Char"/>
    <w:link w:val="IntensivesZitat1"/>
    <w:locked/>
    <w:rsid w:val="00B7608E"/>
    <w:rPr>
      <w:rFonts w:cs="Times New Roman"/>
      <w:b/>
      <w:bCs/>
      <w:i/>
      <w:iCs/>
      <w:color w:val="4F81BD"/>
    </w:rPr>
  </w:style>
  <w:style w:type="character" w:customStyle="1" w:styleId="SchwacheHervorhebung1">
    <w:name w:val="Schwache Hervorhebung1"/>
    <w:rsid w:val="00B7608E"/>
    <w:rPr>
      <w:rFonts w:cs="Times New Roman"/>
      <w:i/>
      <w:color w:val="808080"/>
    </w:rPr>
  </w:style>
  <w:style w:type="character" w:customStyle="1" w:styleId="IntensiveHervorhebung1">
    <w:name w:val="Intensive Hervorhebung1"/>
    <w:rsid w:val="00B7608E"/>
    <w:rPr>
      <w:rFonts w:cs="Times New Roman"/>
      <w:b/>
      <w:i/>
      <w:color w:val="4F81BD"/>
    </w:rPr>
  </w:style>
  <w:style w:type="character" w:customStyle="1" w:styleId="SchwacherVerweis1">
    <w:name w:val="Schwacher Verweis1"/>
    <w:rsid w:val="00B7608E"/>
    <w:rPr>
      <w:rFonts w:cs="Times New Roman"/>
      <w:smallCaps/>
      <w:color w:val="C0504D"/>
      <w:u w:val="single"/>
    </w:rPr>
  </w:style>
  <w:style w:type="character" w:customStyle="1" w:styleId="IntensiverVerweis1">
    <w:name w:val="Intensiver Verweis1"/>
    <w:rsid w:val="00B7608E"/>
    <w:rPr>
      <w:rFonts w:cs="Times New Roman"/>
      <w:b/>
      <w:smallCaps/>
      <w:color w:val="C0504D"/>
      <w:spacing w:val="5"/>
      <w:u w:val="single"/>
    </w:rPr>
  </w:style>
  <w:style w:type="character" w:customStyle="1" w:styleId="Buchtitel1">
    <w:name w:val="Buchtitel1"/>
    <w:rsid w:val="00B7608E"/>
    <w:rPr>
      <w:rFonts w:cs="Times New Roman"/>
      <w:b/>
      <w:smallCaps/>
      <w:spacing w:val="5"/>
    </w:rPr>
  </w:style>
  <w:style w:type="paragraph" w:customStyle="1" w:styleId="Inhaltsverzeichnisberschrift1">
    <w:name w:val="Inhaltsverzeichnisüberschrift1"/>
    <w:basedOn w:val="berschrift1"/>
    <w:next w:val="Standard"/>
    <w:rsid w:val="00B7608E"/>
    <w:pPr>
      <w:outlineLvl w:val="9"/>
    </w:pPr>
  </w:style>
  <w:style w:type="paragraph" w:styleId="Beschriftung">
    <w:name w:val="caption"/>
    <w:basedOn w:val="Standard"/>
    <w:next w:val="Standard"/>
    <w:qFormat/>
    <w:rsid w:val="00F763FA"/>
    <w:pPr>
      <w:jc w:val="center"/>
    </w:pPr>
    <w:rPr>
      <w:bCs/>
      <w:sz w:val="20"/>
      <w:szCs w:val="18"/>
    </w:rPr>
  </w:style>
  <w:style w:type="character" w:customStyle="1" w:styleId="NoSpacingChar">
    <w:name w:val="No Spacing Char"/>
    <w:link w:val="KeinLeerraum1"/>
    <w:locked/>
    <w:rsid w:val="00B7608E"/>
    <w:rPr>
      <w:rFonts w:cs="Times New Roman"/>
    </w:rPr>
  </w:style>
  <w:style w:type="table" w:styleId="Tabellenraster">
    <w:name w:val="Table Grid"/>
    <w:basedOn w:val="NormaleTabelle"/>
    <w:uiPriority w:val="39"/>
    <w:rsid w:val="00076D5B"/>
    <w:rPr>
      <w:rFonts w:eastAsia="Times New Roman"/>
      <w:lang w:eastAsia="de-D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uiPriority w:val="99"/>
    <w:rsid w:val="00FD7AB8"/>
    <w:rPr>
      <w:rFonts w:cs="Times New Roman"/>
      <w:color w:val="0000FF"/>
      <w:u w:val="single"/>
    </w:rPr>
  </w:style>
  <w:style w:type="paragraph" w:styleId="Kopfzeile">
    <w:name w:val="header"/>
    <w:basedOn w:val="Standard"/>
    <w:link w:val="KopfzeileZchn"/>
    <w:rsid w:val="00A167D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link w:val="Kopfzeile"/>
    <w:locked/>
    <w:rsid w:val="00A167DD"/>
    <w:rPr>
      <w:rFonts w:cs="Times New Roman"/>
    </w:rPr>
  </w:style>
  <w:style w:type="paragraph" w:styleId="Fuzeile">
    <w:name w:val="footer"/>
    <w:basedOn w:val="Standard"/>
    <w:link w:val="FuzeileZchn"/>
    <w:semiHidden/>
    <w:rsid w:val="00A167D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link w:val="Fuzeile"/>
    <w:semiHidden/>
    <w:locked/>
    <w:rsid w:val="00A167DD"/>
    <w:rPr>
      <w:rFonts w:cs="Times New Roman"/>
    </w:rPr>
  </w:style>
  <w:style w:type="paragraph" w:styleId="Sprechblasentext">
    <w:name w:val="Balloon Text"/>
    <w:basedOn w:val="Standard"/>
    <w:link w:val="SprechblasentextZchn"/>
    <w:semiHidden/>
    <w:rsid w:val="00A167D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link w:val="Sprechblasentext"/>
    <w:semiHidden/>
    <w:locked/>
    <w:rsid w:val="00A167DD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C21622"/>
    <w:pPr>
      <w:autoSpaceDE w:val="0"/>
      <w:autoSpaceDN w:val="0"/>
      <w:adjustRightInd w:val="0"/>
    </w:pPr>
    <w:rPr>
      <w:rFonts w:ascii="Arial" w:eastAsia="Times New Roman" w:hAnsi="Arial" w:cs="Arial"/>
      <w:color w:val="000000"/>
      <w:sz w:val="24"/>
      <w:szCs w:val="24"/>
      <w:lang w:val="de-CH" w:eastAsia="en-US"/>
    </w:rPr>
  </w:style>
  <w:style w:type="paragraph" w:styleId="Verzeichnis1">
    <w:name w:val="toc 1"/>
    <w:basedOn w:val="Standard"/>
    <w:next w:val="Standard"/>
    <w:autoRedefine/>
    <w:uiPriority w:val="39"/>
    <w:rsid w:val="00432036"/>
    <w:pPr>
      <w:spacing w:before="240"/>
      <w:jc w:val="left"/>
    </w:pPr>
    <w:rPr>
      <w:rFonts w:asciiTheme="minorHAnsi" w:hAnsiTheme="minorHAnsi" w:cstheme="minorHAnsi"/>
      <w:b/>
      <w:bCs/>
      <w:sz w:val="20"/>
      <w:szCs w:val="20"/>
    </w:rPr>
  </w:style>
  <w:style w:type="paragraph" w:styleId="Verzeichnis2">
    <w:name w:val="toc 2"/>
    <w:basedOn w:val="Standard"/>
    <w:next w:val="Standard"/>
    <w:autoRedefine/>
    <w:uiPriority w:val="39"/>
    <w:rsid w:val="00557B5F"/>
    <w:pPr>
      <w:spacing w:after="0"/>
      <w:ind w:left="240"/>
      <w:jc w:val="left"/>
    </w:pPr>
    <w:rPr>
      <w:rFonts w:asciiTheme="minorHAnsi" w:hAnsiTheme="minorHAnsi" w:cstheme="minorHAnsi"/>
      <w:i/>
      <w:iCs/>
      <w:sz w:val="20"/>
      <w:szCs w:val="20"/>
    </w:rPr>
  </w:style>
  <w:style w:type="paragraph" w:styleId="Verzeichnis3">
    <w:name w:val="toc 3"/>
    <w:basedOn w:val="Standard"/>
    <w:next w:val="Standard"/>
    <w:autoRedefine/>
    <w:uiPriority w:val="39"/>
    <w:rsid w:val="007A4C37"/>
    <w:pPr>
      <w:spacing w:before="0" w:after="0"/>
      <w:ind w:left="480"/>
      <w:jc w:val="left"/>
    </w:pPr>
    <w:rPr>
      <w:rFonts w:asciiTheme="minorHAnsi" w:hAnsiTheme="minorHAnsi" w:cstheme="minorHAnsi"/>
      <w:sz w:val="20"/>
      <w:szCs w:val="20"/>
    </w:rPr>
  </w:style>
  <w:style w:type="character" w:styleId="Seitenzahl">
    <w:name w:val="page number"/>
    <w:rsid w:val="001071A6"/>
    <w:rPr>
      <w:rFonts w:cs="Times New Roman"/>
    </w:rPr>
  </w:style>
  <w:style w:type="paragraph" w:styleId="Dokumentstruktur">
    <w:name w:val="Document Map"/>
    <w:basedOn w:val="Standard"/>
    <w:semiHidden/>
    <w:locked/>
    <w:rsid w:val="005A2F26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Verzeichnis4">
    <w:name w:val="toc 4"/>
    <w:basedOn w:val="Standard"/>
    <w:next w:val="Standard"/>
    <w:autoRedefine/>
    <w:semiHidden/>
    <w:rsid w:val="00704FFC"/>
    <w:pPr>
      <w:spacing w:before="0" w:after="0"/>
      <w:ind w:left="720"/>
      <w:jc w:val="left"/>
    </w:pPr>
    <w:rPr>
      <w:rFonts w:asciiTheme="minorHAnsi" w:hAnsiTheme="minorHAnsi" w:cstheme="minorHAnsi"/>
      <w:sz w:val="20"/>
      <w:szCs w:val="20"/>
    </w:rPr>
  </w:style>
  <w:style w:type="paragraph" w:styleId="Verzeichnis5">
    <w:name w:val="toc 5"/>
    <w:basedOn w:val="Standard"/>
    <w:next w:val="Standard"/>
    <w:autoRedefine/>
    <w:semiHidden/>
    <w:rsid w:val="00704FFC"/>
    <w:pPr>
      <w:spacing w:before="0" w:after="0"/>
      <w:ind w:left="960"/>
      <w:jc w:val="left"/>
    </w:pPr>
    <w:rPr>
      <w:rFonts w:asciiTheme="minorHAnsi" w:hAnsiTheme="minorHAnsi" w:cstheme="minorHAnsi"/>
      <w:sz w:val="20"/>
      <w:szCs w:val="20"/>
    </w:rPr>
  </w:style>
  <w:style w:type="paragraph" w:styleId="Verzeichnis6">
    <w:name w:val="toc 6"/>
    <w:basedOn w:val="Standard"/>
    <w:next w:val="Standard"/>
    <w:autoRedefine/>
    <w:semiHidden/>
    <w:rsid w:val="00704FFC"/>
    <w:pPr>
      <w:spacing w:before="0" w:after="0"/>
      <w:ind w:left="1200"/>
      <w:jc w:val="left"/>
    </w:pPr>
    <w:rPr>
      <w:rFonts w:asciiTheme="minorHAnsi" w:hAnsiTheme="minorHAnsi" w:cstheme="minorHAnsi"/>
      <w:sz w:val="20"/>
      <w:szCs w:val="20"/>
    </w:rPr>
  </w:style>
  <w:style w:type="paragraph" w:styleId="Verzeichnis7">
    <w:name w:val="toc 7"/>
    <w:basedOn w:val="Standard"/>
    <w:next w:val="Standard"/>
    <w:autoRedefine/>
    <w:semiHidden/>
    <w:rsid w:val="00704FFC"/>
    <w:pPr>
      <w:spacing w:before="0" w:after="0"/>
      <w:ind w:left="1440"/>
      <w:jc w:val="left"/>
    </w:pPr>
    <w:rPr>
      <w:rFonts w:asciiTheme="minorHAnsi" w:hAnsiTheme="minorHAnsi" w:cstheme="minorHAnsi"/>
      <w:sz w:val="20"/>
      <w:szCs w:val="20"/>
    </w:rPr>
  </w:style>
  <w:style w:type="paragraph" w:styleId="Verzeichnis8">
    <w:name w:val="toc 8"/>
    <w:basedOn w:val="Standard"/>
    <w:next w:val="Standard"/>
    <w:autoRedefine/>
    <w:semiHidden/>
    <w:rsid w:val="00704FFC"/>
    <w:pPr>
      <w:spacing w:before="0" w:after="0"/>
      <w:ind w:left="1680"/>
      <w:jc w:val="left"/>
    </w:pPr>
    <w:rPr>
      <w:rFonts w:asciiTheme="minorHAnsi" w:hAnsiTheme="minorHAnsi" w:cstheme="minorHAnsi"/>
      <w:sz w:val="20"/>
      <w:szCs w:val="20"/>
    </w:rPr>
  </w:style>
  <w:style w:type="paragraph" w:styleId="Verzeichnis9">
    <w:name w:val="toc 9"/>
    <w:basedOn w:val="Standard"/>
    <w:next w:val="Standard"/>
    <w:autoRedefine/>
    <w:semiHidden/>
    <w:rsid w:val="00704FFC"/>
    <w:pPr>
      <w:spacing w:before="0" w:after="0"/>
      <w:ind w:left="1920"/>
      <w:jc w:val="left"/>
    </w:pPr>
    <w:rPr>
      <w:rFonts w:asciiTheme="minorHAnsi" w:hAnsiTheme="minorHAnsi" w:cstheme="minorHAnsi"/>
      <w:sz w:val="20"/>
      <w:szCs w:val="20"/>
    </w:rPr>
  </w:style>
  <w:style w:type="table" w:styleId="TabelleAktuell">
    <w:name w:val="Table Contemporary"/>
    <w:basedOn w:val="NormaleTabelle"/>
    <w:locked/>
    <w:rsid w:val="009202F6"/>
    <w:pPr>
      <w:spacing w:after="200"/>
      <w:jc w:val="both"/>
    </w:pPr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paragraph" w:styleId="StandardWeb">
    <w:name w:val="Normal (Web)"/>
    <w:basedOn w:val="Standard"/>
    <w:uiPriority w:val="99"/>
    <w:unhideWhenUsed/>
    <w:locked/>
    <w:rsid w:val="00745585"/>
    <w:pPr>
      <w:spacing w:before="100" w:beforeAutospacing="1" w:after="100" w:afterAutospacing="1"/>
      <w:jc w:val="left"/>
    </w:pPr>
    <w:rPr>
      <w:rFonts w:ascii="Times New Roman" w:hAnsi="Times New Roman"/>
      <w:szCs w:val="24"/>
      <w:lang w:val="de-DE" w:eastAsia="de-DE"/>
    </w:rPr>
  </w:style>
  <w:style w:type="paragraph" w:styleId="Liste">
    <w:name w:val="List"/>
    <w:basedOn w:val="Standard"/>
    <w:locked/>
    <w:rsid w:val="00776450"/>
    <w:pPr>
      <w:ind w:left="283" w:hanging="283"/>
      <w:contextualSpacing/>
    </w:pPr>
  </w:style>
  <w:style w:type="paragraph" w:styleId="Aufzhlungszeichen2">
    <w:name w:val="List Bullet 2"/>
    <w:basedOn w:val="Standard"/>
    <w:locked/>
    <w:rsid w:val="00776450"/>
    <w:pPr>
      <w:numPr>
        <w:numId w:val="2"/>
      </w:numPr>
      <w:contextualSpacing/>
    </w:pPr>
  </w:style>
  <w:style w:type="paragraph" w:styleId="Textkrper">
    <w:name w:val="Body Text"/>
    <w:basedOn w:val="Standard"/>
    <w:link w:val="TextkrperZchn"/>
    <w:locked/>
    <w:rsid w:val="00776450"/>
  </w:style>
  <w:style w:type="character" w:customStyle="1" w:styleId="TextkrperZchn">
    <w:name w:val="Textkörper Zchn"/>
    <w:link w:val="Textkrper"/>
    <w:rsid w:val="00776450"/>
    <w:rPr>
      <w:rFonts w:eastAsia="Times New Roman"/>
      <w:sz w:val="24"/>
      <w:szCs w:val="22"/>
      <w:lang w:val="de-CH" w:eastAsia="en-US"/>
    </w:rPr>
  </w:style>
  <w:style w:type="paragraph" w:styleId="Textkrper-Zeileneinzug">
    <w:name w:val="Body Text Indent"/>
    <w:basedOn w:val="Standard"/>
    <w:link w:val="Textkrper-ZeileneinzugZchn"/>
    <w:locked/>
    <w:rsid w:val="00776450"/>
    <w:pPr>
      <w:ind w:left="283"/>
    </w:pPr>
  </w:style>
  <w:style w:type="character" w:customStyle="1" w:styleId="Textkrper-ZeileneinzugZchn">
    <w:name w:val="Textkörper-Zeileneinzug Zchn"/>
    <w:link w:val="Textkrper-Zeileneinzug"/>
    <w:rsid w:val="00776450"/>
    <w:rPr>
      <w:rFonts w:eastAsia="Times New Roman"/>
      <w:sz w:val="24"/>
      <w:szCs w:val="22"/>
      <w:lang w:val="de-CH" w:eastAsia="en-US"/>
    </w:rPr>
  </w:style>
  <w:style w:type="paragraph" w:styleId="Textkrper-Erstzeileneinzug2">
    <w:name w:val="Body Text First Indent 2"/>
    <w:basedOn w:val="Textkrper-Zeileneinzug"/>
    <w:link w:val="Textkrper-Erstzeileneinzug2Zchn"/>
    <w:locked/>
    <w:rsid w:val="00776450"/>
    <w:pPr>
      <w:ind w:firstLine="21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rsid w:val="00776450"/>
    <w:rPr>
      <w:rFonts w:eastAsia="Times New Roman"/>
      <w:sz w:val="24"/>
      <w:szCs w:val="22"/>
      <w:lang w:val="de-CH" w:eastAsia="en-US"/>
    </w:rPr>
  </w:style>
  <w:style w:type="character" w:styleId="Kommentarzeichen">
    <w:name w:val="annotation reference"/>
    <w:uiPriority w:val="99"/>
    <w:locked/>
    <w:rsid w:val="00D8026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locked/>
    <w:rsid w:val="00D8026A"/>
    <w:rPr>
      <w:sz w:val="20"/>
      <w:szCs w:val="20"/>
    </w:rPr>
  </w:style>
  <w:style w:type="character" w:customStyle="1" w:styleId="KommentartextZchn">
    <w:name w:val="Kommentartext Zchn"/>
    <w:link w:val="Kommentartext"/>
    <w:uiPriority w:val="99"/>
    <w:rsid w:val="00D8026A"/>
    <w:rPr>
      <w:rFonts w:eastAsia="Times New Roman"/>
      <w:lang w:val="de-CH"/>
    </w:rPr>
  </w:style>
  <w:style w:type="paragraph" w:styleId="Kommentarthema">
    <w:name w:val="annotation subject"/>
    <w:basedOn w:val="Kommentartext"/>
    <w:next w:val="Kommentartext"/>
    <w:link w:val="KommentarthemaZchn"/>
    <w:locked/>
    <w:rsid w:val="00D8026A"/>
    <w:rPr>
      <w:b/>
      <w:bCs/>
    </w:rPr>
  </w:style>
  <w:style w:type="character" w:customStyle="1" w:styleId="KommentarthemaZchn">
    <w:name w:val="Kommentarthema Zchn"/>
    <w:link w:val="Kommentarthema"/>
    <w:rsid w:val="00D8026A"/>
    <w:rPr>
      <w:rFonts w:eastAsia="Times New Roman"/>
      <w:b/>
      <w:bCs/>
      <w:lang w:val="de-CH"/>
    </w:rPr>
  </w:style>
  <w:style w:type="numbering" w:customStyle="1" w:styleId="FHNWAufzhlung">
    <w:name w:val="FHNW Aufzählung"/>
    <w:uiPriority w:val="99"/>
    <w:rsid w:val="00FC1663"/>
    <w:pPr>
      <w:numPr>
        <w:numId w:val="3"/>
      </w:numPr>
    </w:pPr>
  </w:style>
  <w:style w:type="character" w:customStyle="1" w:styleId="reference-text">
    <w:name w:val="reference-text"/>
    <w:rsid w:val="003C02A7"/>
  </w:style>
  <w:style w:type="paragraph" w:styleId="Listenabsatz">
    <w:name w:val="List Paragraph"/>
    <w:basedOn w:val="Standard"/>
    <w:uiPriority w:val="34"/>
    <w:qFormat/>
    <w:rsid w:val="003C02A7"/>
    <w:pPr>
      <w:numPr>
        <w:numId w:val="4"/>
      </w:numPr>
      <w:spacing w:after="0"/>
      <w:ind w:left="567" w:hanging="567"/>
      <w:contextualSpacing/>
      <w:jc w:val="left"/>
    </w:pPr>
    <w:rPr>
      <w:rFonts w:ascii="Arial" w:eastAsia="Calibri" w:hAnsi="Arial"/>
      <w:sz w:val="22"/>
    </w:rPr>
  </w:style>
  <w:style w:type="table" w:styleId="Tabelle3D-Effekt3">
    <w:name w:val="Table 3D effects 3"/>
    <w:basedOn w:val="NormaleTabelle"/>
    <w:locked/>
    <w:rsid w:val="001255D9"/>
    <w:pPr>
      <w:spacing w:after="200"/>
      <w:jc w:val="both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top w:val="none" w:sz="0" w:space="0" w:color="auto"/>
          <w:bottom w:val="none" w:sz="0" w:space="0" w:color="auto"/>
          <w:right w:val="single" w:sz="6" w:space="0" w:color="80808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right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sz="6" w:space="0" w:color="808080"/>
          <w:bottom w:val="single" w:sz="6" w:space="0" w:color="FFFFFF"/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EinfacheTabelle1">
    <w:name w:val="Plain Table 1"/>
    <w:basedOn w:val="NormaleTabelle"/>
    <w:uiPriority w:val="41"/>
    <w:rsid w:val="001255D9"/>
    <w:tblPr>
      <w:tblStyleRowBandSize w:val="1"/>
      <w:tblStyleColBandSize w:val="1"/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/>
      </w:tcPr>
    </w:tblStylePr>
    <w:tblStylePr w:type="band1Horz">
      <w:tblPr/>
      <w:tcPr>
        <w:shd w:val="clear" w:color="auto" w:fill="F2F2F2"/>
      </w:tcPr>
    </w:tblStylePr>
  </w:style>
  <w:style w:type="paragraph" w:styleId="Abbildungsverzeichnis">
    <w:name w:val="table of figures"/>
    <w:basedOn w:val="Standard"/>
    <w:next w:val="Standard"/>
    <w:uiPriority w:val="99"/>
    <w:locked/>
    <w:rsid w:val="00CB149E"/>
    <w:pPr>
      <w:spacing w:after="0"/>
      <w:jc w:val="left"/>
    </w:pPr>
    <w:rPr>
      <w:rFonts w:ascii="Calibri" w:hAnsi="Calibri" w:cs="Calibri"/>
      <w:i/>
      <w:iCs/>
      <w:sz w:val="20"/>
      <w:szCs w:val="20"/>
    </w:rPr>
  </w:style>
  <w:style w:type="character" w:customStyle="1" w:styleId="ace-all-bold-hthree">
    <w:name w:val="ace-all-bold-hthree"/>
    <w:rsid w:val="005C1C55"/>
  </w:style>
  <w:style w:type="character" w:styleId="SchwacherVerweis">
    <w:name w:val="Subtle Reference"/>
    <w:uiPriority w:val="31"/>
    <w:qFormat/>
    <w:rsid w:val="005E0EDD"/>
    <w:rPr>
      <w:smallCaps/>
      <w:color w:val="5A5A5A"/>
    </w:rPr>
  </w:style>
  <w:style w:type="character" w:styleId="NichtaufgelsteErwhnung">
    <w:name w:val="Unresolved Mention"/>
    <w:uiPriority w:val="99"/>
    <w:semiHidden/>
    <w:unhideWhenUsed/>
    <w:rsid w:val="00C57B5F"/>
    <w:rPr>
      <w:color w:val="605E5C"/>
      <w:shd w:val="clear" w:color="auto" w:fill="E1DFDD"/>
    </w:rPr>
  </w:style>
  <w:style w:type="paragraph" w:styleId="Funotentext">
    <w:name w:val="footnote text"/>
    <w:basedOn w:val="Standard"/>
    <w:link w:val="FunotentextZchn"/>
    <w:locked/>
    <w:rsid w:val="00450B96"/>
    <w:rPr>
      <w:sz w:val="20"/>
      <w:szCs w:val="20"/>
    </w:rPr>
  </w:style>
  <w:style w:type="character" w:customStyle="1" w:styleId="FunotentextZchn">
    <w:name w:val="Fußnotentext Zchn"/>
    <w:link w:val="Funotentext"/>
    <w:rsid w:val="00450B96"/>
    <w:rPr>
      <w:rFonts w:eastAsia="Times New Roman"/>
      <w:lang w:val="de-CH"/>
    </w:rPr>
  </w:style>
  <w:style w:type="character" w:styleId="Funotenzeichen">
    <w:name w:val="footnote reference"/>
    <w:locked/>
    <w:rsid w:val="00450B96"/>
    <w:rPr>
      <w:vertAlign w:val="superscript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7718FD"/>
    <w:pPr>
      <w:widowControl/>
      <w:numPr>
        <w:numId w:val="0"/>
      </w:numPr>
      <w:spacing w:before="240" w:after="0" w:line="259" w:lineRule="auto"/>
      <w:contextualSpacing w:val="0"/>
      <w:jc w:val="left"/>
      <w:outlineLvl w:val="9"/>
    </w:pPr>
    <w:rPr>
      <w:rFonts w:ascii="Calibri Light" w:eastAsia="Times New Roman" w:hAnsi="Calibri Light"/>
      <w:b w:val="0"/>
      <w:bCs w:val="0"/>
      <w:color w:val="2F5496"/>
      <w:sz w:val="32"/>
      <w:szCs w:val="32"/>
      <w:lang w:eastAsia="de-CH"/>
    </w:rPr>
  </w:style>
  <w:style w:type="paragraph" w:styleId="Zitat">
    <w:name w:val="Quote"/>
    <w:basedOn w:val="Standard"/>
    <w:next w:val="Standard"/>
    <w:link w:val="ZitatZchn"/>
    <w:uiPriority w:val="29"/>
    <w:qFormat/>
    <w:rsid w:val="00F7445E"/>
    <w:pPr>
      <w:spacing w:before="200" w:after="160"/>
      <w:ind w:left="864" w:right="864"/>
      <w:jc w:val="center"/>
    </w:pPr>
    <w:rPr>
      <w:i/>
      <w:iCs/>
      <w:color w:val="404040"/>
    </w:rPr>
  </w:style>
  <w:style w:type="character" w:customStyle="1" w:styleId="ZitatZchn">
    <w:name w:val="Zitat Zchn"/>
    <w:link w:val="Zitat"/>
    <w:uiPriority w:val="29"/>
    <w:rsid w:val="00F7445E"/>
    <w:rPr>
      <w:rFonts w:ascii="Cambria" w:eastAsia="Times New Roman" w:hAnsi="Cambria"/>
      <w:i/>
      <w:iCs/>
      <w:color w:val="404040"/>
      <w:sz w:val="24"/>
      <w:szCs w:val="22"/>
      <w:lang w:eastAsia="en-US"/>
    </w:rPr>
  </w:style>
  <w:style w:type="paragraph" w:styleId="berarbeitung">
    <w:name w:val="Revision"/>
    <w:hidden/>
    <w:uiPriority w:val="99"/>
    <w:semiHidden/>
    <w:rsid w:val="00894F32"/>
    <w:rPr>
      <w:rFonts w:ascii="Cambria" w:eastAsia="Times New Roman" w:hAnsi="Cambria"/>
      <w:sz w:val="24"/>
      <w:szCs w:val="22"/>
      <w:lang w:val="de-CH" w:eastAsia="en-US"/>
    </w:rPr>
  </w:style>
  <w:style w:type="character" w:styleId="BesuchterLink">
    <w:name w:val="FollowedHyperlink"/>
    <w:basedOn w:val="Absatz-Standardschriftart"/>
    <w:locked/>
    <w:rsid w:val="00B7037E"/>
    <w:rPr>
      <w:color w:val="954F72" w:themeColor="followedHyperlink"/>
      <w:u w:val="single"/>
    </w:rPr>
  </w:style>
  <w:style w:type="paragraph" w:customStyle="1" w:styleId="Appendix2">
    <w:name w:val="Appendix 2"/>
    <w:basedOn w:val="berschrift7"/>
    <w:link w:val="Appendix2Zchn"/>
    <w:qFormat/>
    <w:rsid w:val="001229FE"/>
    <w:pPr>
      <w:numPr>
        <w:ilvl w:val="0"/>
        <w:numId w:val="6"/>
      </w:numPr>
      <w:ind w:left="697" w:hanging="357"/>
    </w:pPr>
    <w:rPr>
      <w:sz w:val="24"/>
      <w:lang w:val="en-US" w:eastAsia="de-CH"/>
    </w:rPr>
  </w:style>
  <w:style w:type="character" w:customStyle="1" w:styleId="Appendix2Zchn">
    <w:name w:val="Appendix 2 Zchn"/>
    <w:basedOn w:val="berschrift7Zchn"/>
    <w:link w:val="Appendix2"/>
    <w:rsid w:val="001229FE"/>
    <w:rPr>
      <w:rFonts w:ascii="Cambria" w:hAnsi="Cambria"/>
      <w:b/>
      <w:iCs/>
      <w:color w:val="404040"/>
      <w:sz w:val="24"/>
      <w:szCs w:val="22"/>
      <w:lang w:val="en-US" w:eastAsia="de-CH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88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71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9970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37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37064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5305677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0498677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5292191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5243786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0503776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723189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58076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1390026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43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76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573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18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7309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0116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847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0719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21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555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774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49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602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10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777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475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261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42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782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369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19970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242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091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893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9118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3884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22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290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85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167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3704024">
          <w:marLeft w:val="547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5655589">
          <w:marLeft w:val="547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862486">
          <w:marLeft w:val="547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8533402">
          <w:marLeft w:val="547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8783778">
          <w:marLeft w:val="547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5531692">
          <w:marLeft w:val="547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5750625">
          <w:marLeft w:val="547"/>
          <w:marRight w:val="0"/>
          <w:marTop w:val="12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0529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727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47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24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6573148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797085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3170836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3241148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400455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5022900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829777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4203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18281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79271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9049218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9591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34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235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73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146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045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7747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0847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6094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860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07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67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08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023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591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047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580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498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760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9202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10440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67274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807762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287852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11151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1406075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5945828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6174474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683773958">
                              <w:marLeft w:val="-123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7286516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5122545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6356277">
                              <w:marLeft w:val="-123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5541039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393677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8987874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45150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9287326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11774970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175133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774647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9074835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346517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3463285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559973911">
                              <w:marLeft w:val="-123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17879660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206911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12611778">
                              <w:marLeft w:val="-123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4017118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7132347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5814509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75282514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140405983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10444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911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89077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19112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91600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5598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5733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87649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5474043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  <w:div w:id="8624034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678481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23545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532651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801027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152541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326594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230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78065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835490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188646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768325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86758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998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69949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84522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229855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62150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03462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629628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63410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03954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9559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34893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07751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3956327">
                              <w:marLeft w:val="-1125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1250774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85234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  <w:div w:id="3894275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1089109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60626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740268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1140540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04692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54123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90872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75118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2265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087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93518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469641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8475342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688527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3580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  <w:div w:id="14566043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2067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7927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767799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927345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2093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9504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193460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864255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19628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8393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980542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2055503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5465291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5770835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66297567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37781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7508111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066283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77733881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2187263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9373752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363131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9453892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3958226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13799532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730915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186393660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37260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20579710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382427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98102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84248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229248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471391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615193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4663590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5386634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171457584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6539903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6980424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5628025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5543618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207821220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6072975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7158578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5698876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7229379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8727655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0838138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75610048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663297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408441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184604853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248634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  <w:div w:id="14285780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6515910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9313783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60045915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512788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  <w:div w:id="16608870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3936557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4596803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30911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9379118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17261742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204501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8747691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73717279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22745589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  <w:div w:id="1658724019">
                                          <w:marLeft w:val="-2775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20651753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44696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020396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8123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8627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45136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838565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224007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95376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10880353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964054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37462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6563774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137255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7567799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808792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087650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568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92422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34930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980368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7769469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82571079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121277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171857976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1601838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82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0335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38161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0063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60449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88653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985663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207215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1178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4714107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111280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8710709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9958429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0395541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005295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84937224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9684626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0235804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231479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717908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0540454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743409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20857637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495119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146920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844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9831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68129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0821642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3403493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9085697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387326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466348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1156725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409922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4996238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96962492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03550081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09952483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73581064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40988555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163620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51919838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77367108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97537362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07539357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15568539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93259081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362038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04964379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31571914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45956340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214199212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214388010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0044756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4386877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07670383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38413446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89819829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94892430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95986945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34705700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446287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8803090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27637357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89050607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8250006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205057089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36578510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037191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86528883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25481803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40209763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58337564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20679946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6569580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42646462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84425031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93620859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39592931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  <w:div w:id="175442935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  <w:div w:id="11812365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40583820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58693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8769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614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801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874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windows-1252"/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yperlink" Target="https://fhnw-aba-group3.storiesonboard.com/m/agile-business-analysis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rubygarage.org/blog/how-to-estimate-with-story-points" TargetMode="External"/><Relationship Id="rId17" Type="http://schemas.microsoft.com/office/2011/relationships/people" Target="people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6/09/relationships/commentsIds" Target="commentsIds.xm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microsoft.com/office/2011/relationships/commentsExtended" Target="commentsExtended.xml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4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31F2362-F33C-4C4B-9BA3-13B0AB2B9A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712</Words>
  <Characters>10792</Characters>
  <Application>Microsoft Office Word</Application>
  <DocSecurity>4</DocSecurity>
  <Lines>89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emplate</vt:lpstr>
    </vt:vector>
  </TitlesOfParts>
  <Company/>
  <LinksUpToDate>false</LinksUpToDate>
  <CharactersWithSpaces>12480</CharactersWithSpaces>
  <SharedDoc>false</SharedDoc>
  <HLinks>
    <vt:vector size="216" baseType="variant">
      <vt:variant>
        <vt:i4>1966102</vt:i4>
      </vt:variant>
      <vt:variant>
        <vt:i4>219</vt:i4>
      </vt:variant>
      <vt:variant>
        <vt:i4>0</vt:i4>
      </vt:variant>
      <vt:variant>
        <vt:i4>5</vt:i4>
      </vt:variant>
      <vt:variant>
        <vt:lpwstr>https://fhnw-aba-group3.storiesonboard.com/m/agile-business-analysis</vt:lpwstr>
      </vt:variant>
      <vt:variant>
        <vt:lpwstr/>
      </vt:variant>
      <vt:variant>
        <vt:i4>5439494</vt:i4>
      </vt:variant>
      <vt:variant>
        <vt:i4>216</vt:i4>
      </vt:variant>
      <vt:variant>
        <vt:i4>0</vt:i4>
      </vt:variant>
      <vt:variant>
        <vt:i4>5</vt:i4>
      </vt:variant>
      <vt:variant>
        <vt:lpwstr>https://rubygarage.org/blog/how-to-estimate-with-story-points</vt:lpwstr>
      </vt:variant>
      <vt:variant>
        <vt:lpwstr/>
      </vt:variant>
      <vt:variant>
        <vt:i4>1966138</vt:i4>
      </vt:variant>
      <vt:variant>
        <vt:i4>203</vt:i4>
      </vt:variant>
      <vt:variant>
        <vt:i4>0</vt:i4>
      </vt:variant>
      <vt:variant>
        <vt:i4>5</vt:i4>
      </vt:variant>
      <vt:variant>
        <vt:lpwstr/>
      </vt:variant>
      <vt:variant>
        <vt:lpwstr>_Toc22807279</vt:lpwstr>
      </vt:variant>
      <vt:variant>
        <vt:i4>2031674</vt:i4>
      </vt:variant>
      <vt:variant>
        <vt:i4>197</vt:i4>
      </vt:variant>
      <vt:variant>
        <vt:i4>0</vt:i4>
      </vt:variant>
      <vt:variant>
        <vt:i4>5</vt:i4>
      </vt:variant>
      <vt:variant>
        <vt:lpwstr/>
      </vt:variant>
      <vt:variant>
        <vt:lpwstr>_Toc22807278</vt:lpwstr>
      </vt:variant>
      <vt:variant>
        <vt:i4>1048634</vt:i4>
      </vt:variant>
      <vt:variant>
        <vt:i4>191</vt:i4>
      </vt:variant>
      <vt:variant>
        <vt:i4>0</vt:i4>
      </vt:variant>
      <vt:variant>
        <vt:i4>5</vt:i4>
      </vt:variant>
      <vt:variant>
        <vt:lpwstr/>
      </vt:variant>
      <vt:variant>
        <vt:lpwstr>_Toc22807277</vt:lpwstr>
      </vt:variant>
      <vt:variant>
        <vt:i4>1114170</vt:i4>
      </vt:variant>
      <vt:variant>
        <vt:i4>185</vt:i4>
      </vt:variant>
      <vt:variant>
        <vt:i4>0</vt:i4>
      </vt:variant>
      <vt:variant>
        <vt:i4>5</vt:i4>
      </vt:variant>
      <vt:variant>
        <vt:lpwstr/>
      </vt:variant>
      <vt:variant>
        <vt:lpwstr>_Toc22807276</vt:lpwstr>
      </vt:variant>
      <vt:variant>
        <vt:i4>1179706</vt:i4>
      </vt:variant>
      <vt:variant>
        <vt:i4>179</vt:i4>
      </vt:variant>
      <vt:variant>
        <vt:i4>0</vt:i4>
      </vt:variant>
      <vt:variant>
        <vt:i4>5</vt:i4>
      </vt:variant>
      <vt:variant>
        <vt:lpwstr/>
      </vt:variant>
      <vt:variant>
        <vt:lpwstr>_Toc22807275</vt:lpwstr>
      </vt:variant>
      <vt:variant>
        <vt:i4>1245242</vt:i4>
      </vt:variant>
      <vt:variant>
        <vt:i4>173</vt:i4>
      </vt:variant>
      <vt:variant>
        <vt:i4>0</vt:i4>
      </vt:variant>
      <vt:variant>
        <vt:i4>5</vt:i4>
      </vt:variant>
      <vt:variant>
        <vt:lpwstr/>
      </vt:variant>
      <vt:variant>
        <vt:lpwstr>_Toc22807274</vt:lpwstr>
      </vt:variant>
      <vt:variant>
        <vt:i4>1310778</vt:i4>
      </vt:variant>
      <vt:variant>
        <vt:i4>167</vt:i4>
      </vt:variant>
      <vt:variant>
        <vt:i4>0</vt:i4>
      </vt:variant>
      <vt:variant>
        <vt:i4>5</vt:i4>
      </vt:variant>
      <vt:variant>
        <vt:lpwstr/>
      </vt:variant>
      <vt:variant>
        <vt:lpwstr>_Toc22807273</vt:lpwstr>
      </vt:variant>
      <vt:variant>
        <vt:i4>1376314</vt:i4>
      </vt:variant>
      <vt:variant>
        <vt:i4>161</vt:i4>
      </vt:variant>
      <vt:variant>
        <vt:i4>0</vt:i4>
      </vt:variant>
      <vt:variant>
        <vt:i4>5</vt:i4>
      </vt:variant>
      <vt:variant>
        <vt:lpwstr/>
      </vt:variant>
      <vt:variant>
        <vt:lpwstr>_Toc22807272</vt:lpwstr>
      </vt:variant>
      <vt:variant>
        <vt:i4>1441850</vt:i4>
      </vt:variant>
      <vt:variant>
        <vt:i4>155</vt:i4>
      </vt:variant>
      <vt:variant>
        <vt:i4>0</vt:i4>
      </vt:variant>
      <vt:variant>
        <vt:i4>5</vt:i4>
      </vt:variant>
      <vt:variant>
        <vt:lpwstr/>
      </vt:variant>
      <vt:variant>
        <vt:lpwstr>_Toc22807271</vt:lpwstr>
      </vt:variant>
      <vt:variant>
        <vt:i4>1507386</vt:i4>
      </vt:variant>
      <vt:variant>
        <vt:i4>149</vt:i4>
      </vt:variant>
      <vt:variant>
        <vt:i4>0</vt:i4>
      </vt:variant>
      <vt:variant>
        <vt:i4>5</vt:i4>
      </vt:variant>
      <vt:variant>
        <vt:lpwstr/>
      </vt:variant>
      <vt:variant>
        <vt:lpwstr>_Toc22807270</vt:lpwstr>
      </vt:variant>
      <vt:variant>
        <vt:i4>1966139</vt:i4>
      </vt:variant>
      <vt:variant>
        <vt:i4>143</vt:i4>
      </vt:variant>
      <vt:variant>
        <vt:i4>0</vt:i4>
      </vt:variant>
      <vt:variant>
        <vt:i4>5</vt:i4>
      </vt:variant>
      <vt:variant>
        <vt:lpwstr/>
      </vt:variant>
      <vt:variant>
        <vt:lpwstr>_Toc22807269</vt:lpwstr>
      </vt:variant>
      <vt:variant>
        <vt:i4>2031675</vt:i4>
      </vt:variant>
      <vt:variant>
        <vt:i4>137</vt:i4>
      </vt:variant>
      <vt:variant>
        <vt:i4>0</vt:i4>
      </vt:variant>
      <vt:variant>
        <vt:i4>5</vt:i4>
      </vt:variant>
      <vt:variant>
        <vt:lpwstr/>
      </vt:variant>
      <vt:variant>
        <vt:lpwstr>_Toc22807268</vt:lpwstr>
      </vt:variant>
      <vt:variant>
        <vt:i4>1048635</vt:i4>
      </vt:variant>
      <vt:variant>
        <vt:i4>131</vt:i4>
      </vt:variant>
      <vt:variant>
        <vt:i4>0</vt:i4>
      </vt:variant>
      <vt:variant>
        <vt:i4>5</vt:i4>
      </vt:variant>
      <vt:variant>
        <vt:lpwstr/>
      </vt:variant>
      <vt:variant>
        <vt:lpwstr>_Toc22807267</vt:lpwstr>
      </vt:variant>
      <vt:variant>
        <vt:i4>1114171</vt:i4>
      </vt:variant>
      <vt:variant>
        <vt:i4>125</vt:i4>
      </vt:variant>
      <vt:variant>
        <vt:i4>0</vt:i4>
      </vt:variant>
      <vt:variant>
        <vt:i4>5</vt:i4>
      </vt:variant>
      <vt:variant>
        <vt:lpwstr/>
      </vt:variant>
      <vt:variant>
        <vt:lpwstr>_Toc22807266</vt:lpwstr>
      </vt:variant>
      <vt:variant>
        <vt:i4>1179707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Toc22807265</vt:lpwstr>
      </vt:variant>
      <vt:variant>
        <vt:i4>1245243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Toc22807264</vt:lpwstr>
      </vt:variant>
      <vt:variant>
        <vt:i4>1310779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Toc22807263</vt:lpwstr>
      </vt:variant>
      <vt:variant>
        <vt:i4>1376315</vt:i4>
      </vt:variant>
      <vt:variant>
        <vt:i4>101</vt:i4>
      </vt:variant>
      <vt:variant>
        <vt:i4>0</vt:i4>
      </vt:variant>
      <vt:variant>
        <vt:i4>5</vt:i4>
      </vt:variant>
      <vt:variant>
        <vt:lpwstr/>
      </vt:variant>
      <vt:variant>
        <vt:lpwstr>_Toc22807262</vt:lpwstr>
      </vt:variant>
      <vt:variant>
        <vt:i4>1441851</vt:i4>
      </vt:variant>
      <vt:variant>
        <vt:i4>95</vt:i4>
      </vt:variant>
      <vt:variant>
        <vt:i4>0</vt:i4>
      </vt:variant>
      <vt:variant>
        <vt:i4>5</vt:i4>
      </vt:variant>
      <vt:variant>
        <vt:lpwstr/>
      </vt:variant>
      <vt:variant>
        <vt:lpwstr>_Toc22807261</vt:lpwstr>
      </vt:variant>
      <vt:variant>
        <vt:i4>1507387</vt:i4>
      </vt:variant>
      <vt:variant>
        <vt:i4>89</vt:i4>
      </vt:variant>
      <vt:variant>
        <vt:i4>0</vt:i4>
      </vt:variant>
      <vt:variant>
        <vt:i4>5</vt:i4>
      </vt:variant>
      <vt:variant>
        <vt:lpwstr/>
      </vt:variant>
      <vt:variant>
        <vt:lpwstr>_Toc22807260</vt:lpwstr>
      </vt:variant>
      <vt:variant>
        <vt:i4>1966136</vt:i4>
      </vt:variant>
      <vt:variant>
        <vt:i4>83</vt:i4>
      </vt:variant>
      <vt:variant>
        <vt:i4>0</vt:i4>
      </vt:variant>
      <vt:variant>
        <vt:i4>5</vt:i4>
      </vt:variant>
      <vt:variant>
        <vt:lpwstr/>
      </vt:variant>
      <vt:variant>
        <vt:lpwstr>_Toc22807259</vt:lpwstr>
      </vt:variant>
      <vt:variant>
        <vt:i4>2031672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Toc22807258</vt:lpwstr>
      </vt:variant>
      <vt:variant>
        <vt:i4>1048632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Toc22807257</vt:lpwstr>
      </vt:variant>
      <vt:variant>
        <vt:i4>1114168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Toc22807256</vt:lpwstr>
      </vt:variant>
      <vt:variant>
        <vt:i4>1179704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Toc22807255</vt:lpwstr>
      </vt:variant>
      <vt:variant>
        <vt:i4>1245240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Toc22807254</vt:lpwstr>
      </vt:variant>
      <vt:variant>
        <vt:i4>1310776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Toc22807253</vt:lpwstr>
      </vt:variant>
      <vt:variant>
        <vt:i4>1376312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Toc22807252</vt:lpwstr>
      </vt:variant>
      <vt:variant>
        <vt:i4>1441848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Toc22807251</vt:lpwstr>
      </vt:variant>
      <vt:variant>
        <vt:i4>1507384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Toc22807250</vt:lpwstr>
      </vt:variant>
      <vt:variant>
        <vt:i4>1966137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Toc22807249</vt:lpwstr>
      </vt:variant>
      <vt:variant>
        <vt:i4>2031673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Toc22807248</vt:lpwstr>
      </vt:variant>
      <vt:variant>
        <vt:i4>1048633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Toc22807247</vt:lpwstr>
      </vt:variant>
      <vt:variant>
        <vt:i4>1114169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Toc22807246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</dc:title>
  <dc:subject/>
  <dc:creator>Asprion Petra Maria</dc:creator>
  <cp:keywords/>
  <cp:lastModifiedBy>David Huynh</cp:lastModifiedBy>
  <cp:revision>2758</cp:revision>
  <cp:lastPrinted>2019-06-30T12:47:00Z</cp:lastPrinted>
  <dcterms:created xsi:type="dcterms:W3CDTF">2019-04-25T20:55:00Z</dcterms:created>
  <dcterms:modified xsi:type="dcterms:W3CDTF">2019-11-08T13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6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7th edition (author-date)</vt:lpwstr>
  </property>
  <property fmtid="{D5CDD505-2E9C-101B-9397-08002B2CF9AE}" pid="14" name="Mendeley Recent Style Id 5_1">
    <vt:lpwstr>http://www.zotero.org/styles/harvard-cite-them-right</vt:lpwstr>
  </property>
  <property fmtid="{D5CDD505-2E9C-101B-9397-08002B2CF9AE}" pid="15" name="Mendeley Recent Style Name 5_1">
    <vt:lpwstr>Cite Them Right 10th edition - Harvard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modern-language-association</vt:lpwstr>
  </property>
  <property fmtid="{D5CDD505-2E9C-101B-9397-08002B2CF9AE}" pid="21" name="Mendeley Recent Style Name 8_1">
    <vt:lpwstr>Modern Language Association 8th edition</vt:lpwstr>
  </property>
  <property fmtid="{D5CDD505-2E9C-101B-9397-08002B2CF9AE}" pid="22" name="Mendeley Recent Style Id 9_1">
    <vt:lpwstr>http://www.zotero.org/styles/nature</vt:lpwstr>
  </property>
  <property fmtid="{D5CDD505-2E9C-101B-9397-08002B2CF9AE}" pid="23" name="Mendeley Recent Style Name 9_1">
    <vt:lpwstr>Nature</vt:lpwstr>
  </property>
  <property fmtid="{D5CDD505-2E9C-101B-9397-08002B2CF9AE}" pid="24" name="Mendeley Unique User Id_1">
    <vt:lpwstr>953545ba-64cf-39fe-a7e8-8a210f503693</vt:lpwstr>
  </property>
</Properties>
</file>